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25900" w14:textId="77777777" w:rsidR="00D82431" w:rsidRDefault="00D82431" w:rsidP="00D82431">
      <w:pPr>
        <w:pStyle w:val="Head1"/>
        <w:spacing w:line="360" w:lineRule="auto"/>
        <w:jc w:val="center"/>
        <w:sectPr w:rsidR="00D82431" w:rsidSect="00D82431">
          <w:footerReference w:type="default" r:id="rId11"/>
          <w:type w:val="continuous"/>
          <w:pgSz w:w="11906" w:h="16838"/>
          <w:pgMar w:top="1440" w:right="1080" w:bottom="1440" w:left="1080" w:header="0" w:footer="0" w:gutter="0"/>
          <w:pgNumType w:start="1"/>
          <w:cols w:space="708"/>
          <w:docGrid w:linePitch="360"/>
        </w:sectPr>
      </w:pPr>
    </w:p>
    <w:p w14:paraId="216D5C53" w14:textId="2CB142D3" w:rsidR="00D82431" w:rsidRPr="000E2EC1" w:rsidRDefault="00D82431" w:rsidP="00D82431">
      <w:pPr>
        <w:pStyle w:val="Head1"/>
        <w:spacing w:line="360" w:lineRule="auto"/>
        <w:jc w:val="center"/>
        <w:rPr>
          <w:sz w:val="44"/>
          <w:szCs w:val="44"/>
        </w:rPr>
      </w:pPr>
      <w:r w:rsidRPr="000E2EC1">
        <w:rPr>
          <w:sz w:val="44"/>
          <w:szCs w:val="44"/>
        </w:rPr>
        <w:t>Tribo-Dynamic</w:t>
      </w:r>
      <w:r w:rsidR="00C433D5" w:rsidRPr="000E2EC1">
        <w:rPr>
          <w:sz w:val="44"/>
          <w:szCs w:val="44"/>
        </w:rPr>
        <w:t xml:space="preserve">s of Bearings for Electric </w:t>
      </w:r>
      <w:r w:rsidR="0091711B" w:rsidRPr="0091711B">
        <w:rPr>
          <w:sz w:val="44"/>
          <w:szCs w:val="44"/>
        </w:rPr>
        <w:t>and</w:t>
      </w:r>
      <w:r w:rsidR="00C433D5" w:rsidRPr="000E2EC1">
        <w:rPr>
          <w:sz w:val="44"/>
          <w:szCs w:val="44"/>
        </w:rPr>
        <w:t xml:space="preserve"> Hybrid Electric Vehicles’ Powertrains</w:t>
      </w:r>
    </w:p>
    <w:p w14:paraId="4660EBD4" w14:textId="77777777" w:rsidR="000E2EC1" w:rsidRDefault="000E2EC1" w:rsidP="00D82431">
      <w:pPr>
        <w:pStyle w:val="Head1"/>
        <w:spacing w:line="360" w:lineRule="auto"/>
        <w:ind w:left="360" w:hanging="360"/>
        <w:jc w:val="center"/>
        <w:rPr>
          <w:i/>
          <w:iCs/>
          <w:sz w:val="32"/>
          <w:szCs w:val="40"/>
        </w:rPr>
      </w:pPr>
    </w:p>
    <w:p w14:paraId="57899BD2" w14:textId="1AEA082A" w:rsidR="00900A57" w:rsidRPr="000E2EC1" w:rsidRDefault="00FB6B31" w:rsidP="00D82431">
      <w:pPr>
        <w:pStyle w:val="Head1"/>
        <w:spacing w:line="360" w:lineRule="auto"/>
        <w:ind w:left="360" w:hanging="360"/>
        <w:jc w:val="center"/>
        <w:rPr>
          <w:sz w:val="36"/>
          <w:szCs w:val="44"/>
        </w:rPr>
      </w:pPr>
      <w:r>
        <w:rPr>
          <w:sz w:val="36"/>
          <w:szCs w:val="44"/>
        </w:rPr>
        <w:t>2</w:t>
      </w:r>
      <w:r>
        <w:rPr>
          <w:sz w:val="36"/>
          <w:szCs w:val="44"/>
          <w:vertAlign w:val="superscript"/>
        </w:rPr>
        <w:t>nd</w:t>
      </w:r>
      <w:r w:rsidR="000E2EC1" w:rsidRPr="000E2EC1">
        <w:rPr>
          <w:sz w:val="36"/>
          <w:szCs w:val="44"/>
        </w:rPr>
        <w:t xml:space="preserve"> Year Progress Report</w:t>
      </w:r>
    </w:p>
    <w:p w14:paraId="08E4DD3B" w14:textId="77777777" w:rsidR="00900A57" w:rsidRDefault="00900A57" w:rsidP="00D82431">
      <w:pPr>
        <w:pStyle w:val="Head1"/>
        <w:spacing w:line="360" w:lineRule="auto"/>
        <w:ind w:left="360" w:hanging="360"/>
        <w:jc w:val="center"/>
        <w:rPr>
          <w:i/>
          <w:iCs/>
          <w:sz w:val="32"/>
          <w:szCs w:val="40"/>
        </w:rPr>
      </w:pPr>
    </w:p>
    <w:p w14:paraId="7AF2E66E" w14:textId="59345C05" w:rsidR="000E2EC1" w:rsidRPr="000E2EC1" w:rsidRDefault="000E2EC1" w:rsidP="000E2EC1">
      <w:pPr>
        <w:pStyle w:val="Head1"/>
        <w:spacing w:line="360" w:lineRule="auto"/>
        <w:ind w:left="360" w:hanging="360"/>
        <w:jc w:val="center"/>
        <w:rPr>
          <w:b w:val="0"/>
          <w:bCs/>
          <w:sz w:val="24"/>
          <w:szCs w:val="32"/>
        </w:rPr>
      </w:pPr>
      <w:r w:rsidRPr="000E2EC1">
        <w:rPr>
          <w:sz w:val="24"/>
          <w:szCs w:val="32"/>
        </w:rPr>
        <w:t>Author:</w:t>
      </w:r>
      <w:r w:rsidRPr="000E2EC1">
        <w:rPr>
          <w:b w:val="0"/>
          <w:bCs/>
          <w:sz w:val="24"/>
          <w:szCs w:val="32"/>
        </w:rPr>
        <w:t xml:space="preserve"> H. Questa (B528392)</w:t>
      </w:r>
    </w:p>
    <w:p w14:paraId="3C380E77" w14:textId="0C499715" w:rsidR="00930A8D" w:rsidRPr="000E2EC1" w:rsidRDefault="00930A8D" w:rsidP="00D82431">
      <w:pPr>
        <w:pStyle w:val="Head1"/>
        <w:spacing w:line="360" w:lineRule="auto"/>
        <w:ind w:left="360" w:hanging="360"/>
        <w:jc w:val="center"/>
        <w:rPr>
          <w:b w:val="0"/>
          <w:bCs/>
          <w:sz w:val="24"/>
          <w:szCs w:val="32"/>
        </w:rPr>
      </w:pPr>
      <w:r w:rsidRPr="000E2EC1">
        <w:rPr>
          <w:sz w:val="24"/>
          <w:szCs w:val="32"/>
        </w:rPr>
        <w:t>Primary Supervisor:</w:t>
      </w:r>
      <w:r w:rsidRPr="000E2EC1">
        <w:rPr>
          <w:b w:val="0"/>
          <w:bCs/>
          <w:sz w:val="24"/>
          <w:szCs w:val="32"/>
        </w:rPr>
        <w:t xml:space="preserve"> </w:t>
      </w:r>
      <w:r w:rsidR="00D82431" w:rsidRPr="000E2EC1">
        <w:rPr>
          <w:b w:val="0"/>
          <w:bCs/>
          <w:sz w:val="24"/>
          <w:szCs w:val="32"/>
        </w:rPr>
        <w:t>M. Mohammadpour</w:t>
      </w:r>
    </w:p>
    <w:p w14:paraId="0E3516F8" w14:textId="6A0A711E" w:rsidR="00930A8D" w:rsidRPr="000E2EC1" w:rsidRDefault="00930A8D" w:rsidP="00D82431">
      <w:pPr>
        <w:pStyle w:val="Head1"/>
        <w:spacing w:line="360" w:lineRule="auto"/>
        <w:ind w:left="360" w:hanging="360"/>
        <w:jc w:val="center"/>
        <w:rPr>
          <w:b w:val="0"/>
          <w:bCs/>
          <w:sz w:val="24"/>
          <w:szCs w:val="32"/>
        </w:rPr>
      </w:pPr>
      <w:r w:rsidRPr="000E2EC1">
        <w:rPr>
          <w:sz w:val="24"/>
          <w:szCs w:val="32"/>
        </w:rPr>
        <w:t>Secondary Supervisors:</w:t>
      </w:r>
      <w:r w:rsidRPr="000E2EC1">
        <w:rPr>
          <w:b w:val="0"/>
          <w:bCs/>
          <w:sz w:val="24"/>
          <w:szCs w:val="32"/>
        </w:rPr>
        <w:t xml:space="preserve"> </w:t>
      </w:r>
      <w:r w:rsidR="00D82431" w:rsidRPr="000E2EC1">
        <w:rPr>
          <w:b w:val="0"/>
          <w:bCs/>
          <w:sz w:val="24"/>
          <w:szCs w:val="32"/>
        </w:rPr>
        <w:t>S. Theodossiades, C. Garner</w:t>
      </w:r>
    </w:p>
    <w:p w14:paraId="4E86E20E" w14:textId="38581237" w:rsidR="00D82431" w:rsidRPr="000E2EC1" w:rsidRDefault="00930A8D" w:rsidP="00D82431">
      <w:pPr>
        <w:pStyle w:val="Head1"/>
        <w:spacing w:line="360" w:lineRule="auto"/>
        <w:ind w:left="360" w:hanging="360"/>
        <w:jc w:val="center"/>
        <w:rPr>
          <w:b w:val="0"/>
          <w:bCs/>
          <w:sz w:val="24"/>
          <w:szCs w:val="32"/>
          <w:vertAlign w:val="superscript"/>
        </w:rPr>
      </w:pPr>
      <w:r w:rsidRPr="000E2EC1">
        <w:rPr>
          <w:sz w:val="24"/>
          <w:szCs w:val="32"/>
        </w:rPr>
        <w:t>Industrial Supervisors</w:t>
      </w:r>
      <w:r w:rsidR="00900A57" w:rsidRPr="000E2EC1">
        <w:rPr>
          <w:sz w:val="24"/>
          <w:szCs w:val="32"/>
        </w:rPr>
        <w:t xml:space="preserve"> (AVL)</w:t>
      </w:r>
      <w:r w:rsidRPr="000E2EC1">
        <w:rPr>
          <w:sz w:val="24"/>
          <w:szCs w:val="32"/>
        </w:rPr>
        <w:t>:</w:t>
      </w:r>
      <w:r w:rsidRPr="000E2EC1">
        <w:rPr>
          <w:b w:val="0"/>
          <w:bCs/>
          <w:sz w:val="24"/>
          <w:szCs w:val="32"/>
        </w:rPr>
        <w:t xml:space="preserve"> </w:t>
      </w:r>
      <w:r w:rsidR="00D82431" w:rsidRPr="000E2EC1">
        <w:rPr>
          <w:b w:val="0"/>
          <w:bCs/>
          <w:sz w:val="24"/>
          <w:szCs w:val="32"/>
        </w:rPr>
        <w:t>S. R. Bewsher</w:t>
      </w:r>
      <w:r w:rsidR="00900A57" w:rsidRPr="000E2EC1">
        <w:rPr>
          <w:b w:val="0"/>
          <w:bCs/>
          <w:sz w:val="24"/>
          <w:szCs w:val="32"/>
        </w:rPr>
        <w:t xml:space="preserve">, </w:t>
      </w:r>
      <w:r w:rsidR="00D82431" w:rsidRPr="000E2EC1">
        <w:rPr>
          <w:b w:val="0"/>
          <w:bCs/>
          <w:sz w:val="24"/>
          <w:szCs w:val="32"/>
        </w:rPr>
        <w:t>G. Offner</w:t>
      </w:r>
    </w:p>
    <w:p w14:paraId="000F16C5" w14:textId="77777777" w:rsidR="00900A57" w:rsidRDefault="00900A57">
      <w:pPr>
        <w:spacing w:before="0" w:after="0"/>
        <w:rPr>
          <w:b/>
          <w:szCs w:val="28"/>
          <w:lang w:val="en-US"/>
        </w:rPr>
      </w:pPr>
      <w:r>
        <w:br w:type="page"/>
      </w:r>
    </w:p>
    <w:p w14:paraId="216F916A" w14:textId="11EB0442" w:rsidR="00D82431" w:rsidRPr="00123861" w:rsidRDefault="00D82431" w:rsidP="00D82431">
      <w:pPr>
        <w:pStyle w:val="Head1"/>
        <w:spacing w:line="360" w:lineRule="auto"/>
        <w:ind w:left="360" w:hanging="360"/>
      </w:pPr>
      <w:r w:rsidRPr="00645416">
        <w:lastRenderedPageBreak/>
        <w:t>Abstract</w:t>
      </w:r>
      <w:r w:rsidRPr="00123861">
        <w:t xml:space="preserve"> </w:t>
      </w:r>
    </w:p>
    <w:p w14:paraId="502A6094" w14:textId="77777777" w:rsidR="00D82431" w:rsidRDefault="00D82431" w:rsidP="00D82431">
      <w:pPr>
        <w:sectPr w:rsidR="00D82431" w:rsidSect="001658FC">
          <w:type w:val="continuous"/>
          <w:pgSz w:w="11906" w:h="16838"/>
          <w:pgMar w:top="1440" w:right="1080" w:bottom="1440" w:left="1080" w:header="0" w:footer="0" w:gutter="0"/>
          <w:pgNumType w:start="1"/>
          <w:cols w:space="708"/>
          <w:docGrid w:linePitch="360"/>
        </w:sectPr>
      </w:pPr>
    </w:p>
    <w:p w14:paraId="04C7FC24" w14:textId="77777777" w:rsidR="00D82431" w:rsidRPr="007C6574" w:rsidRDefault="00D82431" w:rsidP="00D82431">
      <w:r w:rsidRPr="007C6574">
        <w:t xml:space="preserve">Roller bearings are critical components in hybrid and electric vehicle powertrains. They are often performance limiting, and introduce NVH (Noise, Vibration and Harshness), tribological and wear challenges. The high-speed and varying load conditions of modern electric powertrains necessitates accurate modelling of the bearings to ensure satisfactory system performance and durability. Furthermore, with a push towards achieving zero-prototype development, the use of advanced simulation tools to accurately predict their behaviour at both component and system level is becoming more prevalent. </w:t>
      </w:r>
    </w:p>
    <w:p w14:paraId="49DEF238" w14:textId="3869CEA7" w:rsidR="001B6AF1" w:rsidRPr="001B6AF1" w:rsidRDefault="001B6AF1" w:rsidP="00D82431">
      <w:pPr>
        <w:rPr>
          <w:color w:val="000000"/>
        </w:rPr>
      </w:pPr>
      <w:r w:rsidRPr="000816B7">
        <w:rPr>
          <w:color w:val="000000"/>
        </w:rPr>
        <w:t xml:space="preserve">Roller bearings are critical components of these motors. Current dynamic analyses that assume dry contacts are not valid in high-speed applications due to the role of elastohydrodynamic (EHL) lubricant film. Under light load and high speed, the EHL contacts of these bearings change their tribological </w:t>
      </w:r>
      <w:r w:rsidR="00D34F25" w:rsidRPr="000816B7">
        <w:rPr>
          <w:color w:val="000000"/>
        </w:rPr>
        <w:t>behaviour,</w:t>
      </w:r>
      <w:r w:rsidRPr="000816B7">
        <w:rPr>
          <w:color w:val="000000"/>
        </w:rPr>
        <w:t xml:space="preserve"> affecting parameters such as thermal performance, wear, sub-surface stress and frictional power loss. Hence, a combination of dynamics and contact mechanics is required for accurate performance and durability modelling. </w:t>
      </w:r>
      <w:r w:rsidR="00D34F25">
        <w:rPr>
          <w:color w:val="000000"/>
        </w:rPr>
        <w:t xml:space="preserve">Furthermore, dynamic analyses that assume rigid bearing races do not accurately capture contact conditions between the roller and race, limiting the accuracy of the models in predicting the above parameters. </w:t>
      </w:r>
      <w:r w:rsidRPr="000816B7">
        <w:rPr>
          <w:color w:val="000000"/>
        </w:rPr>
        <w:t>There is a paucity of experimental or numerical tribo-dynamic work for predicting high-speed bearing behaviour.</w:t>
      </w:r>
    </w:p>
    <w:p w14:paraId="744D0D61" w14:textId="1EE96440" w:rsidR="00AA74B9" w:rsidRPr="007C6574" w:rsidRDefault="00AB7898" w:rsidP="008F570A">
      <w:pPr>
        <w:pStyle w:val="Head1"/>
      </w:pPr>
      <w:r>
        <w:br w:type="page"/>
      </w:r>
      <w:r w:rsidR="00AA74B9">
        <w:lastRenderedPageBreak/>
        <w:t>Ac</w:t>
      </w:r>
      <w:r>
        <w:t>knowledgements</w:t>
      </w:r>
    </w:p>
    <w:p w14:paraId="2463C205" w14:textId="1ABD4521" w:rsidR="00BD58E6" w:rsidRDefault="006749FC" w:rsidP="00D34F25">
      <w:r>
        <w:t xml:space="preserve">I would like to express my gratitude to my primary supervisor, Dr. Mahdi Mohammadpour for </w:t>
      </w:r>
      <w:r w:rsidR="00F8027A">
        <w:t xml:space="preserve">going above and beyond to provide </w:t>
      </w:r>
      <w:r w:rsidR="00A52F25">
        <w:t xml:space="preserve">guidance, support and </w:t>
      </w:r>
      <w:r w:rsidR="00F8027A">
        <w:t xml:space="preserve">encouragement throughout this project. His efforts </w:t>
      </w:r>
      <w:r w:rsidR="00783C4D">
        <w:t xml:space="preserve">and expertise have helped progress this work and my understanding of </w:t>
      </w:r>
      <w:r w:rsidR="00471714">
        <w:t xml:space="preserve">the technical aspects of this </w:t>
      </w:r>
      <w:r w:rsidR="00444F6A">
        <w:t>field</w:t>
      </w:r>
      <w:r w:rsidR="00471714">
        <w:t>.</w:t>
      </w:r>
      <w:r w:rsidR="00D34F25">
        <w:t xml:space="preserve"> T</w:t>
      </w:r>
      <w:r w:rsidR="00DC641B">
        <w:t xml:space="preserve">hanks also </w:t>
      </w:r>
      <w:r w:rsidR="00D34F25">
        <w:t xml:space="preserve">goes </w:t>
      </w:r>
      <w:r w:rsidR="00DC641B">
        <w:t xml:space="preserve">to </w:t>
      </w:r>
      <w:r w:rsidR="00471714">
        <w:t>my secondary supervisors</w:t>
      </w:r>
      <w:r w:rsidR="00444F6A">
        <w:t>,</w:t>
      </w:r>
      <w:r w:rsidR="00471714">
        <w:t xml:space="preserve"> Professor Stephanos Theodossiades and Professor Colin Garner</w:t>
      </w:r>
      <w:r w:rsidR="00444F6A">
        <w:t>,</w:t>
      </w:r>
      <w:r w:rsidR="00471714">
        <w:t xml:space="preserve"> for their </w:t>
      </w:r>
      <w:r w:rsidR="00BD58E6">
        <w:t xml:space="preserve">technical expertise and </w:t>
      </w:r>
      <w:r w:rsidR="00D34F25">
        <w:t xml:space="preserve">guidance </w:t>
      </w:r>
      <w:r w:rsidR="00A5697B">
        <w:t>with the</w:t>
      </w:r>
      <w:r w:rsidR="00BD58E6">
        <w:t xml:space="preserve"> </w:t>
      </w:r>
      <w:r w:rsidR="00D34F25">
        <w:t>PhD thus far</w:t>
      </w:r>
      <w:r w:rsidR="00BD58E6">
        <w:t>.</w:t>
      </w:r>
    </w:p>
    <w:p w14:paraId="6751C89E" w14:textId="134E72D7" w:rsidR="00BD58E6" w:rsidRDefault="00B9637D" w:rsidP="006749FC">
      <w:r>
        <w:t>I would also like to thank my industrial supervisors, Dr Stephen Bewsher and Dr</w:t>
      </w:r>
      <w:r w:rsidR="008E7313">
        <w:t xml:space="preserve"> G</w:t>
      </w:r>
      <w:r w:rsidR="00B80A51" w:rsidRPr="00B80A51">
        <w:t>ü</w:t>
      </w:r>
      <w:r w:rsidR="008E7313">
        <w:t>nter</w:t>
      </w:r>
      <w:r>
        <w:t xml:space="preserve"> Offner</w:t>
      </w:r>
      <w:r w:rsidR="001528D8">
        <w:t xml:space="preserve"> for their continued provision of technical expertise and guidance, as well </w:t>
      </w:r>
      <w:r w:rsidR="00D34F25">
        <w:t>providing</w:t>
      </w:r>
      <w:r w:rsidR="001528D8">
        <w:t xml:space="preserve"> access to </w:t>
      </w:r>
      <w:r w:rsidR="003D2B87">
        <w:t>the necessary software to conduct this research.</w:t>
      </w:r>
    </w:p>
    <w:p w14:paraId="1F4ED849" w14:textId="1905D90D" w:rsidR="003D2B87" w:rsidRDefault="003D2B87" w:rsidP="006749FC">
      <w:r>
        <w:t>Special thanks also go</w:t>
      </w:r>
      <w:r w:rsidR="00F12B7C">
        <w:t xml:space="preserve"> </w:t>
      </w:r>
      <w:r>
        <w:t xml:space="preserve">to my family and friends </w:t>
      </w:r>
      <w:r w:rsidR="00190C80">
        <w:t>for their continued support.</w:t>
      </w:r>
    </w:p>
    <w:p w14:paraId="71648A46" w14:textId="77777777" w:rsidR="00AB7898" w:rsidRDefault="00AB7898">
      <w:pPr>
        <w:rPr>
          <w:b/>
          <w:i/>
          <w:iCs/>
          <w:szCs w:val="28"/>
          <w:lang w:val="en-US"/>
        </w:rPr>
      </w:pPr>
      <w:r>
        <w:rPr>
          <w:i/>
          <w:iCs/>
        </w:rPr>
        <w:br w:type="page"/>
      </w:r>
    </w:p>
    <w:p w14:paraId="31E9AD3E" w14:textId="1311C68F" w:rsidR="0017203F" w:rsidRPr="007C6574" w:rsidRDefault="00402F01" w:rsidP="007A1AD5">
      <w:pPr>
        <w:pStyle w:val="Head1"/>
      </w:pPr>
      <w:r>
        <w:lastRenderedPageBreak/>
        <w:t>Contents</w:t>
      </w:r>
    </w:p>
    <w:sdt>
      <w:sdtPr>
        <w:rPr>
          <w:rFonts w:ascii="Calibri" w:eastAsia="Times New Roman" w:hAnsi="Calibri" w:cs="Times New Roman"/>
          <w:color w:val="auto"/>
          <w:sz w:val="22"/>
          <w:szCs w:val="20"/>
        </w:rPr>
        <w:id w:val="1162504786"/>
        <w:docPartObj>
          <w:docPartGallery w:val="Table of Contents"/>
          <w:docPartUnique/>
        </w:docPartObj>
      </w:sdtPr>
      <w:sdtEndPr>
        <w:rPr>
          <w:b/>
          <w:bCs/>
          <w:noProof/>
        </w:rPr>
      </w:sdtEndPr>
      <w:sdtContent>
        <w:p w14:paraId="0036D2EF" w14:textId="5B99EC97" w:rsidR="00D34F25" w:rsidRDefault="00D34F25" w:rsidP="00F81DE9">
          <w:pPr>
            <w:pStyle w:val="TOCHeading"/>
            <w:spacing w:before="0" w:line="276" w:lineRule="auto"/>
          </w:pPr>
        </w:p>
        <w:p w14:paraId="77CCB1D0" w14:textId="31BB31F6" w:rsidR="00A5697B" w:rsidRDefault="00D34F25" w:rsidP="00A5697B">
          <w:pPr>
            <w:pStyle w:val="TOC1"/>
            <w:rPr>
              <w:rFonts w:asciiTheme="minorHAnsi" w:eastAsiaTheme="minorEastAsia" w:hAnsiTheme="minorHAnsi" w:cstheme="minorBidi"/>
              <w:noProof/>
              <w:szCs w:val="22"/>
              <w:lang w:val="en-GB" w:eastAsia="en-GB"/>
            </w:rPr>
          </w:pPr>
          <w:r>
            <w:fldChar w:fldCharType="begin"/>
          </w:r>
          <w:r>
            <w:instrText xml:space="preserve"> TOC \o "1-3" \h \z \u </w:instrText>
          </w:r>
          <w:r>
            <w:fldChar w:fldCharType="separate"/>
          </w:r>
          <w:hyperlink w:anchor="_Toc40730150" w:history="1">
            <w:r w:rsidR="00A5697B" w:rsidRPr="002908CF">
              <w:rPr>
                <w:rStyle w:val="Hyperlink"/>
                <w:noProof/>
              </w:rPr>
              <w:t>Research Motivation</w:t>
            </w:r>
            <w:r w:rsidR="00A5697B">
              <w:rPr>
                <w:noProof/>
                <w:webHidden/>
              </w:rPr>
              <w:tab/>
            </w:r>
            <w:r w:rsidR="00A5697B">
              <w:rPr>
                <w:noProof/>
                <w:webHidden/>
              </w:rPr>
              <w:fldChar w:fldCharType="begin"/>
            </w:r>
            <w:r w:rsidR="00A5697B">
              <w:rPr>
                <w:noProof/>
                <w:webHidden/>
              </w:rPr>
              <w:instrText xml:space="preserve"> PAGEREF _Toc40730150 \h </w:instrText>
            </w:r>
            <w:r w:rsidR="00A5697B">
              <w:rPr>
                <w:noProof/>
                <w:webHidden/>
              </w:rPr>
            </w:r>
            <w:r w:rsidR="00A5697B">
              <w:rPr>
                <w:noProof/>
                <w:webHidden/>
              </w:rPr>
              <w:fldChar w:fldCharType="separate"/>
            </w:r>
            <w:r w:rsidR="00D4711B">
              <w:rPr>
                <w:noProof/>
                <w:webHidden/>
              </w:rPr>
              <w:t>8</w:t>
            </w:r>
            <w:r w:rsidR="00A5697B">
              <w:rPr>
                <w:noProof/>
                <w:webHidden/>
              </w:rPr>
              <w:fldChar w:fldCharType="end"/>
            </w:r>
          </w:hyperlink>
        </w:p>
        <w:p w14:paraId="02CE6A4F" w14:textId="51EEF291" w:rsidR="00A5697B" w:rsidRDefault="00ED4957" w:rsidP="00A5697B">
          <w:pPr>
            <w:pStyle w:val="TOC1"/>
            <w:rPr>
              <w:rFonts w:asciiTheme="minorHAnsi" w:eastAsiaTheme="minorEastAsia" w:hAnsiTheme="minorHAnsi" w:cstheme="minorBidi"/>
              <w:noProof/>
              <w:szCs w:val="22"/>
              <w:lang w:val="en-GB" w:eastAsia="en-GB"/>
            </w:rPr>
          </w:pPr>
          <w:hyperlink w:anchor="_Toc40730151" w:history="1">
            <w:r w:rsidR="00A5697B" w:rsidRPr="002908CF">
              <w:rPr>
                <w:rStyle w:val="Hyperlink"/>
                <w:noProof/>
              </w:rPr>
              <w:t>Aims and Objectives</w:t>
            </w:r>
            <w:r w:rsidR="00A5697B">
              <w:rPr>
                <w:noProof/>
                <w:webHidden/>
              </w:rPr>
              <w:tab/>
            </w:r>
            <w:r w:rsidR="00A5697B">
              <w:rPr>
                <w:noProof/>
                <w:webHidden/>
              </w:rPr>
              <w:fldChar w:fldCharType="begin"/>
            </w:r>
            <w:r w:rsidR="00A5697B">
              <w:rPr>
                <w:noProof/>
                <w:webHidden/>
              </w:rPr>
              <w:instrText xml:space="preserve"> PAGEREF _Toc40730151 \h </w:instrText>
            </w:r>
            <w:r w:rsidR="00A5697B">
              <w:rPr>
                <w:noProof/>
                <w:webHidden/>
              </w:rPr>
            </w:r>
            <w:r w:rsidR="00A5697B">
              <w:rPr>
                <w:noProof/>
                <w:webHidden/>
              </w:rPr>
              <w:fldChar w:fldCharType="separate"/>
            </w:r>
            <w:r w:rsidR="00D4711B">
              <w:rPr>
                <w:noProof/>
                <w:webHidden/>
              </w:rPr>
              <w:t>10</w:t>
            </w:r>
            <w:r w:rsidR="00A5697B">
              <w:rPr>
                <w:noProof/>
                <w:webHidden/>
              </w:rPr>
              <w:fldChar w:fldCharType="end"/>
            </w:r>
          </w:hyperlink>
        </w:p>
        <w:p w14:paraId="43D101FC" w14:textId="6763B7CA" w:rsidR="00A5697B" w:rsidRDefault="00ED4957" w:rsidP="00A5697B">
          <w:pPr>
            <w:pStyle w:val="TOC1"/>
            <w:rPr>
              <w:rFonts w:asciiTheme="minorHAnsi" w:eastAsiaTheme="minorEastAsia" w:hAnsiTheme="minorHAnsi" w:cstheme="minorBidi"/>
              <w:noProof/>
              <w:szCs w:val="22"/>
              <w:lang w:val="en-GB" w:eastAsia="en-GB"/>
            </w:rPr>
          </w:pPr>
          <w:hyperlink w:anchor="_Toc40730152" w:history="1">
            <w:r w:rsidR="00A5697B" w:rsidRPr="002908CF">
              <w:rPr>
                <w:rStyle w:val="Hyperlink"/>
                <w:noProof/>
              </w:rPr>
              <w:t>Novelties</w:t>
            </w:r>
            <w:r w:rsidR="00A5697B">
              <w:rPr>
                <w:noProof/>
                <w:webHidden/>
              </w:rPr>
              <w:tab/>
            </w:r>
            <w:r w:rsidR="00A5697B">
              <w:rPr>
                <w:noProof/>
                <w:webHidden/>
              </w:rPr>
              <w:fldChar w:fldCharType="begin"/>
            </w:r>
            <w:r w:rsidR="00A5697B">
              <w:rPr>
                <w:noProof/>
                <w:webHidden/>
              </w:rPr>
              <w:instrText xml:space="preserve"> PAGEREF _Toc40730152 \h </w:instrText>
            </w:r>
            <w:r w:rsidR="00A5697B">
              <w:rPr>
                <w:noProof/>
                <w:webHidden/>
              </w:rPr>
            </w:r>
            <w:r w:rsidR="00A5697B">
              <w:rPr>
                <w:noProof/>
                <w:webHidden/>
              </w:rPr>
              <w:fldChar w:fldCharType="separate"/>
            </w:r>
            <w:r w:rsidR="00D4711B">
              <w:rPr>
                <w:noProof/>
                <w:webHidden/>
              </w:rPr>
              <w:t>12</w:t>
            </w:r>
            <w:r w:rsidR="00A5697B">
              <w:rPr>
                <w:noProof/>
                <w:webHidden/>
              </w:rPr>
              <w:fldChar w:fldCharType="end"/>
            </w:r>
          </w:hyperlink>
        </w:p>
        <w:p w14:paraId="4445FD9C" w14:textId="39EF52A2" w:rsidR="00A5697B" w:rsidRDefault="00ED4957" w:rsidP="00A5697B">
          <w:pPr>
            <w:pStyle w:val="TOC1"/>
            <w:rPr>
              <w:rFonts w:asciiTheme="minorHAnsi" w:eastAsiaTheme="minorEastAsia" w:hAnsiTheme="minorHAnsi" w:cstheme="minorBidi"/>
              <w:noProof/>
              <w:szCs w:val="22"/>
              <w:lang w:val="en-GB" w:eastAsia="en-GB"/>
            </w:rPr>
          </w:pPr>
          <w:hyperlink w:anchor="_Toc40730153" w:history="1">
            <w:r w:rsidR="00A5697B" w:rsidRPr="002908CF">
              <w:rPr>
                <w:rStyle w:val="Hyperlink"/>
                <w:noProof/>
              </w:rPr>
              <w:t>1.</w:t>
            </w:r>
            <w:r w:rsidR="00A5697B">
              <w:rPr>
                <w:rFonts w:asciiTheme="minorHAnsi" w:eastAsiaTheme="minorEastAsia" w:hAnsiTheme="minorHAnsi" w:cstheme="minorBidi"/>
                <w:noProof/>
                <w:szCs w:val="22"/>
                <w:lang w:val="en-GB" w:eastAsia="en-GB"/>
              </w:rPr>
              <w:tab/>
            </w:r>
            <w:r w:rsidR="00A5697B" w:rsidRPr="002908CF">
              <w:rPr>
                <w:rStyle w:val="Hyperlink"/>
                <w:noProof/>
              </w:rPr>
              <w:t>Introduction</w:t>
            </w:r>
            <w:r w:rsidR="00A5697B">
              <w:rPr>
                <w:noProof/>
                <w:webHidden/>
              </w:rPr>
              <w:tab/>
            </w:r>
            <w:r w:rsidR="00A5697B">
              <w:rPr>
                <w:noProof/>
                <w:webHidden/>
              </w:rPr>
              <w:fldChar w:fldCharType="begin"/>
            </w:r>
            <w:r w:rsidR="00A5697B">
              <w:rPr>
                <w:noProof/>
                <w:webHidden/>
              </w:rPr>
              <w:instrText xml:space="preserve"> PAGEREF _Toc40730153 \h </w:instrText>
            </w:r>
            <w:r w:rsidR="00A5697B">
              <w:rPr>
                <w:noProof/>
                <w:webHidden/>
              </w:rPr>
            </w:r>
            <w:r w:rsidR="00A5697B">
              <w:rPr>
                <w:noProof/>
                <w:webHidden/>
              </w:rPr>
              <w:fldChar w:fldCharType="separate"/>
            </w:r>
            <w:r w:rsidR="00D4711B">
              <w:rPr>
                <w:noProof/>
                <w:webHidden/>
              </w:rPr>
              <w:t>13</w:t>
            </w:r>
            <w:r w:rsidR="00A5697B">
              <w:rPr>
                <w:noProof/>
                <w:webHidden/>
              </w:rPr>
              <w:fldChar w:fldCharType="end"/>
            </w:r>
          </w:hyperlink>
        </w:p>
        <w:p w14:paraId="4C1F2B14" w14:textId="51268464"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54" w:history="1">
            <w:r w:rsidR="00A5697B" w:rsidRPr="002908CF">
              <w:rPr>
                <w:rStyle w:val="Hyperlink"/>
                <w:noProof/>
              </w:rPr>
              <w:t>1.1.</w:t>
            </w:r>
            <w:r w:rsidR="00A5697B">
              <w:rPr>
                <w:rFonts w:asciiTheme="minorHAnsi" w:eastAsiaTheme="minorEastAsia" w:hAnsiTheme="minorHAnsi" w:cstheme="minorBidi"/>
                <w:noProof/>
                <w:szCs w:val="22"/>
                <w:lang w:eastAsia="en-GB"/>
              </w:rPr>
              <w:tab/>
            </w:r>
            <w:r w:rsidR="00A5697B" w:rsidRPr="002908CF">
              <w:rPr>
                <w:rStyle w:val="Hyperlink"/>
                <w:noProof/>
              </w:rPr>
              <w:t>Rolling Element Bearings</w:t>
            </w:r>
            <w:r w:rsidR="00A5697B">
              <w:rPr>
                <w:noProof/>
                <w:webHidden/>
              </w:rPr>
              <w:tab/>
            </w:r>
            <w:r w:rsidR="00A5697B">
              <w:rPr>
                <w:noProof/>
                <w:webHidden/>
              </w:rPr>
              <w:fldChar w:fldCharType="begin"/>
            </w:r>
            <w:r w:rsidR="00A5697B">
              <w:rPr>
                <w:noProof/>
                <w:webHidden/>
              </w:rPr>
              <w:instrText xml:space="preserve"> PAGEREF _Toc40730154 \h </w:instrText>
            </w:r>
            <w:r w:rsidR="00A5697B">
              <w:rPr>
                <w:noProof/>
                <w:webHidden/>
              </w:rPr>
            </w:r>
            <w:r w:rsidR="00A5697B">
              <w:rPr>
                <w:noProof/>
                <w:webHidden/>
              </w:rPr>
              <w:fldChar w:fldCharType="separate"/>
            </w:r>
            <w:r w:rsidR="00D4711B">
              <w:rPr>
                <w:noProof/>
                <w:webHidden/>
              </w:rPr>
              <w:t>13</w:t>
            </w:r>
            <w:r w:rsidR="00A5697B">
              <w:rPr>
                <w:noProof/>
                <w:webHidden/>
              </w:rPr>
              <w:fldChar w:fldCharType="end"/>
            </w:r>
          </w:hyperlink>
        </w:p>
        <w:p w14:paraId="62C47D33" w14:textId="39ED568D"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55" w:history="1">
            <w:r w:rsidR="00A5697B" w:rsidRPr="002908CF">
              <w:rPr>
                <w:rStyle w:val="Hyperlink"/>
                <w:noProof/>
              </w:rPr>
              <w:t>1.2.</w:t>
            </w:r>
            <w:r w:rsidR="00A5697B">
              <w:rPr>
                <w:rFonts w:asciiTheme="minorHAnsi" w:eastAsiaTheme="minorEastAsia" w:hAnsiTheme="minorHAnsi" w:cstheme="minorBidi"/>
                <w:noProof/>
                <w:szCs w:val="22"/>
                <w:lang w:eastAsia="en-GB"/>
              </w:rPr>
              <w:tab/>
            </w:r>
            <w:r w:rsidR="00A5697B" w:rsidRPr="002908CF">
              <w:rPr>
                <w:rStyle w:val="Hyperlink"/>
                <w:noProof/>
              </w:rPr>
              <w:t>Report Structure</w:t>
            </w:r>
            <w:r w:rsidR="00A5697B">
              <w:rPr>
                <w:noProof/>
                <w:webHidden/>
              </w:rPr>
              <w:tab/>
            </w:r>
            <w:r w:rsidR="00A5697B">
              <w:rPr>
                <w:noProof/>
                <w:webHidden/>
              </w:rPr>
              <w:fldChar w:fldCharType="begin"/>
            </w:r>
            <w:r w:rsidR="00A5697B">
              <w:rPr>
                <w:noProof/>
                <w:webHidden/>
              </w:rPr>
              <w:instrText xml:space="preserve"> PAGEREF _Toc40730155 \h </w:instrText>
            </w:r>
            <w:r w:rsidR="00A5697B">
              <w:rPr>
                <w:noProof/>
                <w:webHidden/>
              </w:rPr>
            </w:r>
            <w:r w:rsidR="00A5697B">
              <w:rPr>
                <w:noProof/>
                <w:webHidden/>
              </w:rPr>
              <w:fldChar w:fldCharType="separate"/>
            </w:r>
            <w:r w:rsidR="00D4711B">
              <w:rPr>
                <w:noProof/>
                <w:webHidden/>
              </w:rPr>
              <w:t>13</w:t>
            </w:r>
            <w:r w:rsidR="00A5697B">
              <w:rPr>
                <w:noProof/>
                <w:webHidden/>
              </w:rPr>
              <w:fldChar w:fldCharType="end"/>
            </w:r>
          </w:hyperlink>
        </w:p>
        <w:p w14:paraId="2703ECB0" w14:textId="5E047D8E" w:rsidR="00A5697B" w:rsidRDefault="00ED4957" w:rsidP="00A5697B">
          <w:pPr>
            <w:pStyle w:val="TOC1"/>
            <w:rPr>
              <w:rFonts w:asciiTheme="minorHAnsi" w:eastAsiaTheme="minorEastAsia" w:hAnsiTheme="minorHAnsi" w:cstheme="minorBidi"/>
              <w:noProof/>
              <w:szCs w:val="22"/>
              <w:lang w:val="en-GB" w:eastAsia="en-GB"/>
            </w:rPr>
          </w:pPr>
          <w:hyperlink w:anchor="_Toc40730156" w:history="1">
            <w:r w:rsidR="00A5697B" w:rsidRPr="002908CF">
              <w:rPr>
                <w:rStyle w:val="Hyperlink"/>
                <w:noProof/>
              </w:rPr>
              <w:t>2.</w:t>
            </w:r>
            <w:r w:rsidR="00A5697B">
              <w:rPr>
                <w:rFonts w:asciiTheme="minorHAnsi" w:eastAsiaTheme="minorEastAsia" w:hAnsiTheme="minorHAnsi" w:cstheme="minorBidi"/>
                <w:noProof/>
                <w:szCs w:val="22"/>
                <w:lang w:val="en-GB" w:eastAsia="en-GB"/>
              </w:rPr>
              <w:tab/>
            </w:r>
            <w:r w:rsidR="00A5697B" w:rsidRPr="002908CF">
              <w:rPr>
                <w:rStyle w:val="Hyperlink"/>
                <w:noProof/>
              </w:rPr>
              <w:t>Elastohydrodynamic Lubrication</w:t>
            </w:r>
            <w:r w:rsidR="00A5697B">
              <w:rPr>
                <w:noProof/>
                <w:webHidden/>
              </w:rPr>
              <w:tab/>
            </w:r>
            <w:r w:rsidR="00A5697B">
              <w:rPr>
                <w:noProof/>
                <w:webHidden/>
              </w:rPr>
              <w:fldChar w:fldCharType="begin"/>
            </w:r>
            <w:r w:rsidR="00A5697B">
              <w:rPr>
                <w:noProof/>
                <w:webHidden/>
              </w:rPr>
              <w:instrText xml:space="preserve"> PAGEREF _Toc40730156 \h </w:instrText>
            </w:r>
            <w:r w:rsidR="00A5697B">
              <w:rPr>
                <w:noProof/>
                <w:webHidden/>
              </w:rPr>
            </w:r>
            <w:r w:rsidR="00A5697B">
              <w:rPr>
                <w:noProof/>
                <w:webHidden/>
              </w:rPr>
              <w:fldChar w:fldCharType="separate"/>
            </w:r>
            <w:r w:rsidR="00D4711B">
              <w:rPr>
                <w:noProof/>
                <w:webHidden/>
              </w:rPr>
              <w:t>14</w:t>
            </w:r>
            <w:r w:rsidR="00A5697B">
              <w:rPr>
                <w:noProof/>
                <w:webHidden/>
              </w:rPr>
              <w:fldChar w:fldCharType="end"/>
            </w:r>
          </w:hyperlink>
        </w:p>
        <w:p w14:paraId="5C9BE9A3" w14:textId="6D2F7E25"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57" w:history="1">
            <w:r w:rsidR="00A5697B" w:rsidRPr="002908CF">
              <w:rPr>
                <w:rStyle w:val="Hyperlink"/>
                <w:noProof/>
              </w:rPr>
              <w:t>2.1.</w:t>
            </w:r>
            <w:r w:rsidR="00A5697B">
              <w:rPr>
                <w:rFonts w:asciiTheme="minorHAnsi" w:eastAsiaTheme="minorEastAsia" w:hAnsiTheme="minorHAnsi" w:cstheme="minorBidi"/>
                <w:noProof/>
                <w:szCs w:val="22"/>
                <w:lang w:eastAsia="en-GB"/>
              </w:rPr>
              <w:tab/>
            </w:r>
            <w:r w:rsidR="00A5697B" w:rsidRPr="002908CF">
              <w:rPr>
                <w:rStyle w:val="Hyperlink"/>
                <w:noProof/>
              </w:rPr>
              <w:t>Hertzian Contact Mechanics</w:t>
            </w:r>
            <w:r w:rsidR="00A5697B">
              <w:rPr>
                <w:noProof/>
                <w:webHidden/>
              </w:rPr>
              <w:tab/>
            </w:r>
            <w:r w:rsidR="00A5697B">
              <w:rPr>
                <w:noProof/>
                <w:webHidden/>
              </w:rPr>
              <w:fldChar w:fldCharType="begin"/>
            </w:r>
            <w:r w:rsidR="00A5697B">
              <w:rPr>
                <w:noProof/>
                <w:webHidden/>
              </w:rPr>
              <w:instrText xml:space="preserve"> PAGEREF _Toc40730157 \h </w:instrText>
            </w:r>
            <w:r w:rsidR="00A5697B">
              <w:rPr>
                <w:noProof/>
                <w:webHidden/>
              </w:rPr>
            </w:r>
            <w:r w:rsidR="00A5697B">
              <w:rPr>
                <w:noProof/>
                <w:webHidden/>
              </w:rPr>
              <w:fldChar w:fldCharType="separate"/>
            </w:r>
            <w:r w:rsidR="00D4711B">
              <w:rPr>
                <w:noProof/>
                <w:webHidden/>
              </w:rPr>
              <w:t>14</w:t>
            </w:r>
            <w:r w:rsidR="00A5697B">
              <w:rPr>
                <w:noProof/>
                <w:webHidden/>
              </w:rPr>
              <w:fldChar w:fldCharType="end"/>
            </w:r>
          </w:hyperlink>
        </w:p>
        <w:p w14:paraId="645EF9EA" w14:textId="7C64093D"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58" w:history="1">
            <w:r w:rsidR="00A5697B" w:rsidRPr="002908CF">
              <w:rPr>
                <w:rStyle w:val="Hyperlink"/>
                <w:noProof/>
              </w:rPr>
              <w:t>2.2.</w:t>
            </w:r>
            <w:r w:rsidR="00A5697B">
              <w:rPr>
                <w:rFonts w:asciiTheme="minorHAnsi" w:eastAsiaTheme="minorEastAsia" w:hAnsiTheme="minorHAnsi" w:cstheme="minorBidi"/>
                <w:noProof/>
                <w:szCs w:val="22"/>
                <w:lang w:eastAsia="en-GB"/>
              </w:rPr>
              <w:tab/>
            </w:r>
            <w:r w:rsidR="00A5697B" w:rsidRPr="002908CF">
              <w:rPr>
                <w:rStyle w:val="Hyperlink"/>
                <w:noProof/>
              </w:rPr>
              <w:t>Elastohydrodynamic Lubrication Background</w:t>
            </w:r>
            <w:r w:rsidR="00A5697B">
              <w:rPr>
                <w:noProof/>
                <w:webHidden/>
              </w:rPr>
              <w:tab/>
            </w:r>
            <w:r w:rsidR="00A5697B">
              <w:rPr>
                <w:noProof/>
                <w:webHidden/>
              </w:rPr>
              <w:fldChar w:fldCharType="begin"/>
            </w:r>
            <w:r w:rsidR="00A5697B">
              <w:rPr>
                <w:noProof/>
                <w:webHidden/>
              </w:rPr>
              <w:instrText xml:space="preserve"> PAGEREF _Toc40730158 \h </w:instrText>
            </w:r>
            <w:r w:rsidR="00A5697B">
              <w:rPr>
                <w:noProof/>
                <w:webHidden/>
              </w:rPr>
            </w:r>
            <w:r w:rsidR="00A5697B">
              <w:rPr>
                <w:noProof/>
                <w:webHidden/>
              </w:rPr>
              <w:fldChar w:fldCharType="separate"/>
            </w:r>
            <w:r w:rsidR="00D4711B">
              <w:rPr>
                <w:noProof/>
                <w:webHidden/>
              </w:rPr>
              <w:t>17</w:t>
            </w:r>
            <w:r w:rsidR="00A5697B">
              <w:rPr>
                <w:noProof/>
                <w:webHidden/>
              </w:rPr>
              <w:fldChar w:fldCharType="end"/>
            </w:r>
          </w:hyperlink>
        </w:p>
        <w:p w14:paraId="2AA66ED6" w14:textId="77380BE8" w:rsidR="00A5697B" w:rsidRDefault="00ED4957" w:rsidP="00FD08C3">
          <w:pPr>
            <w:pStyle w:val="TOC3"/>
            <w:rPr>
              <w:rFonts w:asciiTheme="minorHAnsi" w:eastAsiaTheme="minorEastAsia" w:hAnsiTheme="minorHAnsi" w:cstheme="minorBidi"/>
              <w:noProof/>
              <w:szCs w:val="22"/>
              <w:lang w:eastAsia="en-GB"/>
            </w:rPr>
          </w:pPr>
          <w:hyperlink w:anchor="_Toc40730159" w:history="1">
            <w:r w:rsidR="00A5697B" w:rsidRPr="002908CF">
              <w:rPr>
                <w:rStyle w:val="Hyperlink"/>
                <w:noProof/>
              </w:rPr>
              <w:t>2.2.1.</w:t>
            </w:r>
            <w:r w:rsidR="00A5697B">
              <w:rPr>
                <w:rFonts w:asciiTheme="minorHAnsi" w:eastAsiaTheme="minorEastAsia" w:hAnsiTheme="minorHAnsi" w:cstheme="minorBidi"/>
                <w:noProof/>
                <w:szCs w:val="22"/>
                <w:lang w:eastAsia="en-GB"/>
              </w:rPr>
              <w:tab/>
            </w:r>
            <w:r w:rsidR="00A5697B" w:rsidRPr="002908CF">
              <w:rPr>
                <w:rStyle w:val="Hyperlink"/>
                <w:noProof/>
              </w:rPr>
              <w:t>History</w:t>
            </w:r>
            <w:r w:rsidR="00A5697B">
              <w:rPr>
                <w:noProof/>
                <w:webHidden/>
              </w:rPr>
              <w:tab/>
            </w:r>
            <w:r w:rsidR="00A5697B">
              <w:rPr>
                <w:noProof/>
                <w:webHidden/>
              </w:rPr>
              <w:fldChar w:fldCharType="begin"/>
            </w:r>
            <w:r w:rsidR="00A5697B">
              <w:rPr>
                <w:noProof/>
                <w:webHidden/>
              </w:rPr>
              <w:instrText xml:space="preserve"> PAGEREF _Toc40730159 \h </w:instrText>
            </w:r>
            <w:r w:rsidR="00A5697B">
              <w:rPr>
                <w:noProof/>
                <w:webHidden/>
              </w:rPr>
            </w:r>
            <w:r w:rsidR="00A5697B">
              <w:rPr>
                <w:noProof/>
                <w:webHidden/>
              </w:rPr>
              <w:fldChar w:fldCharType="separate"/>
            </w:r>
            <w:r w:rsidR="00D4711B">
              <w:rPr>
                <w:noProof/>
                <w:webHidden/>
              </w:rPr>
              <w:t>17</w:t>
            </w:r>
            <w:r w:rsidR="00A5697B">
              <w:rPr>
                <w:noProof/>
                <w:webHidden/>
              </w:rPr>
              <w:fldChar w:fldCharType="end"/>
            </w:r>
          </w:hyperlink>
        </w:p>
        <w:p w14:paraId="4DF6BFA3" w14:textId="4149EE09" w:rsidR="00A5697B" w:rsidRDefault="00ED4957" w:rsidP="00FD08C3">
          <w:pPr>
            <w:pStyle w:val="TOC3"/>
            <w:rPr>
              <w:rFonts w:asciiTheme="minorHAnsi" w:eastAsiaTheme="minorEastAsia" w:hAnsiTheme="minorHAnsi" w:cstheme="minorBidi"/>
              <w:noProof/>
              <w:szCs w:val="22"/>
              <w:lang w:eastAsia="en-GB"/>
            </w:rPr>
          </w:pPr>
          <w:hyperlink w:anchor="_Toc40730160" w:history="1">
            <w:r w:rsidR="00A5697B" w:rsidRPr="002908CF">
              <w:rPr>
                <w:rStyle w:val="Hyperlink"/>
                <w:noProof/>
              </w:rPr>
              <w:t>2.2.2.</w:t>
            </w:r>
            <w:r w:rsidR="00A5697B">
              <w:rPr>
                <w:rFonts w:asciiTheme="minorHAnsi" w:eastAsiaTheme="minorEastAsia" w:hAnsiTheme="minorHAnsi" w:cstheme="minorBidi"/>
                <w:noProof/>
                <w:szCs w:val="22"/>
                <w:lang w:eastAsia="en-GB"/>
              </w:rPr>
              <w:tab/>
            </w:r>
            <w:r w:rsidR="00A5697B" w:rsidRPr="002908CF">
              <w:rPr>
                <w:rStyle w:val="Hyperlink"/>
                <w:noProof/>
              </w:rPr>
              <w:t>Numerical Methods</w:t>
            </w:r>
            <w:r w:rsidR="00A5697B">
              <w:rPr>
                <w:noProof/>
                <w:webHidden/>
              </w:rPr>
              <w:tab/>
            </w:r>
            <w:r w:rsidR="00A5697B">
              <w:rPr>
                <w:noProof/>
                <w:webHidden/>
              </w:rPr>
              <w:fldChar w:fldCharType="begin"/>
            </w:r>
            <w:r w:rsidR="00A5697B">
              <w:rPr>
                <w:noProof/>
                <w:webHidden/>
              </w:rPr>
              <w:instrText xml:space="preserve"> PAGEREF _Toc40730160 \h </w:instrText>
            </w:r>
            <w:r w:rsidR="00A5697B">
              <w:rPr>
                <w:noProof/>
                <w:webHidden/>
              </w:rPr>
            </w:r>
            <w:r w:rsidR="00A5697B">
              <w:rPr>
                <w:noProof/>
                <w:webHidden/>
              </w:rPr>
              <w:fldChar w:fldCharType="separate"/>
            </w:r>
            <w:r w:rsidR="00D4711B">
              <w:rPr>
                <w:noProof/>
                <w:webHidden/>
              </w:rPr>
              <w:t>18</w:t>
            </w:r>
            <w:r w:rsidR="00A5697B">
              <w:rPr>
                <w:noProof/>
                <w:webHidden/>
              </w:rPr>
              <w:fldChar w:fldCharType="end"/>
            </w:r>
          </w:hyperlink>
        </w:p>
        <w:p w14:paraId="0E22BD64" w14:textId="73489774" w:rsidR="00A5697B" w:rsidRDefault="00ED4957" w:rsidP="00FD08C3">
          <w:pPr>
            <w:pStyle w:val="TOC3"/>
            <w:rPr>
              <w:rFonts w:asciiTheme="minorHAnsi" w:eastAsiaTheme="minorEastAsia" w:hAnsiTheme="minorHAnsi" w:cstheme="minorBidi"/>
              <w:noProof/>
              <w:szCs w:val="22"/>
              <w:lang w:eastAsia="en-GB"/>
            </w:rPr>
          </w:pPr>
          <w:hyperlink w:anchor="_Toc40730161" w:history="1">
            <w:r w:rsidR="00A5697B" w:rsidRPr="002908CF">
              <w:rPr>
                <w:rStyle w:val="Hyperlink"/>
                <w:noProof/>
              </w:rPr>
              <w:t>2.2.3.</w:t>
            </w:r>
            <w:r w:rsidR="00A5697B">
              <w:rPr>
                <w:rFonts w:asciiTheme="minorHAnsi" w:eastAsiaTheme="minorEastAsia" w:hAnsiTheme="minorHAnsi" w:cstheme="minorBidi"/>
                <w:noProof/>
                <w:szCs w:val="22"/>
                <w:lang w:eastAsia="en-GB"/>
              </w:rPr>
              <w:tab/>
            </w:r>
            <w:r w:rsidR="00A5697B" w:rsidRPr="002908CF">
              <w:rPr>
                <w:rStyle w:val="Hyperlink"/>
                <w:noProof/>
              </w:rPr>
              <w:t>Starvation</w:t>
            </w:r>
            <w:r w:rsidR="00A5697B">
              <w:rPr>
                <w:noProof/>
                <w:webHidden/>
              </w:rPr>
              <w:tab/>
            </w:r>
            <w:r w:rsidR="00A5697B">
              <w:rPr>
                <w:noProof/>
                <w:webHidden/>
              </w:rPr>
              <w:fldChar w:fldCharType="begin"/>
            </w:r>
            <w:r w:rsidR="00A5697B">
              <w:rPr>
                <w:noProof/>
                <w:webHidden/>
              </w:rPr>
              <w:instrText xml:space="preserve"> PAGEREF _Toc40730161 \h </w:instrText>
            </w:r>
            <w:r w:rsidR="00A5697B">
              <w:rPr>
                <w:noProof/>
                <w:webHidden/>
              </w:rPr>
            </w:r>
            <w:r w:rsidR="00A5697B">
              <w:rPr>
                <w:noProof/>
                <w:webHidden/>
              </w:rPr>
              <w:fldChar w:fldCharType="separate"/>
            </w:r>
            <w:r w:rsidR="00D4711B">
              <w:rPr>
                <w:noProof/>
                <w:webHidden/>
              </w:rPr>
              <w:t>19</w:t>
            </w:r>
            <w:r w:rsidR="00A5697B">
              <w:rPr>
                <w:noProof/>
                <w:webHidden/>
              </w:rPr>
              <w:fldChar w:fldCharType="end"/>
            </w:r>
          </w:hyperlink>
        </w:p>
        <w:p w14:paraId="65C84B64" w14:textId="3CE4023C" w:rsidR="00A5697B" w:rsidRDefault="00ED4957" w:rsidP="00FD08C3">
          <w:pPr>
            <w:pStyle w:val="TOC3"/>
            <w:rPr>
              <w:rFonts w:asciiTheme="minorHAnsi" w:eastAsiaTheme="minorEastAsia" w:hAnsiTheme="minorHAnsi" w:cstheme="minorBidi"/>
              <w:noProof/>
              <w:szCs w:val="22"/>
              <w:lang w:eastAsia="en-GB"/>
            </w:rPr>
          </w:pPr>
          <w:hyperlink w:anchor="_Toc40730162" w:history="1">
            <w:r w:rsidR="00A5697B" w:rsidRPr="002908CF">
              <w:rPr>
                <w:rStyle w:val="Hyperlink"/>
                <w:noProof/>
              </w:rPr>
              <w:t>2.2.4.</w:t>
            </w:r>
            <w:r w:rsidR="00A5697B">
              <w:rPr>
                <w:rFonts w:asciiTheme="minorHAnsi" w:eastAsiaTheme="minorEastAsia" w:hAnsiTheme="minorHAnsi" w:cstheme="minorBidi"/>
                <w:noProof/>
                <w:szCs w:val="22"/>
                <w:lang w:eastAsia="en-GB"/>
              </w:rPr>
              <w:tab/>
            </w:r>
            <w:r w:rsidR="00A5697B" w:rsidRPr="002908CF">
              <w:rPr>
                <w:rStyle w:val="Hyperlink"/>
                <w:noProof/>
              </w:rPr>
              <w:t>Thermal EHL</w:t>
            </w:r>
            <w:r w:rsidR="00A5697B">
              <w:rPr>
                <w:noProof/>
                <w:webHidden/>
              </w:rPr>
              <w:tab/>
            </w:r>
            <w:r w:rsidR="00A5697B">
              <w:rPr>
                <w:noProof/>
                <w:webHidden/>
              </w:rPr>
              <w:fldChar w:fldCharType="begin"/>
            </w:r>
            <w:r w:rsidR="00A5697B">
              <w:rPr>
                <w:noProof/>
                <w:webHidden/>
              </w:rPr>
              <w:instrText xml:space="preserve"> PAGEREF _Toc40730162 \h </w:instrText>
            </w:r>
            <w:r w:rsidR="00A5697B">
              <w:rPr>
                <w:noProof/>
                <w:webHidden/>
              </w:rPr>
            </w:r>
            <w:r w:rsidR="00A5697B">
              <w:rPr>
                <w:noProof/>
                <w:webHidden/>
              </w:rPr>
              <w:fldChar w:fldCharType="separate"/>
            </w:r>
            <w:r w:rsidR="00D4711B">
              <w:rPr>
                <w:noProof/>
                <w:webHidden/>
              </w:rPr>
              <w:t>20</w:t>
            </w:r>
            <w:r w:rsidR="00A5697B">
              <w:rPr>
                <w:noProof/>
                <w:webHidden/>
              </w:rPr>
              <w:fldChar w:fldCharType="end"/>
            </w:r>
          </w:hyperlink>
        </w:p>
        <w:p w14:paraId="50011FA8" w14:textId="52868B7F"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3" w:history="1">
            <w:r w:rsidR="00A5697B" w:rsidRPr="002908CF">
              <w:rPr>
                <w:rStyle w:val="Hyperlink"/>
                <w:noProof/>
              </w:rPr>
              <w:t>2.3.</w:t>
            </w:r>
            <w:r w:rsidR="00A5697B">
              <w:rPr>
                <w:rFonts w:asciiTheme="minorHAnsi" w:eastAsiaTheme="minorEastAsia" w:hAnsiTheme="minorHAnsi" w:cstheme="minorBidi"/>
                <w:noProof/>
                <w:szCs w:val="22"/>
                <w:lang w:eastAsia="en-GB"/>
              </w:rPr>
              <w:tab/>
            </w:r>
            <w:r w:rsidR="00A5697B" w:rsidRPr="002908CF">
              <w:rPr>
                <w:rStyle w:val="Hyperlink"/>
                <w:noProof/>
              </w:rPr>
              <w:t>Lubrication Regimes</w:t>
            </w:r>
            <w:r w:rsidR="00A5697B">
              <w:rPr>
                <w:noProof/>
                <w:webHidden/>
              </w:rPr>
              <w:tab/>
            </w:r>
            <w:r w:rsidR="00A5697B">
              <w:rPr>
                <w:noProof/>
                <w:webHidden/>
              </w:rPr>
              <w:fldChar w:fldCharType="begin"/>
            </w:r>
            <w:r w:rsidR="00A5697B">
              <w:rPr>
                <w:noProof/>
                <w:webHidden/>
              </w:rPr>
              <w:instrText xml:space="preserve"> PAGEREF _Toc40730163 \h </w:instrText>
            </w:r>
            <w:r w:rsidR="00A5697B">
              <w:rPr>
                <w:noProof/>
                <w:webHidden/>
              </w:rPr>
            </w:r>
            <w:r w:rsidR="00A5697B">
              <w:rPr>
                <w:noProof/>
                <w:webHidden/>
              </w:rPr>
              <w:fldChar w:fldCharType="separate"/>
            </w:r>
            <w:r w:rsidR="00D4711B">
              <w:rPr>
                <w:noProof/>
                <w:webHidden/>
              </w:rPr>
              <w:t>22</w:t>
            </w:r>
            <w:r w:rsidR="00A5697B">
              <w:rPr>
                <w:noProof/>
                <w:webHidden/>
              </w:rPr>
              <w:fldChar w:fldCharType="end"/>
            </w:r>
          </w:hyperlink>
        </w:p>
        <w:p w14:paraId="56285230" w14:textId="0A435C65"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4" w:history="1">
            <w:r w:rsidR="00A5697B" w:rsidRPr="002908CF">
              <w:rPr>
                <w:rStyle w:val="Hyperlink"/>
                <w:noProof/>
              </w:rPr>
              <w:t>2.4.</w:t>
            </w:r>
            <w:r w:rsidR="00A5697B">
              <w:rPr>
                <w:rFonts w:asciiTheme="minorHAnsi" w:eastAsiaTheme="minorEastAsia" w:hAnsiTheme="minorHAnsi" w:cstheme="minorBidi"/>
                <w:noProof/>
                <w:szCs w:val="22"/>
                <w:lang w:eastAsia="en-GB"/>
              </w:rPr>
              <w:tab/>
            </w:r>
            <w:r w:rsidR="00A5697B" w:rsidRPr="002908CF">
              <w:rPr>
                <w:rStyle w:val="Hyperlink"/>
                <w:noProof/>
              </w:rPr>
              <w:t>Elastohydrodynamic Pressure and Film Characteristics</w:t>
            </w:r>
            <w:r w:rsidR="00A5697B">
              <w:rPr>
                <w:noProof/>
                <w:webHidden/>
              </w:rPr>
              <w:tab/>
            </w:r>
            <w:r w:rsidR="00A5697B">
              <w:rPr>
                <w:noProof/>
                <w:webHidden/>
              </w:rPr>
              <w:fldChar w:fldCharType="begin"/>
            </w:r>
            <w:r w:rsidR="00A5697B">
              <w:rPr>
                <w:noProof/>
                <w:webHidden/>
              </w:rPr>
              <w:instrText xml:space="preserve"> PAGEREF _Toc40730164 \h </w:instrText>
            </w:r>
            <w:r w:rsidR="00A5697B">
              <w:rPr>
                <w:noProof/>
                <w:webHidden/>
              </w:rPr>
            </w:r>
            <w:r w:rsidR="00A5697B">
              <w:rPr>
                <w:noProof/>
                <w:webHidden/>
              </w:rPr>
              <w:fldChar w:fldCharType="separate"/>
            </w:r>
            <w:r w:rsidR="00D4711B">
              <w:rPr>
                <w:noProof/>
                <w:webHidden/>
              </w:rPr>
              <w:t>23</w:t>
            </w:r>
            <w:r w:rsidR="00A5697B">
              <w:rPr>
                <w:noProof/>
                <w:webHidden/>
              </w:rPr>
              <w:fldChar w:fldCharType="end"/>
            </w:r>
          </w:hyperlink>
        </w:p>
        <w:p w14:paraId="63E5D354" w14:textId="05D145A1" w:rsidR="00A5697B" w:rsidRDefault="00ED4957" w:rsidP="00A5697B">
          <w:pPr>
            <w:pStyle w:val="TOC1"/>
            <w:rPr>
              <w:rFonts w:asciiTheme="minorHAnsi" w:eastAsiaTheme="minorEastAsia" w:hAnsiTheme="minorHAnsi" w:cstheme="minorBidi"/>
              <w:noProof/>
              <w:szCs w:val="22"/>
              <w:lang w:val="en-GB" w:eastAsia="en-GB"/>
            </w:rPr>
          </w:pPr>
          <w:hyperlink w:anchor="_Toc40730165" w:history="1">
            <w:r w:rsidR="00A5697B" w:rsidRPr="002908CF">
              <w:rPr>
                <w:rStyle w:val="Hyperlink"/>
                <w:noProof/>
              </w:rPr>
              <w:t>3.</w:t>
            </w:r>
            <w:r w:rsidR="00A5697B">
              <w:rPr>
                <w:rFonts w:asciiTheme="minorHAnsi" w:eastAsiaTheme="minorEastAsia" w:hAnsiTheme="minorHAnsi" w:cstheme="minorBidi"/>
                <w:noProof/>
                <w:szCs w:val="22"/>
                <w:lang w:val="en-GB" w:eastAsia="en-GB"/>
              </w:rPr>
              <w:tab/>
            </w:r>
            <w:r w:rsidR="00A5697B" w:rsidRPr="002908CF">
              <w:rPr>
                <w:rStyle w:val="Hyperlink"/>
                <w:noProof/>
              </w:rPr>
              <w:t>Numerical EHL Model and Solution</w:t>
            </w:r>
            <w:r w:rsidR="00A5697B">
              <w:rPr>
                <w:noProof/>
                <w:webHidden/>
              </w:rPr>
              <w:tab/>
            </w:r>
            <w:r w:rsidR="00A5697B">
              <w:rPr>
                <w:noProof/>
                <w:webHidden/>
              </w:rPr>
              <w:fldChar w:fldCharType="begin"/>
            </w:r>
            <w:r w:rsidR="00A5697B">
              <w:rPr>
                <w:noProof/>
                <w:webHidden/>
              </w:rPr>
              <w:instrText xml:space="preserve"> PAGEREF _Toc40730165 \h </w:instrText>
            </w:r>
            <w:r w:rsidR="00A5697B">
              <w:rPr>
                <w:noProof/>
                <w:webHidden/>
              </w:rPr>
            </w:r>
            <w:r w:rsidR="00A5697B">
              <w:rPr>
                <w:noProof/>
                <w:webHidden/>
              </w:rPr>
              <w:fldChar w:fldCharType="separate"/>
            </w:r>
            <w:r w:rsidR="00D4711B">
              <w:rPr>
                <w:noProof/>
                <w:webHidden/>
              </w:rPr>
              <w:t>25</w:t>
            </w:r>
            <w:r w:rsidR="00A5697B">
              <w:rPr>
                <w:noProof/>
                <w:webHidden/>
              </w:rPr>
              <w:fldChar w:fldCharType="end"/>
            </w:r>
          </w:hyperlink>
        </w:p>
        <w:p w14:paraId="02E919D5" w14:textId="7D0A738B"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6" w:history="1">
            <w:r w:rsidR="00A5697B" w:rsidRPr="002908CF">
              <w:rPr>
                <w:rStyle w:val="Hyperlink"/>
                <w:noProof/>
              </w:rPr>
              <w:t>3.1.</w:t>
            </w:r>
            <w:r w:rsidR="00A5697B">
              <w:rPr>
                <w:rFonts w:asciiTheme="minorHAnsi" w:eastAsiaTheme="minorEastAsia" w:hAnsiTheme="minorHAnsi" w:cstheme="minorBidi"/>
                <w:noProof/>
                <w:szCs w:val="22"/>
                <w:lang w:eastAsia="en-GB"/>
              </w:rPr>
              <w:tab/>
            </w:r>
            <w:r w:rsidR="00A5697B" w:rsidRPr="002908CF">
              <w:rPr>
                <w:rStyle w:val="Hyperlink"/>
                <w:noProof/>
              </w:rPr>
              <w:t>Reynold’s Equation</w:t>
            </w:r>
            <w:r w:rsidR="00A5697B">
              <w:rPr>
                <w:noProof/>
                <w:webHidden/>
              </w:rPr>
              <w:tab/>
            </w:r>
            <w:r w:rsidR="00A5697B">
              <w:rPr>
                <w:noProof/>
                <w:webHidden/>
              </w:rPr>
              <w:fldChar w:fldCharType="begin"/>
            </w:r>
            <w:r w:rsidR="00A5697B">
              <w:rPr>
                <w:noProof/>
                <w:webHidden/>
              </w:rPr>
              <w:instrText xml:space="preserve"> PAGEREF _Toc40730166 \h </w:instrText>
            </w:r>
            <w:r w:rsidR="00A5697B">
              <w:rPr>
                <w:noProof/>
                <w:webHidden/>
              </w:rPr>
            </w:r>
            <w:r w:rsidR="00A5697B">
              <w:rPr>
                <w:noProof/>
                <w:webHidden/>
              </w:rPr>
              <w:fldChar w:fldCharType="separate"/>
            </w:r>
            <w:r w:rsidR="00D4711B">
              <w:rPr>
                <w:noProof/>
                <w:webHidden/>
              </w:rPr>
              <w:t>25</w:t>
            </w:r>
            <w:r w:rsidR="00A5697B">
              <w:rPr>
                <w:noProof/>
                <w:webHidden/>
              </w:rPr>
              <w:fldChar w:fldCharType="end"/>
            </w:r>
          </w:hyperlink>
        </w:p>
        <w:p w14:paraId="4390AB76" w14:textId="2C109ED8"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7" w:history="1">
            <w:r w:rsidR="00A5697B" w:rsidRPr="002908CF">
              <w:rPr>
                <w:rStyle w:val="Hyperlink"/>
                <w:noProof/>
                <w:lang w:val="en-US"/>
              </w:rPr>
              <w:t>3.2.</w:t>
            </w:r>
            <w:r w:rsidR="00A5697B">
              <w:rPr>
                <w:rFonts w:asciiTheme="minorHAnsi" w:eastAsiaTheme="minorEastAsia" w:hAnsiTheme="minorHAnsi" w:cstheme="minorBidi"/>
                <w:noProof/>
                <w:szCs w:val="22"/>
                <w:lang w:eastAsia="en-GB"/>
              </w:rPr>
              <w:tab/>
            </w:r>
            <w:r w:rsidR="00A5697B" w:rsidRPr="002908CF">
              <w:rPr>
                <w:rStyle w:val="Hyperlink"/>
                <w:noProof/>
                <w:lang w:val="en-US"/>
              </w:rPr>
              <w:t xml:space="preserve">Finite Difference </w:t>
            </w:r>
            <w:r w:rsidR="00A5697B" w:rsidRPr="002908CF">
              <w:rPr>
                <w:rStyle w:val="Hyperlink"/>
                <w:noProof/>
              </w:rPr>
              <w:t>Formulation</w:t>
            </w:r>
            <w:r w:rsidR="00A5697B">
              <w:rPr>
                <w:noProof/>
                <w:webHidden/>
              </w:rPr>
              <w:tab/>
            </w:r>
            <w:r w:rsidR="00A5697B">
              <w:rPr>
                <w:noProof/>
                <w:webHidden/>
              </w:rPr>
              <w:fldChar w:fldCharType="begin"/>
            </w:r>
            <w:r w:rsidR="00A5697B">
              <w:rPr>
                <w:noProof/>
                <w:webHidden/>
              </w:rPr>
              <w:instrText xml:space="preserve"> PAGEREF _Toc40730167 \h </w:instrText>
            </w:r>
            <w:r w:rsidR="00A5697B">
              <w:rPr>
                <w:noProof/>
                <w:webHidden/>
              </w:rPr>
            </w:r>
            <w:r w:rsidR="00A5697B">
              <w:rPr>
                <w:noProof/>
                <w:webHidden/>
              </w:rPr>
              <w:fldChar w:fldCharType="separate"/>
            </w:r>
            <w:r w:rsidR="00D4711B">
              <w:rPr>
                <w:noProof/>
                <w:webHidden/>
              </w:rPr>
              <w:t>28</w:t>
            </w:r>
            <w:r w:rsidR="00A5697B">
              <w:rPr>
                <w:noProof/>
                <w:webHidden/>
              </w:rPr>
              <w:fldChar w:fldCharType="end"/>
            </w:r>
          </w:hyperlink>
        </w:p>
        <w:p w14:paraId="200EB8B8" w14:textId="6D8E50A4"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8" w:history="1">
            <w:r w:rsidR="00A5697B" w:rsidRPr="002908CF">
              <w:rPr>
                <w:rStyle w:val="Hyperlink"/>
                <w:noProof/>
              </w:rPr>
              <w:t>3.3.</w:t>
            </w:r>
            <w:r w:rsidR="00A5697B">
              <w:rPr>
                <w:rFonts w:asciiTheme="minorHAnsi" w:eastAsiaTheme="minorEastAsia" w:hAnsiTheme="minorHAnsi" w:cstheme="minorBidi"/>
                <w:noProof/>
                <w:szCs w:val="22"/>
                <w:lang w:eastAsia="en-GB"/>
              </w:rPr>
              <w:tab/>
            </w:r>
            <w:r w:rsidR="00A5697B" w:rsidRPr="002908CF">
              <w:rPr>
                <w:rStyle w:val="Hyperlink"/>
                <w:noProof/>
              </w:rPr>
              <w:t>Effect of pressure on lubricant viscosity</w:t>
            </w:r>
            <w:r w:rsidR="00A5697B">
              <w:rPr>
                <w:noProof/>
                <w:webHidden/>
              </w:rPr>
              <w:tab/>
            </w:r>
            <w:r w:rsidR="00A5697B">
              <w:rPr>
                <w:noProof/>
                <w:webHidden/>
              </w:rPr>
              <w:fldChar w:fldCharType="begin"/>
            </w:r>
            <w:r w:rsidR="00A5697B">
              <w:rPr>
                <w:noProof/>
                <w:webHidden/>
              </w:rPr>
              <w:instrText xml:space="preserve"> PAGEREF _Toc40730168 \h </w:instrText>
            </w:r>
            <w:r w:rsidR="00A5697B">
              <w:rPr>
                <w:noProof/>
                <w:webHidden/>
              </w:rPr>
            </w:r>
            <w:r w:rsidR="00A5697B">
              <w:rPr>
                <w:noProof/>
                <w:webHidden/>
              </w:rPr>
              <w:fldChar w:fldCharType="separate"/>
            </w:r>
            <w:r w:rsidR="00D4711B">
              <w:rPr>
                <w:noProof/>
                <w:webHidden/>
              </w:rPr>
              <w:t>29</w:t>
            </w:r>
            <w:r w:rsidR="00A5697B">
              <w:rPr>
                <w:noProof/>
                <w:webHidden/>
              </w:rPr>
              <w:fldChar w:fldCharType="end"/>
            </w:r>
          </w:hyperlink>
        </w:p>
        <w:p w14:paraId="6FD13612" w14:textId="4E4E0569"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69" w:history="1">
            <w:r w:rsidR="00A5697B" w:rsidRPr="002908CF">
              <w:rPr>
                <w:rStyle w:val="Hyperlink"/>
                <w:noProof/>
              </w:rPr>
              <w:t>3.4.</w:t>
            </w:r>
            <w:r w:rsidR="00A5697B">
              <w:rPr>
                <w:rFonts w:asciiTheme="minorHAnsi" w:eastAsiaTheme="minorEastAsia" w:hAnsiTheme="minorHAnsi" w:cstheme="minorBidi"/>
                <w:noProof/>
                <w:szCs w:val="22"/>
                <w:lang w:eastAsia="en-GB"/>
              </w:rPr>
              <w:tab/>
            </w:r>
            <w:r w:rsidR="00A5697B" w:rsidRPr="002908CF">
              <w:rPr>
                <w:rStyle w:val="Hyperlink"/>
                <w:noProof/>
              </w:rPr>
              <w:t>Effect of pressure on lubricant density</w:t>
            </w:r>
            <w:r w:rsidR="00A5697B">
              <w:rPr>
                <w:noProof/>
                <w:webHidden/>
              </w:rPr>
              <w:tab/>
            </w:r>
            <w:r w:rsidR="00A5697B">
              <w:rPr>
                <w:noProof/>
                <w:webHidden/>
              </w:rPr>
              <w:fldChar w:fldCharType="begin"/>
            </w:r>
            <w:r w:rsidR="00A5697B">
              <w:rPr>
                <w:noProof/>
                <w:webHidden/>
              </w:rPr>
              <w:instrText xml:space="preserve"> PAGEREF _Toc40730169 \h </w:instrText>
            </w:r>
            <w:r w:rsidR="00A5697B">
              <w:rPr>
                <w:noProof/>
                <w:webHidden/>
              </w:rPr>
            </w:r>
            <w:r w:rsidR="00A5697B">
              <w:rPr>
                <w:noProof/>
                <w:webHidden/>
              </w:rPr>
              <w:fldChar w:fldCharType="separate"/>
            </w:r>
            <w:r w:rsidR="00D4711B">
              <w:rPr>
                <w:noProof/>
                <w:webHidden/>
              </w:rPr>
              <w:t>30</w:t>
            </w:r>
            <w:r w:rsidR="00A5697B">
              <w:rPr>
                <w:noProof/>
                <w:webHidden/>
              </w:rPr>
              <w:fldChar w:fldCharType="end"/>
            </w:r>
          </w:hyperlink>
        </w:p>
        <w:p w14:paraId="48143877" w14:textId="026945F0"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0" w:history="1">
            <w:r w:rsidR="00A5697B" w:rsidRPr="002908CF">
              <w:rPr>
                <w:rStyle w:val="Hyperlink"/>
                <w:noProof/>
              </w:rPr>
              <w:t>3.5.</w:t>
            </w:r>
            <w:r w:rsidR="00A5697B">
              <w:rPr>
                <w:rFonts w:asciiTheme="minorHAnsi" w:eastAsiaTheme="minorEastAsia" w:hAnsiTheme="minorHAnsi" w:cstheme="minorBidi"/>
                <w:noProof/>
                <w:szCs w:val="22"/>
                <w:lang w:eastAsia="en-GB"/>
              </w:rPr>
              <w:tab/>
            </w:r>
            <w:r w:rsidR="00A5697B" w:rsidRPr="002908CF">
              <w:rPr>
                <w:rStyle w:val="Hyperlink"/>
                <w:noProof/>
              </w:rPr>
              <w:t>Effect of temperature on viscosity</w:t>
            </w:r>
            <w:r w:rsidR="00A5697B">
              <w:rPr>
                <w:noProof/>
                <w:webHidden/>
              </w:rPr>
              <w:tab/>
            </w:r>
            <w:r w:rsidR="00A5697B">
              <w:rPr>
                <w:noProof/>
                <w:webHidden/>
              </w:rPr>
              <w:fldChar w:fldCharType="begin"/>
            </w:r>
            <w:r w:rsidR="00A5697B">
              <w:rPr>
                <w:noProof/>
                <w:webHidden/>
              </w:rPr>
              <w:instrText xml:space="preserve"> PAGEREF _Toc40730170 \h </w:instrText>
            </w:r>
            <w:r w:rsidR="00A5697B">
              <w:rPr>
                <w:noProof/>
                <w:webHidden/>
              </w:rPr>
            </w:r>
            <w:r w:rsidR="00A5697B">
              <w:rPr>
                <w:noProof/>
                <w:webHidden/>
              </w:rPr>
              <w:fldChar w:fldCharType="separate"/>
            </w:r>
            <w:r w:rsidR="00D4711B">
              <w:rPr>
                <w:noProof/>
                <w:webHidden/>
              </w:rPr>
              <w:t>31</w:t>
            </w:r>
            <w:r w:rsidR="00A5697B">
              <w:rPr>
                <w:noProof/>
                <w:webHidden/>
              </w:rPr>
              <w:fldChar w:fldCharType="end"/>
            </w:r>
          </w:hyperlink>
        </w:p>
        <w:p w14:paraId="4AC704AC" w14:textId="4E0F8A44"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1" w:history="1">
            <w:r w:rsidR="00A5697B" w:rsidRPr="002908CF">
              <w:rPr>
                <w:rStyle w:val="Hyperlink"/>
                <w:noProof/>
              </w:rPr>
              <w:t>3.6.</w:t>
            </w:r>
            <w:r w:rsidR="00A5697B">
              <w:rPr>
                <w:rFonts w:asciiTheme="minorHAnsi" w:eastAsiaTheme="minorEastAsia" w:hAnsiTheme="minorHAnsi" w:cstheme="minorBidi"/>
                <w:noProof/>
                <w:szCs w:val="22"/>
                <w:lang w:eastAsia="en-GB"/>
              </w:rPr>
              <w:tab/>
            </w:r>
            <w:r w:rsidR="00A5697B" w:rsidRPr="002908CF">
              <w:rPr>
                <w:rStyle w:val="Hyperlink"/>
                <w:noProof/>
              </w:rPr>
              <w:t>1D EHL Solution Methodology</w:t>
            </w:r>
            <w:r w:rsidR="00A5697B">
              <w:rPr>
                <w:noProof/>
                <w:webHidden/>
              </w:rPr>
              <w:tab/>
            </w:r>
            <w:r w:rsidR="00A5697B">
              <w:rPr>
                <w:noProof/>
                <w:webHidden/>
              </w:rPr>
              <w:fldChar w:fldCharType="begin"/>
            </w:r>
            <w:r w:rsidR="00A5697B">
              <w:rPr>
                <w:noProof/>
                <w:webHidden/>
              </w:rPr>
              <w:instrText xml:space="preserve"> PAGEREF _Toc40730171 \h </w:instrText>
            </w:r>
            <w:r w:rsidR="00A5697B">
              <w:rPr>
                <w:noProof/>
                <w:webHidden/>
              </w:rPr>
            </w:r>
            <w:r w:rsidR="00A5697B">
              <w:rPr>
                <w:noProof/>
                <w:webHidden/>
              </w:rPr>
              <w:fldChar w:fldCharType="separate"/>
            </w:r>
            <w:r w:rsidR="00D4711B">
              <w:rPr>
                <w:noProof/>
                <w:webHidden/>
              </w:rPr>
              <w:t>31</w:t>
            </w:r>
            <w:r w:rsidR="00A5697B">
              <w:rPr>
                <w:noProof/>
                <w:webHidden/>
              </w:rPr>
              <w:fldChar w:fldCharType="end"/>
            </w:r>
          </w:hyperlink>
        </w:p>
        <w:p w14:paraId="500B1359" w14:textId="17FD5791"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2" w:history="1">
            <w:r w:rsidR="00A5697B" w:rsidRPr="002908CF">
              <w:rPr>
                <w:rStyle w:val="Hyperlink"/>
                <w:noProof/>
              </w:rPr>
              <w:t>3.7.</w:t>
            </w:r>
            <w:r w:rsidR="00A5697B">
              <w:rPr>
                <w:rFonts w:asciiTheme="minorHAnsi" w:eastAsiaTheme="minorEastAsia" w:hAnsiTheme="minorHAnsi" w:cstheme="minorBidi"/>
                <w:noProof/>
                <w:szCs w:val="22"/>
                <w:lang w:eastAsia="en-GB"/>
              </w:rPr>
              <w:tab/>
            </w:r>
            <w:r w:rsidR="00A5697B" w:rsidRPr="002908CF">
              <w:rPr>
                <w:rStyle w:val="Hyperlink"/>
                <w:noProof/>
              </w:rPr>
              <w:t>Numerical EHL Validation</w:t>
            </w:r>
            <w:r w:rsidR="00A5697B">
              <w:rPr>
                <w:noProof/>
                <w:webHidden/>
              </w:rPr>
              <w:tab/>
            </w:r>
            <w:r w:rsidR="00A5697B">
              <w:rPr>
                <w:noProof/>
                <w:webHidden/>
              </w:rPr>
              <w:fldChar w:fldCharType="begin"/>
            </w:r>
            <w:r w:rsidR="00A5697B">
              <w:rPr>
                <w:noProof/>
                <w:webHidden/>
              </w:rPr>
              <w:instrText xml:space="preserve"> PAGEREF _Toc40730172 \h </w:instrText>
            </w:r>
            <w:r w:rsidR="00A5697B">
              <w:rPr>
                <w:noProof/>
                <w:webHidden/>
              </w:rPr>
            </w:r>
            <w:r w:rsidR="00A5697B">
              <w:rPr>
                <w:noProof/>
                <w:webHidden/>
              </w:rPr>
              <w:fldChar w:fldCharType="separate"/>
            </w:r>
            <w:r w:rsidR="00D4711B">
              <w:rPr>
                <w:noProof/>
                <w:webHidden/>
              </w:rPr>
              <w:t>34</w:t>
            </w:r>
            <w:r w:rsidR="00A5697B">
              <w:rPr>
                <w:noProof/>
                <w:webHidden/>
              </w:rPr>
              <w:fldChar w:fldCharType="end"/>
            </w:r>
          </w:hyperlink>
        </w:p>
        <w:p w14:paraId="53F22781" w14:textId="5C1562F1" w:rsidR="00A5697B" w:rsidRDefault="00ED4957" w:rsidP="00A5697B">
          <w:pPr>
            <w:pStyle w:val="TOC1"/>
            <w:rPr>
              <w:rFonts w:asciiTheme="minorHAnsi" w:eastAsiaTheme="minorEastAsia" w:hAnsiTheme="minorHAnsi" w:cstheme="minorBidi"/>
              <w:noProof/>
              <w:szCs w:val="22"/>
              <w:lang w:val="en-GB" w:eastAsia="en-GB"/>
            </w:rPr>
          </w:pPr>
          <w:hyperlink w:anchor="_Toc40730173" w:history="1">
            <w:r w:rsidR="00A5697B" w:rsidRPr="002908CF">
              <w:rPr>
                <w:rStyle w:val="Hyperlink"/>
                <w:noProof/>
              </w:rPr>
              <w:t>4.</w:t>
            </w:r>
            <w:r w:rsidR="00A5697B">
              <w:rPr>
                <w:rFonts w:asciiTheme="minorHAnsi" w:eastAsiaTheme="minorEastAsia" w:hAnsiTheme="minorHAnsi" w:cstheme="minorBidi"/>
                <w:noProof/>
                <w:szCs w:val="22"/>
                <w:lang w:val="en-GB" w:eastAsia="en-GB"/>
              </w:rPr>
              <w:tab/>
            </w:r>
            <w:r w:rsidR="00A5697B" w:rsidRPr="002908CF">
              <w:rPr>
                <w:rStyle w:val="Hyperlink"/>
                <w:noProof/>
              </w:rPr>
              <w:t>Dynamic Bearing Models</w:t>
            </w:r>
            <w:r w:rsidR="00A5697B">
              <w:rPr>
                <w:noProof/>
                <w:webHidden/>
              </w:rPr>
              <w:tab/>
            </w:r>
            <w:r w:rsidR="00A5697B">
              <w:rPr>
                <w:noProof/>
                <w:webHidden/>
              </w:rPr>
              <w:fldChar w:fldCharType="begin"/>
            </w:r>
            <w:r w:rsidR="00A5697B">
              <w:rPr>
                <w:noProof/>
                <w:webHidden/>
              </w:rPr>
              <w:instrText xml:space="preserve"> PAGEREF _Toc40730173 \h </w:instrText>
            </w:r>
            <w:r w:rsidR="00A5697B">
              <w:rPr>
                <w:noProof/>
                <w:webHidden/>
              </w:rPr>
            </w:r>
            <w:r w:rsidR="00A5697B">
              <w:rPr>
                <w:noProof/>
                <w:webHidden/>
              </w:rPr>
              <w:fldChar w:fldCharType="separate"/>
            </w:r>
            <w:r w:rsidR="00D4711B">
              <w:rPr>
                <w:noProof/>
                <w:webHidden/>
              </w:rPr>
              <w:t>35</w:t>
            </w:r>
            <w:r w:rsidR="00A5697B">
              <w:rPr>
                <w:noProof/>
                <w:webHidden/>
              </w:rPr>
              <w:fldChar w:fldCharType="end"/>
            </w:r>
          </w:hyperlink>
        </w:p>
        <w:p w14:paraId="0BE26877" w14:textId="755473C1"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4" w:history="1">
            <w:r w:rsidR="00A5697B" w:rsidRPr="002908CF">
              <w:rPr>
                <w:rStyle w:val="Hyperlink"/>
                <w:noProof/>
              </w:rPr>
              <w:t>4.1.</w:t>
            </w:r>
            <w:r w:rsidR="00A5697B">
              <w:rPr>
                <w:rFonts w:asciiTheme="minorHAnsi" w:eastAsiaTheme="minorEastAsia" w:hAnsiTheme="minorHAnsi" w:cstheme="minorBidi"/>
                <w:noProof/>
                <w:szCs w:val="22"/>
                <w:lang w:eastAsia="en-GB"/>
              </w:rPr>
              <w:tab/>
            </w:r>
            <w:r w:rsidR="00A5697B" w:rsidRPr="002908CF">
              <w:rPr>
                <w:rStyle w:val="Hyperlink"/>
                <w:noProof/>
              </w:rPr>
              <w:t>Quasi-Static Bearing Models</w:t>
            </w:r>
            <w:r w:rsidR="00A5697B">
              <w:rPr>
                <w:noProof/>
                <w:webHidden/>
              </w:rPr>
              <w:tab/>
            </w:r>
            <w:r w:rsidR="00A5697B">
              <w:rPr>
                <w:noProof/>
                <w:webHidden/>
              </w:rPr>
              <w:fldChar w:fldCharType="begin"/>
            </w:r>
            <w:r w:rsidR="00A5697B">
              <w:rPr>
                <w:noProof/>
                <w:webHidden/>
              </w:rPr>
              <w:instrText xml:space="preserve"> PAGEREF _Toc40730174 \h </w:instrText>
            </w:r>
            <w:r w:rsidR="00A5697B">
              <w:rPr>
                <w:noProof/>
                <w:webHidden/>
              </w:rPr>
            </w:r>
            <w:r w:rsidR="00A5697B">
              <w:rPr>
                <w:noProof/>
                <w:webHidden/>
              </w:rPr>
              <w:fldChar w:fldCharType="separate"/>
            </w:r>
            <w:r w:rsidR="00D4711B">
              <w:rPr>
                <w:noProof/>
                <w:webHidden/>
              </w:rPr>
              <w:t>35</w:t>
            </w:r>
            <w:r w:rsidR="00A5697B">
              <w:rPr>
                <w:noProof/>
                <w:webHidden/>
              </w:rPr>
              <w:fldChar w:fldCharType="end"/>
            </w:r>
          </w:hyperlink>
        </w:p>
        <w:p w14:paraId="07CE6697" w14:textId="7768BDFB"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5" w:history="1">
            <w:r w:rsidR="00A5697B" w:rsidRPr="002908CF">
              <w:rPr>
                <w:rStyle w:val="Hyperlink"/>
                <w:noProof/>
              </w:rPr>
              <w:t>4.2.</w:t>
            </w:r>
            <w:r w:rsidR="00A5697B">
              <w:rPr>
                <w:rFonts w:asciiTheme="minorHAnsi" w:eastAsiaTheme="minorEastAsia" w:hAnsiTheme="minorHAnsi" w:cstheme="minorBidi"/>
                <w:noProof/>
                <w:szCs w:val="22"/>
                <w:lang w:eastAsia="en-GB"/>
              </w:rPr>
              <w:tab/>
            </w:r>
            <w:r w:rsidR="00A5697B" w:rsidRPr="002908CF">
              <w:rPr>
                <w:rStyle w:val="Hyperlink"/>
                <w:noProof/>
              </w:rPr>
              <w:t>Contact Load and Deflection Calculation</w:t>
            </w:r>
            <w:r w:rsidR="00A5697B">
              <w:rPr>
                <w:noProof/>
                <w:webHidden/>
              </w:rPr>
              <w:tab/>
            </w:r>
            <w:r w:rsidR="00A5697B">
              <w:rPr>
                <w:noProof/>
                <w:webHidden/>
              </w:rPr>
              <w:fldChar w:fldCharType="begin"/>
            </w:r>
            <w:r w:rsidR="00A5697B">
              <w:rPr>
                <w:noProof/>
                <w:webHidden/>
              </w:rPr>
              <w:instrText xml:space="preserve"> PAGEREF _Toc40730175 \h </w:instrText>
            </w:r>
            <w:r w:rsidR="00A5697B">
              <w:rPr>
                <w:noProof/>
                <w:webHidden/>
              </w:rPr>
            </w:r>
            <w:r w:rsidR="00A5697B">
              <w:rPr>
                <w:noProof/>
                <w:webHidden/>
              </w:rPr>
              <w:fldChar w:fldCharType="separate"/>
            </w:r>
            <w:r w:rsidR="00D4711B">
              <w:rPr>
                <w:noProof/>
                <w:webHidden/>
              </w:rPr>
              <w:t>36</w:t>
            </w:r>
            <w:r w:rsidR="00A5697B">
              <w:rPr>
                <w:noProof/>
                <w:webHidden/>
              </w:rPr>
              <w:fldChar w:fldCharType="end"/>
            </w:r>
          </w:hyperlink>
        </w:p>
        <w:p w14:paraId="14425BAA" w14:textId="15B20B3D"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6" w:history="1">
            <w:r w:rsidR="00A5697B" w:rsidRPr="002908CF">
              <w:rPr>
                <w:rStyle w:val="Hyperlink"/>
                <w:noProof/>
              </w:rPr>
              <w:t>4.3.</w:t>
            </w:r>
            <w:r w:rsidR="00A5697B">
              <w:rPr>
                <w:rFonts w:asciiTheme="minorHAnsi" w:eastAsiaTheme="minorEastAsia" w:hAnsiTheme="minorHAnsi" w:cstheme="minorBidi"/>
                <w:noProof/>
                <w:szCs w:val="22"/>
                <w:lang w:eastAsia="en-GB"/>
              </w:rPr>
              <w:tab/>
            </w:r>
            <w:r w:rsidR="00A5697B" w:rsidRPr="002908CF">
              <w:rPr>
                <w:rStyle w:val="Hyperlink"/>
                <w:noProof/>
              </w:rPr>
              <w:t>Dynamic Bearing Models</w:t>
            </w:r>
            <w:r w:rsidR="00A5697B">
              <w:rPr>
                <w:noProof/>
                <w:webHidden/>
              </w:rPr>
              <w:tab/>
            </w:r>
            <w:r w:rsidR="00A5697B">
              <w:rPr>
                <w:noProof/>
                <w:webHidden/>
              </w:rPr>
              <w:fldChar w:fldCharType="begin"/>
            </w:r>
            <w:r w:rsidR="00A5697B">
              <w:rPr>
                <w:noProof/>
                <w:webHidden/>
              </w:rPr>
              <w:instrText xml:space="preserve"> PAGEREF _Toc40730176 \h </w:instrText>
            </w:r>
            <w:r w:rsidR="00A5697B">
              <w:rPr>
                <w:noProof/>
                <w:webHidden/>
              </w:rPr>
            </w:r>
            <w:r w:rsidR="00A5697B">
              <w:rPr>
                <w:noProof/>
                <w:webHidden/>
              </w:rPr>
              <w:fldChar w:fldCharType="separate"/>
            </w:r>
            <w:r w:rsidR="00D4711B">
              <w:rPr>
                <w:noProof/>
                <w:webHidden/>
              </w:rPr>
              <w:t>37</w:t>
            </w:r>
            <w:r w:rsidR="00A5697B">
              <w:rPr>
                <w:noProof/>
                <w:webHidden/>
              </w:rPr>
              <w:fldChar w:fldCharType="end"/>
            </w:r>
          </w:hyperlink>
        </w:p>
        <w:p w14:paraId="50C3540F" w14:textId="5F7DA1AC"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7" w:history="1">
            <w:r w:rsidR="00A5697B" w:rsidRPr="002908CF">
              <w:rPr>
                <w:rStyle w:val="Hyperlink"/>
                <w:noProof/>
              </w:rPr>
              <w:t>4.4.</w:t>
            </w:r>
            <w:r w:rsidR="00A5697B">
              <w:rPr>
                <w:rFonts w:asciiTheme="minorHAnsi" w:eastAsiaTheme="minorEastAsia" w:hAnsiTheme="minorHAnsi" w:cstheme="minorBidi"/>
                <w:noProof/>
                <w:szCs w:val="22"/>
                <w:lang w:eastAsia="en-GB"/>
              </w:rPr>
              <w:tab/>
            </w:r>
            <w:r w:rsidR="00A5697B" w:rsidRPr="002908CF">
              <w:rPr>
                <w:rStyle w:val="Hyperlink"/>
                <w:noProof/>
              </w:rPr>
              <w:t>Flexible Races</w:t>
            </w:r>
            <w:r w:rsidR="00A5697B">
              <w:rPr>
                <w:noProof/>
                <w:webHidden/>
              </w:rPr>
              <w:tab/>
            </w:r>
            <w:r w:rsidR="00A5697B">
              <w:rPr>
                <w:noProof/>
                <w:webHidden/>
              </w:rPr>
              <w:fldChar w:fldCharType="begin"/>
            </w:r>
            <w:r w:rsidR="00A5697B">
              <w:rPr>
                <w:noProof/>
                <w:webHidden/>
              </w:rPr>
              <w:instrText xml:space="preserve"> PAGEREF _Toc40730177 \h </w:instrText>
            </w:r>
            <w:r w:rsidR="00A5697B">
              <w:rPr>
                <w:noProof/>
                <w:webHidden/>
              </w:rPr>
            </w:r>
            <w:r w:rsidR="00A5697B">
              <w:rPr>
                <w:noProof/>
                <w:webHidden/>
              </w:rPr>
              <w:fldChar w:fldCharType="separate"/>
            </w:r>
            <w:r w:rsidR="00D4711B">
              <w:rPr>
                <w:noProof/>
                <w:webHidden/>
              </w:rPr>
              <w:t>38</w:t>
            </w:r>
            <w:r w:rsidR="00A5697B">
              <w:rPr>
                <w:noProof/>
                <w:webHidden/>
              </w:rPr>
              <w:fldChar w:fldCharType="end"/>
            </w:r>
          </w:hyperlink>
        </w:p>
        <w:p w14:paraId="707CB257" w14:textId="0C2B2D49"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78" w:history="1">
            <w:r w:rsidR="00A5697B" w:rsidRPr="002908CF">
              <w:rPr>
                <w:rStyle w:val="Hyperlink"/>
                <w:noProof/>
              </w:rPr>
              <w:t>4.5.</w:t>
            </w:r>
            <w:r w:rsidR="00A5697B">
              <w:rPr>
                <w:rFonts w:asciiTheme="minorHAnsi" w:eastAsiaTheme="minorEastAsia" w:hAnsiTheme="minorHAnsi" w:cstheme="minorBidi"/>
                <w:noProof/>
                <w:szCs w:val="22"/>
                <w:lang w:eastAsia="en-GB"/>
              </w:rPr>
              <w:tab/>
            </w:r>
            <w:r w:rsidR="00A5697B" w:rsidRPr="002908CF">
              <w:rPr>
                <w:rStyle w:val="Hyperlink"/>
                <w:noProof/>
              </w:rPr>
              <w:t>Lubricated Dynamic Bearing Models</w:t>
            </w:r>
            <w:r w:rsidR="00A5697B">
              <w:rPr>
                <w:noProof/>
                <w:webHidden/>
              </w:rPr>
              <w:tab/>
            </w:r>
            <w:r w:rsidR="00A5697B">
              <w:rPr>
                <w:noProof/>
                <w:webHidden/>
              </w:rPr>
              <w:fldChar w:fldCharType="begin"/>
            </w:r>
            <w:r w:rsidR="00A5697B">
              <w:rPr>
                <w:noProof/>
                <w:webHidden/>
              </w:rPr>
              <w:instrText xml:space="preserve"> PAGEREF _Toc40730178 \h </w:instrText>
            </w:r>
            <w:r w:rsidR="00A5697B">
              <w:rPr>
                <w:noProof/>
                <w:webHidden/>
              </w:rPr>
            </w:r>
            <w:r w:rsidR="00A5697B">
              <w:rPr>
                <w:noProof/>
                <w:webHidden/>
              </w:rPr>
              <w:fldChar w:fldCharType="separate"/>
            </w:r>
            <w:r w:rsidR="00D4711B">
              <w:rPr>
                <w:noProof/>
                <w:webHidden/>
              </w:rPr>
              <w:t>39</w:t>
            </w:r>
            <w:r w:rsidR="00A5697B">
              <w:rPr>
                <w:noProof/>
                <w:webHidden/>
              </w:rPr>
              <w:fldChar w:fldCharType="end"/>
            </w:r>
          </w:hyperlink>
        </w:p>
        <w:p w14:paraId="7AD2AD36" w14:textId="7648923D" w:rsidR="00A5697B" w:rsidRDefault="00ED4957" w:rsidP="00A5697B">
          <w:pPr>
            <w:pStyle w:val="TOC1"/>
            <w:rPr>
              <w:rFonts w:asciiTheme="minorHAnsi" w:eastAsiaTheme="minorEastAsia" w:hAnsiTheme="minorHAnsi" w:cstheme="minorBidi"/>
              <w:noProof/>
              <w:szCs w:val="22"/>
              <w:lang w:val="en-GB" w:eastAsia="en-GB"/>
            </w:rPr>
          </w:pPr>
          <w:hyperlink w:anchor="_Toc40730179" w:history="1">
            <w:r w:rsidR="00A5697B" w:rsidRPr="002908CF">
              <w:rPr>
                <w:rStyle w:val="Hyperlink"/>
                <w:noProof/>
              </w:rPr>
              <w:t>5.</w:t>
            </w:r>
            <w:r w:rsidR="00A5697B">
              <w:rPr>
                <w:rFonts w:asciiTheme="minorHAnsi" w:eastAsiaTheme="minorEastAsia" w:hAnsiTheme="minorHAnsi" w:cstheme="minorBidi"/>
                <w:noProof/>
                <w:szCs w:val="22"/>
                <w:lang w:val="en-GB" w:eastAsia="en-GB"/>
              </w:rPr>
              <w:tab/>
            </w:r>
            <w:r w:rsidR="00A5697B" w:rsidRPr="002908CF">
              <w:rPr>
                <w:rStyle w:val="Hyperlink"/>
                <w:noProof/>
              </w:rPr>
              <w:t>Initial Tribo-Dynamic Investigations Using Experimental Dynamics Measurement and Numerical Tribological Model</w:t>
            </w:r>
            <w:r w:rsidR="00A5697B">
              <w:rPr>
                <w:noProof/>
                <w:webHidden/>
              </w:rPr>
              <w:tab/>
            </w:r>
            <w:r w:rsidR="00A5697B">
              <w:rPr>
                <w:noProof/>
                <w:webHidden/>
              </w:rPr>
              <w:fldChar w:fldCharType="begin"/>
            </w:r>
            <w:r w:rsidR="00A5697B">
              <w:rPr>
                <w:noProof/>
                <w:webHidden/>
              </w:rPr>
              <w:instrText xml:space="preserve"> PAGEREF _Toc40730179 \h </w:instrText>
            </w:r>
            <w:r w:rsidR="00A5697B">
              <w:rPr>
                <w:noProof/>
                <w:webHidden/>
              </w:rPr>
            </w:r>
            <w:r w:rsidR="00A5697B">
              <w:rPr>
                <w:noProof/>
                <w:webHidden/>
              </w:rPr>
              <w:fldChar w:fldCharType="separate"/>
            </w:r>
            <w:r w:rsidR="00D4711B">
              <w:rPr>
                <w:noProof/>
                <w:webHidden/>
              </w:rPr>
              <w:t>41</w:t>
            </w:r>
            <w:r w:rsidR="00A5697B">
              <w:rPr>
                <w:noProof/>
                <w:webHidden/>
              </w:rPr>
              <w:fldChar w:fldCharType="end"/>
            </w:r>
          </w:hyperlink>
        </w:p>
        <w:p w14:paraId="7F4BE953" w14:textId="181527A5"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80" w:history="1">
            <w:r w:rsidR="00A5697B" w:rsidRPr="002908CF">
              <w:rPr>
                <w:rStyle w:val="Hyperlink"/>
                <w:noProof/>
              </w:rPr>
              <w:t>5.1.</w:t>
            </w:r>
            <w:r w:rsidR="00A5697B">
              <w:rPr>
                <w:rFonts w:asciiTheme="minorHAnsi" w:eastAsiaTheme="minorEastAsia" w:hAnsiTheme="minorHAnsi" w:cstheme="minorBidi"/>
                <w:noProof/>
                <w:szCs w:val="22"/>
                <w:lang w:eastAsia="en-GB"/>
              </w:rPr>
              <w:tab/>
            </w:r>
            <w:r w:rsidR="00A5697B" w:rsidRPr="002908CF">
              <w:rPr>
                <w:rStyle w:val="Hyperlink"/>
                <w:noProof/>
              </w:rPr>
              <w:t>Methodology</w:t>
            </w:r>
            <w:r w:rsidR="00A5697B">
              <w:rPr>
                <w:noProof/>
                <w:webHidden/>
              </w:rPr>
              <w:tab/>
            </w:r>
            <w:r w:rsidR="00A5697B">
              <w:rPr>
                <w:noProof/>
                <w:webHidden/>
              </w:rPr>
              <w:fldChar w:fldCharType="begin"/>
            </w:r>
            <w:r w:rsidR="00A5697B">
              <w:rPr>
                <w:noProof/>
                <w:webHidden/>
              </w:rPr>
              <w:instrText xml:space="preserve"> PAGEREF _Toc40730180 \h </w:instrText>
            </w:r>
            <w:r w:rsidR="00A5697B">
              <w:rPr>
                <w:noProof/>
                <w:webHidden/>
              </w:rPr>
            </w:r>
            <w:r w:rsidR="00A5697B">
              <w:rPr>
                <w:noProof/>
                <w:webHidden/>
              </w:rPr>
              <w:fldChar w:fldCharType="separate"/>
            </w:r>
            <w:r w:rsidR="00D4711B">
              <w:rPr>
                <w:noProof/>
                <w:webHidden/>
              </w:rPr>
              <w:t>41</w:t>
            </w:r>
            <w:r w:rsidR="00A5697B">
              <w:rPr>
                <w:noProof/>
                <w:webHidden/>
              </w:rPr>
              <w:fldChar w:fldCharType="end"/>
            </w:r>
          </w:hyperlink>
        </w:p>
        <w:p w14:paraId="1E4306F9" w14:textId="260AA9E1"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81" w:history="1">
            <w:r w:rsidR="00A5697B" w:rsidRPr="002908CF">
              <w:rPr>
                <w:rStyle w:val="Hyperlink"/>
                <w:noProof/>
              </w:rPr>
              <w:t>5.2.</w:t>
            </w:r>
            <w:r w:rsidR="00A5697B">
              <w:rPr>
                <w:rFonts w:asciiTheme="minorHAnsi" w:eastAsiaTheme="minorEastAsia" w:hAnsiTheme="minorHAnsi" w:cstheme="minorBidi"/>
                <w:noProof/>
                <w:szCs w:val="22"/>
                <w:lang w:eastAsia="en-GB"/>
              </w:rPr>
              <w:tab/>
            </w:r>
            <w:r w:rsidR="00A5697B" w:rsidRPr="002908CF">
              <w:rPr>
                <w:rStyle w:val="Hyperlink"/>
                <w:noProof/>
              </w:rPr>
              <w:t>Experimental Test Rig</w:t>
            </w:r>
            <w:r w:rsidR="00A5697B">
              <w:rPr>
                <w:noProof/>
                <w:webHidden/>
              </w:rPr>
              <w:tab/>
            </w:r>
            <w:r w:rsidR="00A5697B">
              <w:rPr>
                <w:noProof/>
                <w:webHidden/>
              </w:rPr>
              <w:fldChar w:fldCharType="begin"/>
            </w:r>
            <w:r w:rsidR="00A5697B">
              <w:rPr>
                <w:noProof/>
                <w:webHidden/>
              </w:rPr>
              <w:instrText xml:space="preserve"> PAGEREF _Toc40730181 \h </w:instrText>
            </w:r>
            <w:r w:rsidR="00A5697B">
              <w:rPr>
                <w:noProof/>
                <w:webHidden/>
              </w:rPr>
            </w:r>
            <w:r w:rsidR="00A5697B">
              <w:rPr>
                <w:noProof/>
                <w:webHidden/>
              </w:rPr>
              <w:fldChar w:fldCharType="separate"/>
            </w:r>
            <w:r w:rsidR="00D4711B">
              <w:rPr>
                <w:noProof/>
                <w:webHidden/>
              </w:rPr>
              <w:t>43</w:t>
            </w:r>
            <w:r w:rsidR="00A5697B">
              <w:rPr>
                <w:noProof/>
                <w:webHidden/>
              </w:rPr>
              <w:fldChar w:fldCharType="end"/>
            </w:r>
          </w:hyperlink>
        </w:p>
        <w:p w14:paraId="0C6F2EA4" w14:textId="3786AB26" w:rsidR="00A5697B" w:rsidRDefault="00ED4957" w:rsidP="00FD08C3">
          <w:pPr>
            <w:pStyle w:val="TOC3"/>
            <w:rPr>
              <w:rFonts w:asciiTheme="minorHAnsi" w:eastAsiaTheme="minorEastAsia" w:hAnsiTheme="minorHAnsi" w:cstheme="minorBidi"/>
              <w:noProof/>
              <w:szCs w:val="22"/>
              <w:lang w:eastAsia="en-GB"/>
            </w:rPr>
          </w:pPr>
          <w:hyperlink w:anchor="_Toc40730182" w:history="1">
            <w:r w:rsidR="00A5697B" w:rsidRPr="002908CF">
              <w:rPr>
                <w:rStyle w:val="Hyperlink"/>
                <w:noProof/>
              </w:rPr>
              <w:t>5.2.1.</w:t>
            </w:r>
            <w:r w:rsidR="00A5697B">
              <w:rPr>
                <w:rFonts w:asciiTheme="minorHAnsi" w:eastAsiaTheme="minorEastAsia" w:hAnsiTheme="minorHAnsi" w:cstheme="minorBidi"/>
                <w:noProof/>
                <w:szCs w:val="22"/>
                <w:lang w:eastAsia="en-GB"/>
              </w:rPr>
              <w:tab/>
            </w:r>
            <w:r w:rsidR="00A5697B" w:rsidRPr="002908CF">
              <w:rPr>
                <w:rStyle w:val="Hyperlink"/>
                <w:noProof/>
              </w:rPr>
              <w:t>Instrumentation</w:t>
            </w:r>
            <w:r w:rsidR="00A5697B">
              <w:rPr>
                <w:noProof/>
                <w:webHidden/>
              </w:rPr>
              <w:tab/>
            </w:r>
            <w:r w:rsidR="00A5697B">
              <w:rPr>
                <w:noProof/>
                <w:webHidden/>
              </w:rPr>
              <w:fldChar w:fldCharType="begin"/>
            </w:r>
            <w:r w:rsidR="00A5697B">
              <w:rPr>
                <w:noProof/>
                <w:webHidden/>
              </w:rPr>
              <w:instrText xml:space="preserve"> PAGEREF _Toc40730182 \h </w:instrText>
            </w:r>
            <w:r w:rsidR="00A5697B">
              <w:rPr>
                <w:noProof/>
                <w:webHidden/>
              </w:rPr>
            </w:r>
            <w:r w:rsidR="00A5697B">
              <w:rPr>
                <w:noProof/>
                <w:webHidden/>
              </w:rPr>
              <w:fldChar w:fldCharType="separate"/>
            </w:r>
            <w:r w:rsidR="00D4711B">
              <w:rPr>
                <w:noProof/>
                <w:webHidden/>
              </w:rPr>
              <w:t>44</w:t>
            </w:r>
            <w:r w:rsidR="00A5697B">
              <w:rPr>
                <w:noProof/>
                <w:webHidden/>
              </w:rPr>
              <w:fldChar w:fldCharType="end"/>
            </w:r>
          </w:hyperlink>
        </w:p>
        <w:p w14:paraId="205CF530" w14:textId="47E78E00" w:rsidR="00A5697B" w:rsidRDefault="00ED4957" w:rsidP="00FD08C3">
          <w:pPr>
            <w:pStyle w:val="TOC3"/>
            <w:rPr>
              <w:rFonts w:asciiTheme="minorHAnsi" w:eastAsiaTheme="minorEastAsia" w:hAnsiTheme="minorHAnsi" w:cstheme="minorBidi"/>
              <w:noProof/>
              <w:szCs w:val="22"/>
              <w:lang w:eastAsia="en-GB"/>
            </w:rPr>
          </w:pPr>
          <w:hyperlink w:anchor="_Toc40730183" w:history="1">
            <w:r w:rsidR="00A5697B" w:rsidRPr="002908CF">
              <w:rPr>
                <w:rStyle w:val="Hyperlink"/>
                <w:noProof/>
              </w:rPr>
              <w:t>5.2.2.</w:t>
            </w:r>
            <w:r w:rsidR="00A5697B">
              <w:rPr>
                <w:rFonts w:asciiTheme="minorHAnsi" w:eastAsiaTheme="minorEastAsia" w:hAnsiTheme="minorHAnsi" w:cstheme="minorBidi"/>
                <w:noProof/>
                <w:szCs w:val="22"/>
                <w:lang w:eastAsia="en-GB"/>
              </w:rPr>
              <w:tab/>
            </w:r>
            <w:r w:rsidR="00A5697B" w:rsidRPr="002908CF">
              <w:rPr>
                <w:rStyle w:val="Hyperlink"/>
                <w:noProof/>
              </w:rPr>
              <w:t>Signal Processing</w:t>
            </w:r>
            <w:r w:rsidR="00A5697B">
              <w:rPr>
                <w:noProof/>
                <w:webHidden/>
              </w:rPr>
              <w:tab/>
            </w:r>
            <w:r w:rsidR="00A5697B">
              <w:rPr>
                <w:noProof/>
                <w:webHidden/>
              </w:rPr>
              <w:fldChar w:fldCharType="begin"/>
            </w:r>
            <w:r w:rsidR="00A5697B">
              <w:rPr>
                <w:noProof/>
                <w:webHidden/>
              </w:rPr>
              <w:instrText xml:space="preserve"> PAGEREF _Toc40730183 \h </w:instrText>
            </w:r>
            <w:r w:rsidR="00A5697B">
              <w:rPr>
                <w:noProof/>
                <w:webHidden/>
              </w:rPr>
            </w:r>
            <w:r w:rsidR="00A5697B">
              <w:rPr>
                <w:noProof/>
                <w:webHidden/>
              </w:rPr>
              <w:fldChar w:fldCharType="separate"/>
            </w:r>
            <w:r w:rsidR="00D4711B">
              <w:rPr>
                <w:noProof/>
                <w:webHidden/>
              </w:rPr>
              <w:t>45</w:t>
            </w:r>
            <w:r w:rsidR="00A5697B">
              <w:rPr>
                <w:noProof/>
                <w:webHidden/>
              </w:rPr>
              <w:fldChar w:fldCharType="end"/>
            </w:r>
          </w:hyperlink>
        </w:p>
        <w:p w14:paraId="29370157" w14:textId="326D345F"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84" w:history="1">
            <w:r w:rsidR="00A5697B" w:rsidRPr="002908CF">
              <w:rPr>
                <w:rStyle w:val="Hyperlink"/>
                <w:bCs/>
                <w:noProof/>
              </w:rPr>
              <w:t>5.3.</w:t>
            </w:r>
            <w:r w:rsidR="00A5697B">
              <w:rPr>
                <w:rFonts w:asciiTheme="minorHAnsi" w:eastAsiaTheme="minorEastAsia" w:hAnsiTheme="minorHAnsi" w:cstheme="minorBidi"/>
                <w:noProof/>
                <w:szCs w:val="22"/>
                <w:lang w:eastAsia="en-GB"/>
              </w:rPr>
              <w:tab/>
            </w:r>
            <w:r w:rsidR="00A5697B" w:rsidRPr="002908CF">
              <w:rPr>
                <w:rStyle w:val="Hyperlink"/>
                <w:bCs/>
                <w:noProof/>
              </w:rPr>
              <w:t>Contact Mechanics of the Roller-Race Conjunction</w:t>
            </w:r>
            <w:r w:rsidR="00A5697B">
              <w:rPr>
                <w:noProof/>
                <w:webHidden/>
              </w:rPr>
              <w:tab/>
            </w:r>
            <w:r w:rsidR="00A5697B">
              <w:rPr>
                <w:noProof/>
                <w:webHidden/>
              </w:rPr>
              <w:fldChar w:fldCharType="begin"/>
            </w:r>
            <w:r w:rsidR="00A5697B">
              <w:rPr>
                <w:noProof/>
                <w:webHidden/>
              </w:rPr>
              <w:instrText xml:space="preserve"> PAGEREF _Toc40730184 \h </w:instrText>
            </w:r>
            <w:r w:rsidR="00A5697B">
              <w:rPr>
                <w:noProof/>
                <w:webHidden/>
              </w:rPr>
            </w:r>
            <w:r w:rsidR="00A5697B">
              <w:rPr>
                <w:noProof/>
                <w:webHidden/>
              </w:rPr>
              <w:fldChar w:fldCharType="separate"/>
            </w:r>
            <w:r w:rsidR="00D4711B">
              <w:rPr>
                <w:noProof/>
                <w:webHidden/>
              </w:rPr>
              <w:t>46</w:t>
            </w:r>
            <w:r w:rsidR="00A5697B">
              <w:rPr>
                <w:noProof/>
                <w:webHidden/>
              </w:rPr>
              <w:fldChar w:fldCharType="end"/>
            </w:r>
          </w:hyperlink>
        </w:p>
        <w:p w14:paraId="3E3B2459" w14:textId="7C5FBFFA"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85" w:history="1">
            <w:r w:rsidR="00A5697B" w:rsidRPr="002908CF">
              <w:rPr>
                <w:rStyle w:val="Hyperlink"/>
                <w:noProof/>
              </w:rPr>
              <w:t>5.4.</w:t>
            </w:r>
            <w:r w:rsidR="00A5697B">
              <w:rPr>
                <w:rFonts w:asciiTheme="minorHAnsi" w:eastAsiaTheme="minorEastAsia" w:hAnsiTheme="minorHAnsi" w:cstheme="minorBidi"/>
                <w:noProof/>
                <w:szCs w:val="22"/>
                <w:lang w:eastAsia="en-GB"/>
              </w:rPr>
              <w:tab/>
            </w:r>
            <w:r w:rsidR="00A5697B" w:rsidRPr="002908CF">
              <w:rPr>
                <w:rStyle w:val="Hyperlink"/>
                <w:noProof/>
              </w:rPr>
              <w:t>Results</w:t>
            </w:r>
            <w:r w:rsidR="00A5697B">
              <w:rPr>
                <w:noProof/>
                <w:webHidden/>
              </w:rPr>
              <w:tab/>
            </w:r>
            <w:r w:rsidR="00A5697B">
              <w:rPr>
                <w:noProof/>
                <w:webHidden/>
              </w:rPr>
              <w:fldChar w:fldCharType="begin"/>
            </w:r>
            <w:r w:rsidR="00A5697B">
              <w:rPr>
                <w:noProof/>
                <w:webHidden/>
              </w:rPr>
              <w:instrText xml:space="preserve"> PAGEREF _Toc40730185 \h </w:instrText>
            </w:r>
            <w:r w:rsidR="00A5697B">
              <w:rPr>
                <w:noProof/>
                <w:webHidden/>
              </w:rPr>
            </w:r>
            <w:r w:rsidR="00A5697B">
              <w:rPr>
                <w:noProof/>
                <w:webHidden/>
              </w:rPr>
              <w:fldChar w:fldCharType="separate"/>
            </w:r>
            <w:r w:rsidR="00D4711B">
              <w:rPr>
                <w:noProof/>
                <w:webHidden/>
              </w:rPr>
              <w:t>48</w:t>
            </w:r>
            <w:r w:rsidR="00A5697B">
              <w:rPr>
                <w:noProof/>
                <w:webHidden/>
              </w:rPr>
              <w:fldChar w:fldCharType="end"/>
            </w:r>
          </w:hyperlink>
        </w:p>
        <w:p w14:paraId="7DEE3794" w14:textId="50515FF7" w:rsidR="00A5697B" w:rsidRDefault="00ED4957" w:rsidP="00FD08C3">
          <w:pPr>
            <w:pStyle w:val="TOC3"/>
            <w:rPr>
              <w:rFonts w:asciiTheme="minorHAnsi" w:eastAsiaTheme="minorEastAsia" w:hAnsiTheme="minorHAnsi" w:cstheme="minorBidi"/>
              <w:noProof/>
              <w:szCs w:val="22"/>
              <w:lang w:eastAsia="en-GB"/>
            </w:rPr>
          </w:pPr>
          <w:hyperlink w:anchor="_Toc40730186" w:history="1">
            <w:r w:rsidR="00A5697B" w:rsidRPr="002908CF">
              <w:rPr>
                <w:rStyle w:val="Hyperlink"/>
                <w:noProof/>
              </w:rPr>
              <w:t>5.4.1.</w:t>
            </w:r>
            <w:r w:rsidR="00A5697B">
              <w:rPr>
                <w:rFonts w:asciiTheme="minorHAnsi" w:eastAsiaTheme="minorEastAsia" w:hAnsiTheme="minorHAnsi" w:cstheme="minorBidi"/>
                <w:noProof/>
                <w:szCs w:val="22"/>
                <w:lang w:eastAsia="en-GB"/>
              </w:rPr>
              <w:tab/>
            </w:r>
            <w:r w:rsidR="00A5697B" w:rsidRPr="002908CF">
              <w:rPr>
                <w:rStyle w:val="Hyperlink"/>
                <w:noProof/>
              </w:rPr>
              <w:t>Experimental Result Validation</w:t>
            </w:r>
            <w:r w:rsidR="00A5697B">
              <w:rPr>
                <w:noProof/>
                <w:webHidden/>
              </w:rPr>
              <w:tab/>
            </w:r>
            <w:r w:rsidR="00A5697B">
              <w:rPr>
                <w:noProof/>
                <w:webHidden/>
              </w:rPr>
              <w:fldChar w:fldCharType="begin"/>
            </w:r>
            <w:r w:rsidR="00A5697B">
              <w:rPr>
                <w:noProof/>
                <w:webHidden/>
              </w:rPr>
              <w:instrText xml:space="preserve"> PAGEREF _Toc40730186 \h </w:instrText>
            </w:r>
            <w:r w:rsidR="00A5697B">
              <w:rPr>
                <w:noProof/>
                <w:webHidden/>
              </w:rPr>
            </w:r>
            <w:r w:rsidR="00A5697B">
              <w:rPr>
                <w:noProof/>
                <w:webHidden/>
              </w:rPr>
              <w:fldChar w:fldCharType="separate"/>
            </w:r>
            <w:r w:rsidR="00D4711B">
              <w:rPr>
                <w:noProof/>
                <w:webHidden/>
              </w:rPr>
              <w:t>48</w:t>
            </w:r>
            <w:r w:rsidR="00A5697B">
              <w:rPr>
                <w:noProof/>
                <w:webHidden/>
              </w:rPr>
              <w:fldChar w:fldCharType="end"/>
            </w:r>
          </w:hyperlink>
        </w:p>
        <w:p w14:paraId="36D73362" w14:textId="6922A96E" w:rsidR="00A5697B" w:rsidRDefault="00ED4957" w:rsidP="00FD08C3">
          <w:pPr>
            <w:pStyle w:val="TOC3"/>
            <w:rPr>
              <w:rFonts w:asciiTheme="minorHAnsi" w:eastAsiaTheme="minorEastAsia" w:hAnsiTheme="minorHAnsi" w:cstheme="minorBidi"/>
              <w:noProof/>
              <w:szCs w:val="22"/>
              <w:lang w:eastAsia="en-GB"/>
            </w:rPr>
          </w:pPr>
          <w:hyperlink w:anchor="_Toc40730187" w:history="1">
            <w:r w:rsidR="00A5697B" w:rsidRPr="002908CF">
              <w:rPr>
                <w:rStyle w:val="Hyperlink"/>
                <w:noProof/>
              </w:rPr>
              <w:t>5.4.2.</w:t>
            </w:r>
            <w:r w:rsidR="00A5697B">
              <w:rPr>
                <w:rFonts w:asciiTheme="minorHAnsi" w:eastAsiaTheme="minorEastAsia" w:hAnsiTheme="minorHAnsi" w:cstheme="minorBidi"/>
                <w:noProof/>
                <w:szCs w:val="22"/>
                <w:lang w:eastAsia="en-GB"/>
              </w:rPr>
              <w:tab/>
            </w:r>
            <w:r w:rsidR="00A5697B" w:rsidRPr="002908CF">
              <w:rPr>
                <w:rStyle w:val="Hyperlink"/>
                <w:noProof/>
              </w:rPr>
              <w:t>Dry vs Lubricated Contact Model</w:t>
            </w:r>
            <w:r w:rsidR="00A5697B">
              <w:rPr>
                <w:noProof/>
                <w:webHidden/>
              </w:rPr>
              <w:tab/>
            </w:r>
            <w:r w:rsidR="00A5697B">
              <w:rPr>
                <w:noProof/>
                <w:webHidden/>
              </w:rPr>
              <w:fldChar w:fldCharType="begin"/>
            </w:r>
            <w:r w:rsidR="00A5697B">
              <w:rPr>
                <w:noProof/>
                <w:webHidden/>
              </w:rPr>
              <w:instrText xml:space="preserve"> PAGEREF _Toc40730187 \h </w:instrText>
            </w:r>
            <w:r w:rsidR="00A5697B">
              <w:rPr>
                <w:noProof/>
                <w:webHidden/>
              </w:rPr>
            </w:r>
            <w:r w:rsidR="00A5697B">
              <w:rPr>
                <w:noProof/>
                <w:webHidden/>
              </w:rPr>
              <w:fldChar w:fldCharType="separate"/>
            </w:r>
            <w:r w:rsidR="00D4711B">
              <w:rPr>
                <w:noProof/>
                <w:webHidden/>
              </w:rPr>
              <w:t>50</w:t>
            </w:r>
            <w:r w:rsidR="00A5697B">
              <w:rPr>
                <w:noProof/>
                <w:webHidden/>
              </w:rPr>
              <w:fldChar w:fldCharType="end"/>
            </w:r>
          </w:hyperlink>
        </w:p>
        <w:p w14:paraId="78DB11F0" w14:textId="0A9AEE92" w:rsidR="00A5697B" w:rsidRDefault="00ED4957" w:rsidP="00FD08C3">
          <w:pPr>
            <w:pStyle w:val="TOC3"/>
            <w:rPr>
              <w:rFonts w:asciiTheme="minorHAnsi" w:eastAsiaTheme="minorEastAsia" w:hAnsiTheme="minorHAnsi" w:cstheme="minorBidi"/>
              <w:noProof/>
              <w:szCs w:val="22"/>
              <w:lang w:eastAsia="en-GB"/>
            </w:rPr>
          </w:pPr>
          <w:hyperlink w:anchor="_Toc40730188" w:history="1">
            <w:r w:rsidR="00A5697B" w:rsidRPr="002908CF">
              <w:rPr>
                <w:rStyle w:val="Hyperlink"/>
                <w:noProof/>
              </w:rPr>
              <w:t>5.4.3.</w:t>
            </w:r>
            <w:r w:rsidR="00A5697B">
              <w:rPr>
                <w:rFonts w:asciiTheme="minorHAnsi" w:eastAsiaTheme="minorEastAsia" w:hAnsiTheme="minorHAnsi" w:cstheme="minorBidi"/>
                <w:noProof/>
                <w:szCs w:val="22"/>
                <w:lang w:eastAsia="en-GB"/>
              </w:rPr>
              <w:tab/>
            </w:r>
            <w:r w:rsidR="00A5697B" w:rsidRPr="002908CF">
              <w:rPr>
                <w:rStyle w:val="Hyperlink"/>
                <w:noProof/>
              </w:rPr>
              <w:t>Film Thickness and Load Across Speed Sweep</w:t>
            </w:r>
            <w:r w:rsidR="00A5697B">
              <w:rPr>
                <w:noProof/>
                <w:webHidden/>
              </w:rPr>
              <w:tab/>
            </w:r>
            <w:r w:rsidR="00A5697B">
              <w:rPr>
                <w:noProof/>
                <w:webHidden/>
              </w:rPr>
              <w:fldChar w:fldCharType="begin"/>
            </w:r>
            <w:r w:rsidR="00A5697B">
              <w:rPr>
                <w:noProof/>
                <w:webHidden/>
              </w:rPr>
              <w:instrText xml:space="preserve"> PAGEREF _Toc40730188 \h </w:instrText>
            </w:r>
            <w:r w:rsidR="00A5697B">
              <w:rPr>
                <w:noProof/>
                <w:webHidden/>
              </w:rPr>
            </w:r>
            <w:r w:rsidR="00A5697B">
              <w:rPr>
                <w:noProof/>
                <w:webHidden/>
              </w:rPr>
              <w:fldChar w:fldCharType="separate"/>
            </w:r>
            <w:r w:rsidR="00D4711B">
              <w:rPr>
                <w:noProof/>
                <w:webHidden/>
              </w:rPr>
              <w:t>50</w:t>
            </w:r>
            <w:r w:rsidR="00A5697B">
              <w:rPr>
                <w:noProof/>
                <w:webHidden/>
              </w:rPr>
              <w:fldChar w:fldCharType="end"/>
            </w:r>
          </w:hyperlink>
        </w:p>
        <w:p w14:paraId="074C0E24" w14:textId="5E59CEC4" w:rsidR="00A5697B" w:rsidRDefault="00ED4957" w:rsidP="00FD08C3">
          <w:pPr>
            <w:pStyle w:val="TOC3"/>
            <w:rPr>
              <w:rFonts w:asciiTheme="minorHAnsi" w:eastAsiaTheme="minorEastAsia" w:hAnsiTheme="minorHAnsi" w:cstheme="minorBidi"/>
              <w:noProof/>
              <w:szCs w:val="22"/>
              <w:lang w:eastAsia="en-GB"/>
            </w:rPr>
          </w:pPr>
          <w:hyperlink w:anchor="_Toc40730189" w:history="1">
            <w:r w:rsidR="00A5697B" w:rsidRPr="002908CF">
              <w:rPr>
                <w:rStyle w:val="Hyperlink"/>
                <w:noProof/>
              </w:rPr>
              <w:t>5.4.4.</w:t>
            </w:r>
            <w:r w:rsidR="00A5697B">
              <w:rPr>
                <w:rFonts w:asciiTheme="minorHAnsi" w:eastAsiaTheme="minorEastAsia" w:hAnsiTheme="minorHAnsi" w:cstheme="minorBidi"/>
                <w:noProof/>
                <w:szCs w:val="22"/>
                <w:lang w:eastAsia="en-GB"/>
              </w:rPr>
              <w:tab/>
            </w:r>
            <w:r w:rsidR="00A5697B" w:rsidRPr="002908CF">
              <w:rPr>
                <w:rStyle w:val="Hyperlink"/>
                <w:noProof/>
              </w:rPr>
              <w:t>Numerical EHL Results</w:t>
            </w:r>
            <w:r w:rsidR="00A5697B">
              <w:rPr>
                <w:noProof/>
                <w:webHidden/>
              </w:rPr>
              <w:tab/>
            </w:r>
            <w:r w:rsidR="00A5697B">
              <w:rPr>
                <w:noProof/>
                <w:webHidden/>
              </w:rPr>
              <w:fldChar w:fldCharType="begin"/>
            </w:r>
            <w:r w:rsidR="00A5697B">
              <w:rPr>
                <w:noProof/>
                <w:webHidden/>
              </w:rPr>
              <w:instrText xml:space="preserve"> PAGEREF _Toc40730189 \h </w:instrText>
            </w:r>
            <w:r w:rsidR="00A5697B">
              <w:rPr>
                <w:noProof/>
                <w:webHidden/>
              </w:rPr>
            </w:r>
            <w:r w:rsidR="00A5697B">
              <w:rPr>
                <w:noProof/>
                <w:webHidden/>
              </w:rPr>
              <w:fldChar w:fldCharType="separate"/>
            </w:r>
            <w:r w:rsidR="00D4711B">
              <w:rPr>
                <w:noProof/>
                <w:webHidden/>
              </w:rPr>
              <w:t>51</w:t>
            </w:r>
            <w:r w:rsidR="00A5697B">
              <w:rPr>
                <w:noProof/>
                <w:webHidden/>
              </w:rPr>
              <w:fldChar w:fldCharType="end"/>
            </w:r>
          </w:hyperlink>
        </w:p>
        <w:p w14:paraId="0BC72890" w14:textId="50D2F1E9" w:rsidR="00A5697B" w:rsidRDefault="00ED4957" w:rsidP="00A5697B">
          <w:pPr>
            <w:pStyle w:val="TOC2"/>
            <w:tabs>
              <w:tab w:val="left" w:pos="880"/>
            </w:tabs>
            <w:rPr>
              <w:rFonts w:asciiTheme="minorHAnsi" w:eastAsiaTheme="minorEastAsia" w:hAnsiTheme="minorHAnsi" w:cstheme="minorBidi"/>
              <w:noProof/>
              <w:szCs w:val="22"/>
              <w:lang w:eastAsia="en-GB"/>
            </w:rPr>
          </w:pPr>
          <w:hyperlink w:anchor="_Toc40730190" w:history="1">
            <w:r w:rsidR="00A5697B" w:rsidRPr="002908CF">
              <w:rPr>
                <w:rStyle w:val="Hyperlink"/>
                <w:bCs/>
                <w:noProof/>
              </w:rPr>
              <w:t>5.5.</w:t>
            </w:r>
            <w:r w:rsidR="00A5697B">
              <w:rPr>
                <w:rFonts w:asciiTheme="minorHAnsi" w:eastAsiaTheme="minorEastAsia" w:hAnsiTheme="minorHAnsi" w:cstheme="minorBidi"/>
                <w:noProof/>
                <w:szCs w:val="22"/>
                <w:lang w:eastAsia="en-GB"/>
              </w:rPr>
              <w:tab/>
            </w:r>
            <w:r w:rsidR="00A5697B" w:rsidRPr="002908CF">
              <w:rPr>
                <w:rStyle w:val="Hyperlink"/>
                <w:bCs/>
                <w:noProof/>
              </w:rPr>
              <w:t>Conclusion</w:t>
            </w:r>
            <w:r w:rsidR="00A5697B">
              <w:rPr>
                <w:noProof/>
                <w:webHidden/>
              </w:rPr>
              <w:tab/>
            </w:r>
            <w:r w:rsidR="00A5697B">
              <w:rPr>
                <w:noProof/>
                <w:webHidden/>
              </w:rPr>
              <w:fldChar w:fldCharType="begin"/>
            </w:r>
            <w:r w:rsidR="00A5697B">
              <w:rPr>
                <w:noProof/>
                <w:webHidden/>
              </w:rPr>
              <w:instrText xml:space="preserve"> PAGEREF _Toc40730190 \h </w:instrText>
            </w:r>
            <w:r w:rsidR="00A5697B">
              <w:rPr>
                <w:noProof/>
                <w:webHidden/>
              </w:rPr>
            </w:r>
            <w:r w:rsidR="00A5697B">
              <w:rPr>
                <w:noProof/>
                <w:webHidden/>
              </w:rPr>
              <w:fldChar w:fldCharType="separate"/>
            </w:r>
            <w:r w:rsidR="00D4711B">
              <w:rPr>
                <w:noProof/>
                <w:webHidden/>
              </w:rPr>
              <w:t>54</w:t>
            </w:r>
            <w:r w:rsidR="00A5697B">
              <w:rPr>
                <w:noProof/>
                <w:webHidden/>
              </w:rPr>
              <w:fldChar w:fldCharType="end"/>
            </w:r>
          </w:hyperlink>
        </w:p>
        <w:p w14:paraId="726BD99A" w14:textId="13239377" w:rsidR="00A5697B" w:rsidRDefault="00ED4957" w:rsidP="00A5697B">
          <w:pPr>
            <w:pStyle w:val="TOC1"/>
            <w:rPr>
              <w:rFonts w:asciiTheme="minorHAnsi" w:eastAsiaTheme="minorEastAsia" w:hAnsiTheme="minorHAnsi" w:cstheme="minorBidi"/>
              <w:noProof/>
              <w:szCs w:val="22"/>
              <w:lang w:val="en-GB" w:eastAsia="en-GB"/>
            </w:rPr>
          </w:pPr>
          <w:hyperlink w:anchor="_Toc40730191" w:history="1">
            <w:r w:rsidR="00A5697B" w:rsidRPr="002908CF">
              <w:rPr>
                <w:rStyle w:val="Hyperlink"/>
                <w:bCs/>
                <w:noProof/>
              </w:rPr>
              <w:t>6.</w:t>
            </w:r>
            <w:r w:rsidR="00A5697B">
              <w:rPr>
                <w:rFonts w:asciiTheme="minorHAnsi" w:eastAsiaTheme="minorEastAsia" w:hAnsiTheme="minorHAnsi" w:cstheme="minorBidi"/>
                <w:noProof/>
                <w:szCs w:val="22"/>
                <w:lang w:val="en-GB" w:eastAsia="en-GB"/>
              </w:rPr>
              <w:tab/>
            </w:r>
            <w:r w:rsidR="00A5697B" w:rsidRPr="002908CF">
              <w:rPr>
                <w:rStyle w:val="Hyperlink"/>
                <w:noProof/>
              </w:rPr>
              <w:t>Literature Conclusion</w:t>
            </w:r>
            <w:r w:rsidR="00A5697B">
              <w:rPr>
                <w:noProof/>
                <w:webHidden/>
              </w:rPr>
              <w:tab/>
            </w:r>
            <w:r w:rsidR="00A5697B">
              <w:rPr>
                <w:noProof/>
                <w:webHidden/>
              </w:rPr>
              <w:fldChar w:fldCharType="begin"/>
            </w:r>
            <w:r w:rsidR="00A5697B">
              <w:rPr>
                <w:noProof/>
                <w:webHidden/>
              </w:rPr>
              <w:instrText xml:space="preserve"> PAGEREF _Toc40730191 \h </w:instrText>
            </w:r>
            <w:r w:rsidR="00A5697B">
              <w:rPr>
                <w:noProof/>
                <w:webHidden/>
              </w:rPr>
            </w:r>
            <w:r w:rsidR="00A5697B">
              <w:rPr>
                <w:noProof/>
                <w:webHidden/>
              </w:rPr>
              <w:fldChar w:fldCharType="separate"/>
            </w:r>
            <w:r w:rsidR="00D4711B">
              <w:rPr>
                <w:noProof/>
                <w:webHidden/>
              </w:rPr>
              <w:t>55</w:t>
            </w:r>
            <w:r w:rsidR="00A5697B">
              <w:rPr>
                <w:noProof/>
                <w:webHidden/>
              </w:rPr>
              <w:fldChar w:fldCharType="end"/>
            </w:r>
          </w:hyperlink>
        </w:p>
        <w:p w14:paraId="2E87D91D" w14:textId="7397536D" w:rsidR="00A5697B" w:rsidRDefault="00ED4957" w:rsidP="00A5697B">
          <w:pPr>
            <w:pStyle w:val="TOC1"/>
            <w:rPr>
              <w:rFonts w:asciiTheme="minorHAnsi" w:eastAsiaTheme="minorEastAsia" w:hAnsiTheme="minorHAnsi" w:cstheme="minorBidi"/>
              <w:noProof/>
              <w:szCs w:val="22"/>
              <w:lang w:val="en-GB" w:eastAsia="en-GB"/>
            </w:rPr>
          </w:pPr>
          <w:hyperlink w:anchor="_Toc40730192" w:history="1">
            <w:r w:rsidR="00A5697B" w:rsidRPr="002908CF">
              <w:rPr>
                <w:rStyle w:val="Hyperlink"/>
                <w:noProof/>
              </w:rPr>
              <w:t>7.</w:t>
            </w:r>
            <w:r w:rsidR="00A5697B">
              <w:rPr>
                <w:rFonts w:asciiTheme="minorHAnsi" w:eastAsiaTheme="minorEastAsia" w:hAnsiTheme="minorHAnsi" w:cstheme="minorBidi"/>
                <w:noProof/>
                <w:szCs w:val="22"/>
                <w:lang w:val="en-GB" w:eastAsia="en-GB"/>
              </w:rPr>
              <w:tab/>
            </w:r>
            <w:r w:rsidR="00A5697B" w:rsidRPr="002908CF">
              <w:rPr>
                <w:rStyle w:val="Hyperlink"/>
                <w:noProof/>
              </w:rPr>
              <w:t>Plan for the Remainder of the PhD</w:t>
            </w:r>
            <w:r w:rsidR="00A5697B">
              <w:rPr>
                <w:noProof/>
                <w:webHidden/>
              </w:rPr>
              <w:tab/>
            </w:r>
            <w:r w:rsidR="00A5697B">
              <w:rPr>
                <w:noProof/>
                <w:webHidden/>
              </w:rPr>
              <w:fldChar w:fldCharType="begin"/>
            </w:r>
            <w:r w:rsidR="00A5697B">
              <w:rPr>
                <w:noProof/>
                <w:webHidden/>
              </w:rPr>
              <w:instrText xml:space="preserve"> PAGEREF _Toc40730192 \h </w:instrText>
            </w:r>
            <w:r w:rsidR="00A5697B">
              <w:rPr>
                <w:noProof/>
                <w:webHidden/>
              </w:rPr>
            </w:r>
            <w:r w:rsidR="00A5697B">
              <w:rPr>
                <w:noProof/>
                <w:webHidden/>
              </w:rPr>
              <w:fldChar w:fldCharType="separate"/>
            </w:r>
            <w:r w:rsidR="00D4711B">
              <w:rPr>
                <w:noProof/>
                <w:webHidden/>
              </w:rPr>
              <w:t>56</w:t>
            </w:r>
            <w:r w:rsidR="00A5697B">
              <w:rPr>
                <w:noProof/>
                <w:webHidden/>
              </w:rPr>
              <w:fldChar w:fldCharType="end"/>
            </w:r>
          </w:hyperlink>
        </w:p>
        <w:p w14:paraId="2CA1043B" w14:textId="335DFAB1" w:rsidR="00A5697B" w:rsidRDefault="00ED4957" w:rsidP="00A5697B">
          <w:pPr>
            <w:pStyle w:val="TOC1"/>
            <w:rPr>
              <w:rFonts w:asciiTheme="minorHAnsi" w:eastAsiaTheme="minorEastAsia" w:hAnsiTheme="minorHAnsi" w:cstheme="minorBidi"/>
              <w:noProof/>
              <w:szCs w:val="22"/>
              <w:lang w:val="en-GB" w:eastAsia="en-GB"/>
            </w:rPr>
          </w:pPr>
          <w:hyperlink w:anchor="_Toc40730193" w:history="1">
            <w:r w:rsidR="00A5697B" w:rsidRPr="002908CF">
              <w:rPr>
                <w:rStyle w:val="Hyperlink"/>
                <w:noProof/>
              </w:rPr>
              <w:t>R2/R3 Time Plan</w:t>
            </w:r>
            <w:r w:rsidR="00A5697B">
              <w:rPr>
                <w:noProof/>
                <w:webHidden/>
              </w:rPr>
              <w:tab/>
            </w:r>
            <w:r w:rsidR="00A5697B">
              <w:rPr>
                <w:noProof/>
                <w:webHidden/>
              </w:rPr>
              <w:fldChar w:fldCharType="begin"/>
            </w:r>
            <w:r w:rsidR="00A5697B">
              <w:rPr>
                <w:noProof/>
                <w:webHidden/>
              </w:rPr>
              <w:instrText xml:space="preserve"> PAGEREF _Toc40730193 \h </w:instrText>
            </w:r>
            <w:r w:rsidR="00A5697B">
              <w:rPr>
                <w:noProof/>
                <w:webHidden/>
              </w:rPr>
            </w:r>
            <w:r w:rsidR="00A5697B">
              <w:rPr>
                <w:noProof/>
                <w:webHidden/>
              </w:rPr>
              <w:fldChar w:fldCharType="separate"/>
            </w:r>
            <w:r w:rsidR="00D4711B">
              <w:rPr>
                <w:noProof/>
                <w:webHidden/>
              </w:rPr>
              <w:t>58</w:t>
            </w:r>
            <w:r w:rsidR="00A5697B">
              <w:rPr>
                <w:noProof/>
                <w:webHidden/>
              </w:rPr>
              <w:fldChar w:fldCharType="end"/>
            </w:r>
          </w:hyperlink>
        </w:p>
        <w:p w14:paraId="382C04FB" w14:textId="09E4E451" w:rsidR="00A5697B" w:rsidRDefault="00ED4957" w:rsidP="00A5697B">
          <w:pPr>
            <w:pStyle w:val="TOC1"/>
            <w:rPr>
              <w:rFonts w:asciiTheme="minorHAnsi" w:eastAsiaTheme="minorEastAsia" w:hAnsiTheme="minorHAnsi" w:cstheme="minorBidi"/>
              <w:noProof/>
              <w:szCs w:val="22"/>
              <w:lang w:val="en-GB" w:eastAsia="en-GB"/>
            </w:rPr>
          </w:pPr>
          <w:hyperlink w:anchor="_Toc40730194" w:history="1">
            <w:r w:rsidR="00A5697B" w:rsidRPr="002908CF">
              <w:rPr>
                <w:rStyle w:val="Hyperlink"/>
                <w:noProof/>
              </w:rPr>
              <w:t>Appendix</w:t>
            </w:r>
            <w:r w:rsidR="00A5697B">
              <w:rPr>
                <w:noProof/>
                <w:webHidden/>
              </w:rPr>
              <w:tab/>
            </w:r>
            <w:r w:rsidR="00A5697B">
              <w:rPr>
                <w:noProof/>
                <w:webHidden/>
              </w:rPr>
              <w:fldChar w:fldCharType="begin"/>
            </w:r>
            <w:r w:rsidR="00A5697B">
              <w:rPr>
                <w:noProof/>
                <w:webHidden/>
              </w:rPr>
              <w:instrText xml:space="preserve"> PAGEREF _Toc40730194 \h </w:instrText>
            </w:r>
            <w:r w:rsidR="00A5697B">
              <w:rPr>
                <w:noProof/>
                <w:webHidden/>
              </w:rPr>
            </w:r>
            <w:r w:rsidR="00A5697B">
              <w:rPr>
                <w:noProof/>
                <w:webHidden/>
              </w:rPr>
              <w:fldChar w:fldCharType="separate"/>
            </w:r>
            <w:r w:rsidR="00D4711B">
              <w:rPr>
                <w:noProof/>
                <w:webHidden/>
              </w:rPr>
              <w:t>59</w:t>
            </w:r>
            <w:r w:rsidR="00A5697B">
              <w:rPr>
                <w:noProof/>
                <w:webHidden/>
              </w:rPr>
              <w:fldChar w:fldCharType="end"/>
            </w:r>
          </w:hyperlink>
        </w:p>
        <w:p w14:paraId="0BC7D7D8" w14:textId="030F2E8C" w:rsidR="00A5697B" w:rsidRDefault="00ED4957" w:rsidP="00A5697B">
          <w:pPr>
            <w:pStyle w:val="TOC2"/>
            <w:rPr>
              <w:rFonts w:asciiTheme="minorHAnsi" w:eastAsiaTheme="minorEastAsia" w:hAnsiTheme="minorHAnsi" w:cstheme="minorBidi"/>
              <w:noProof/>
              <w:szCs w:val="22"/>
              <w:lang w:eastAsia="en-GB"/>
            </w:rPr>
          </w:pPr>
          <w:hyperlink w:anchor="_Toc40730195" w:history="1">
            <w:r w:rsidR="00A5697B" w:rsidRPr="002908CF">
              <w:rPr>
                <w:rStyle w:val="Hyperlink"/>
                <w:noProof/>
              </w:rPr>
              <w:t>Experimental and Numerical Tribo-Dynamic Analysis Methodology Flowchart</w:t>
            </w:r>
            <w:r w:rsidR="00A5697B">
              <w:rPr>
                <w:noProof/>
                <w:webHidden/>
              </w:rPr>
              <w:tab/>
            </w:r>
            <w:r w:rsidR="00A5697B">
              <w:rPr>
                <w:noProof/>
                <w:webHidden/>
              </w:rPr>
              <w:fldChar w:fldCharType="begin"/>
            </w:r>
            <w:r w:rsidR="00A5697B">
              <w:rPr>
                <w:noProof/>
                <w:webHidden/>
              </w:rPr>
              <w:instrText xml:space="preserve"> PAGEREF _Toc40730195 \h </w:instrText>
            </w:r>
            <w:r w:rsidR="00A5697B">
              <w:rPr>
                <w:noProof/>
                <w:webHidden/>
              </w:rPr>
            </w:r>
            <w:r w:rsidR="00A5697B">
              <w:rPr>
                <w:noProof/>
                <w:webHidden/>
              </w:rPr>
              <w:fldChar w:fldCharType="separate"/>
            </w:r>
            <w:r w:rsidR="00D4711B">
              <w:rPr>
                <w:noProof/>
                <w:webHidden/>
              </w:rPr>
              <w:t>59</w:t>
            </w:r>
            <w:r w:rsidR="00A5697B">
              <w:rPr>
                <w:noProof/>
                <w:webHidden/>
              </w:rPr>
              <w:fldChar w:fldCharType="end"/>
            </w:r>
          </w:hyperlink>
        </w:p>
        <w:p w14:paraId="0CB037F6" w14:textId="6355F110" w:rsidR="00A5697B" w:rsidRDefault="00ED4957" w:rsidP="00A5697B">
          <w:pPr>
            <w:pStyle w:val="TOC1"/>
            <w:rPr>
              <w:rFonts w:asciiTheme="minorHAnsi" w:eastAsiaTheme="minorEastAsia" w:hAnsiTheme="minorHAnsi" w:cstheme="minorBidi"/>
              <w:noProof/>
              <w:szCs w:val="22"/>
              <w:lang w:val="en-GB" w:eastAsia="en-GB"/>
            </w:rPr>
          </w:pPr>
          <w:hyperlink w:anchor="_Toc40730196" w:history="1">
            <w:r w:rsidR="00A5697B" w:rsidRPr="002908CF">
              <w:rPr>
                <w:rStyle w:val="Hyperlink"/>
                <w:noProof/>
              </w:rPr>
              <w:t>Bibliography</w:t>
            </w:r>
            <w:r w:rsidR="00A5697B">
              <w:rPr>
                <w:noProof/>
                <w:webHidden/>
              </w:rPr>
              <w:tab/>
            </w:r>
            <w:r w:rsidR="00A5697B">
              <w:rPr>
                <w:noProof/>
                <w:webHidden/>
              </w:rPr>
              <w:fldChar w:fldCharType="begin"/>
            </w:r>
            <w:r w:rsidR="00A5697B">
              <w:rPr>
                <w:noProof/>
                <w:webHidden/>
              </w:rPr>
              <w:instrText xml:space="preserve"> PAGEREF _Toc40730196 \h </w:instrText>
            </w:r>
            <w:r w:rsidR="00A5697B">
              <w:rPr>
                <w:noProof/>
                <w:webHidden/>
              </w:rPr>
            </w:r>
            <w:r w:rsidR="00A5697B">
              <w:rPr>
                <w:noProof/>
                <w:webHidden/>
              </w:rPr>
              <w:fldChar w:fldCharType="separate"/>
            </w:r>
            <w:r w:rsidR="00D4711B">
              <w:rPr>
                <w:noProof/>
                <w:webHidden/>
              </w:rPr>
              <w:t>60</w:t>
            </w:r>
            <w:r w:rsidR="00A5697B">
              <w:rPr>
                <w:noProof/>
                <w:webHidden/>
              </w:rPr>
              <w:fldChar w:fldCharType="end"/>
            </w:r>
          </w:hyperlink>
        </w:p>
        <w:p w14:paraId="5246CBD4" w14:textId="380375D8" w:rsidR="00D34F25" w:rsidRDefault="00D34F25" w:rsidP="00A5697B">
          <w:pPr>
            <w:spacing w:before="0" w:after="0" w:line="240" w:lineRule="auto"/>
          </w:pPr>
          <w:r>
            <w:rPr>
              <w:b/>
              <w:bCs/>
              <w:noProof/>
            </w:rPr>
            <w:fldChar w:fldCharType="end"/>
          </w:r>
        </w:p>
      </w:sdtContent>
    </w:sdt>
    <w:p w14:paraId="271F1AD3" w14:textId="7B3EC3C7" w:rsidR="00AB7898" w:rsidRDefault="00AB7898">
      <w:pPr>
        <w:rPr>
          <w:b/>
          <w:i/>
          <w:iCs/>
          <w:szCs w:val="28"/>
          <w:lang w:val="en-US"/>
        </w:rPr>
      </w:pPr>
    </w:p>
    <w:p w14:paraId="02F1F2FF" w14:textId="77777777" w:rsidR="0017203F" w:rsidRDefault="0017203F">
      <w:pPr>
        <w:rPr>
          <w:b/>
          <w:i/>
          <w:iCs/>
          <w:szCs w:val="28"/>
          <w:lang w:val="en-US"/>
        </w:rPr>
      </w:pPr>
      <w:r>
        <w:rPr>
          <w:i/>
          <w:iCs/>
        </w:rPr>
        <w:br w:type="page"/>
      </w:r>
    </w:p>
    <w:p w14:paraId="0960290A" w14:textId="646D3C33" w:rsidR="0017203F" w:rsidRDefault="0017203F" w:rsidP="00942A41">
      <w:pPr>
        <w:pStyle w:val="Head1"/>
        <w:spacing w:line="360" w:lineRule="auto"/>
        <w:rPr>
          <w:i/>
          <w:iCs/>
        </w:rPr>
      </w:pPr>
      <w:r>
        <w:rPr>
          <w:i/>
          <w:iCs/>
        </w:rPr>
        <w:lastRenderedPageBreak/>
        <w:t>List of Figures</w:t>
      </w:r>
    </w:p>
    <w:p w14:paraId="74EC90F4" w14:textId="6AE90A78" w:rsidR="00FD70B5" w:rsidRDefault="00296304" w:rsidP="00FD70B5">
      <w:pPr>
        <w:pStyle w:val="TableofFigures"/>
        <w:tabs>
          <w:tab w:val="right" w:leader="dot" w:pos="9736"/>
        </w:tabs>
        <w:spacing w:before="0"/>
        <w:rPr>
          <w:rFonts w:asciiTheme="minorHAnsi" w:eastAsiaTheme="minorEastAsia" w:hAnsiTheme="minorHAnsi" w:cstheme="minorBidi"/>
          <w:noProof/>
          <w:szCs w:val="22"/>
          <w:lang w:eastAsia="en-GB"/>
        </w:rPr>
      </w:pPr>
      <w:r>
        <w:rPr>
          <w:i/>
          <w:iCs/>
        </w:rPr>
        <w:fldChar w:fldCharType="begin"/>
      </w:r>
      <w:r>
        <w:rPr>
          <w:i/>
          <w:iCs/>
        </w:rPr>
        <w:instrText xml:space="preserve"> TOC \h \z \c "Figure" </w:instrText>
      </w:r>
      <w:r>
        <w:rPr>
          <w:i/>
          <w:iCs/>
        </w:rPr>
        <w:fldChar w:fldCharType="separate"/>
      </w:r>
      <w:hyperlink w:anchor="_Toc40649132" w:history="1">
        <w:r w:rsidR="00FD70B5" w:rsidRPr="00B3596F">
          <w:rPr>
            <w:rStyle w:val="Hyperlink"/>
            <w:noProof/>
          </w:rPr>
          <w:t>Figure 1 - Global Car Sales by Fuel Source Through 2030 [1]</w:t>
        </w:r>
        <w:r w:rsidR="00FD70B5">
          <w:rPr>
            <w:noProof/>
            <w:webHidden/>
          </w:rPr>
          <w:tab/>
        </w:r>
        <w:r w:rsidR="00FD70B5">
          <w:rPr>
            <w:noProof/>
            <w:webHidden/>
          </w:rPr>
          <w:fldChar w:fldCharType="begin"/>
        </w:r>
        <w:r w:rsidR="00FD70B5">
          <w:rPr>
            <w:noProof/>
            <w:webHidden/>
          </w:rPr>
          <w:instrText xml:space="preserve"> PAGEREF _Toc40649132 \h </w:instrText>
        </w:r>
        <w:r w:rsidR="00FD70B5">
          <w:rPr>
            <w:noProof/>
            <w:webHidden/>
          </w:rPr>
        </w:r>
        <w:r w:rsidR="00FD70B5">
          <w:rPr>
            <w:noProof/>
            <w:webHidden/>
          </w:rPr>
          <w:fldChar w:fldCharType="separate"/>
        </w:r>
        <w:r w:rsidR="00D4711B">
          <w:rPr>
            <w:noProof/>
            <w:webHidden/>
          </w:rPr>
          <w:t>8</w:t>
        </w:r>
        <w:r w:rsidR="00FD70B5">
          <w:rPr>
            <w:noProof/>
            <w:webHidden/>
          </w:rPr>
          <w:fldChar w:fldCharType="end"/>
        </w:r>
      </w:hyperlink>
    </w:p>
    <w:p w14:paraId="3281DADA" w14:textId="027F477C"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3" w:history="1">
        <w:r w:rsidR="00FD70B5" w:rsidRPr="00B3596F">
          <w:rPr>
            <w:rStyle w:val="Hyperlink"/>
            <w:noProof/>
          </w:rPr>
          <w:t>Figure 2 - Hertzian contact patch: point contact (left), line contact (right)</w:t>
        </w:r>
        <w:r w:rsidR="00FD70B5">
          <w:rPr>
            <w:noProof/>
            <w:webHidden/>
          </w:rPr>
          <w:tab/>
        </w:r>
        <w:r w:rsidR="00FD70B5">
          <w:rPr>
            <w:noProof/>
            <w:webHidden/>
          </w:rPr>
          <w:fldChar w:fldCharType="begin"/>
        </w:r>
        <w:r w:rsidR="00FD70B5">
          <w:rPr>
            <w:noProof/>
            <w:webHidden/>
          </w:rPr>
          <w:instrText xml:space="preserve"> PAGEREF _Toc40649133 \h </w:instrText>
        </w:r>
        <w:r w:rsidR="00FD70B5">
          <w:rPr>
            <w:noProof/>
            <w:webHidden/>
          </w:rPr>
        </w:r>
        <w:r w:rsidR="00FD70B5">
          <w:rPr>
            <w:noProof/>
            <w:webHidden/>
          </w:rPr>
          <w:fldChar w:fldCharType="separate"/>
        </w:r>
        <w:r w:rsidR="00D4711B">
          <w:rPr>
            <w:noProof/>
            <w:webHidden/>
          </w:rPr>
          <w:t>15</w:t>
        </w:r>
        <w:r w:rsidR="00FD70B5">
          <w:rPr>
            <w:noProof/>
            <w:webHidden/>
          </w:rPr>
          <w:fldChar w:fldCharType="end"/>
        </w:r>
      </w:hyperlink>
    </w:p>
    <w:p w14:paraId="3AB59A90" w14:textId="7E2388E6"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4" w:history="1">
        <w:r w:rsidR="00FD70B5" w:rsidRPr="00B3596F">
          <w:rPr>
            <w:rStyle w:val="Hyperlink"/>
            <w:noProof/>
          </w:rPr>
          <w:t>Figure 3 - Hertzian contact deflection</w:t>
        </w:r>
        <w:r w:rsidR="00FD70B5">
          <w:rPr>
            <w:noProof/>
            <w:webHidden/>
          </w:rPr>
          <w:tab/>
        </w:r>
        <w:r w:rsidR="00FD70B5">
          <w:rPr>
            <w:noProof/>
            <w:webHidden/>
          </w:rPr>
          <w:fldChar w:fldCharType="begin"/>
        </w:r>
        <w:r w:rsidR="00FD70B5">
          <w:rPr>
            <w:noProof/>
            <w:webHidden/>
          </w:rPr>
          <w:instrText xml:space="preserve"> PAGEREF _Toc40649134 \h </w:instrText>
        </w:r>
        <w:r w:rsidR="00FD70B5">
          <w:rPr>
            <w:noProof/>
            <w:webHidden/>
          </w:rPr>
        </w:r>
        <w:r w:rsidR="00FD70B5">
          <w:rPr>
            <w:noProof/>
            <w:webHidden/>
          </w:rPr>
          <w:fldChar w:fldCharType="separate"/>
        </w:r>
        <w:r w:rsidR="00D4711B">
          <w:rPr>
            <w:noProof/>
            <w:webHidden/>
          </w:rPr>
          <w:t>16</w:t>
        </w:r>
        <w:r w:rsidR="00FD70B5">
          <w:rPr>
            <w:noProof/>
            <w:webHidden/>
          </w:rPr>
          <w:fldChar w:fldCharType="end"/>
        </w:r>
      </w:hyperlink>
    </w:p>
    <w:p w14:paraId="63F75715" w14:textId="41520A66"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5" w:history="1">
        <w:r w:rsidR="00FD70B5" w:rsidRPr="00B3596F">
          <w:rPr>
            <w:rStyle w:val="Hyperlink"/>
            <w:noProof/>
          </w:rPr>
          <w:t>Figure 4 - Effect of dimensionless inlet distance on film thickness for starvation modelling [31]</w:t>
        </w:r>
        <w:r w:rsidR="00FD70B5">
          <w:rPr>
            <w:noProof/>
            <w:webHidden/>
          </w:rPr>
          <w:tab/>
        </w:r>
        <w:r w:rsidR="00FD70B5">
          <w:rPr>
            <w:noProof/>
            <w:webHidden/>
          </w:rPr>
          <w:fldChar w:fldCharType="begin"/>
        </w:r>
        <w:r w:rsidR="00FD70B5">
          <w:rPr>
            <w:noProof/>
            <w:webHidden/>
          </w:rPr>
          <w:instrText xml:space="preserve"> PAGEREF _Toc40649135 \h </w:instrText>
        </w:r>
        <w:r w:rsidR="00FD70B5">
          <w:rPr>
            <w:noProof/>
            <w:webHidden/>
          </w:rPr>
        </w:r>
        <w:r w:rsidR="00FD70B5">
          <w:rPr>
            <w:noProof/>
            <w:webHidden/>
          </w:rPr>
          <w:fldChar w:fldCharType="separate"/>
        </w:r>
        <w:r w:rsidR="00D4711B">
          <w:rPr>
            <w:noProof/>
            <w:webHidden/>
          </w:rPr>
          <w:t>20</w:t>
        </w:r>
        <w:r w:rsidR="00FD70B5">
          <w:rPr>
            <w:noProof/>
            <w:webHidden/>
          </w:rPr>
          <w:fldChar w:fldCharType="end"/>
        </w:r>
      </w:hyperlink>
    </w:p>
    <w:p w14:paraId="22D4B97E" w14:textId="747B5D20"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6" w:history="1">
        <w:r w:rsidR="00FD70B5" w:rsidRPr="00B3596F">
          <w:rPr>
            <w:rStyle w:val="Hyperlink"/>
            <w:noProof/>
          </w:rPr>
          <w:t>Figure 5 - Stribeck curve and specific film thickness (</w:t>
        </w:r>
        <m:oMath>
          <m:r>
            <w:rPr>
              <w:rStyle w:val="Hyperlink"/>
              <w:rFonts w:ascii="Cambria Math" w:hAnsi="Cambria Math"/>
              <w:noProof/>
            </w:rPr>
            <m:t>λ</m:t>
          </m:r>
        </m:oMath>
        <w:r w:rsidR="00FD70B5" w:rsidRPr="00B3596F">
          <w:rPr>
            <w:rStyle w:val="Hyperlink"/>
            <w:noProof/>
          </w:rPr>
          <w:t>) [41]</w:t>
        </w:r>
        <w:r w:rsidR="00FD70B5">
          <w:rPr>
            <w:noProof/>
            <w:webHidden/>
          </w:rPr>
          <w:tab/>
        </w:r>
        <w:r w:rsidR="00FD70B5">
          <w:rPr>
            <w:noProof/>
            <w:webHidden/>
          </w:rPr>
          <w:fldChar w:fldCharType="begin"/>
        </w:r>
        <w:r w:rsidR="00FD70B5">
          <w:rPr>
            <w:noProof/>
            <w:webHidden/>
          </w:rPr>
          <w:instrText xml:space="preserve"> PAGEREF _Toc40649136 \h </w:instrText>
        </w:r>
        <w:r w:rsidR="00FD70B5">
          <w:rPr>
            <w:noProof/>
            <w:webHidden/>
          </w:rPr>
        </w:r>
        <w:r w:rsidR="00FD70B5">
          <w:rPr>
            <w:noProof/>
            <w:webHidden/>
          </w:rPr>
          <w:fldChar w:fldCharType="separate"/>
        </w:r>
        <w:r w:rsidR="00D4711B">
          <w:rPr>
            <w:noProof/>
            <w:webHidden/>
          </w:rPr>
          <w:t>23</w:t>
        </w:r>
        <w:r w:rsidR="00FD70B5">
          <w:rPr>
            <w:noProof/>
            <w:webHidden/>
          </w:rPr>
          <w:fldChar w:fldCharType="end"/>
        </w:r>
      </w:hyperlink>
    </w:p>
    <w:p w14:paraId="55DCC9B9" w14:textId="7E0E546B"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7" w:history="1">
        <w:r w:rsidR="00FD70B5" w:rsidRPr="00B3596F">
          <w:rPr>
            <w:rStyle w:val="Hyperlink"/>
            <w:noProof/>
          </w:rPr>
          <w:t>Figure 6 - EHL film and pressure distribution [42]</w:t>
        </w:r>
        <w:r w:rsidR="00FD70B5">
          <w:rPr>
            <w:noProof/>
            <w:webHidden/>
          </w:rPr>
          <w:tab/>
        </w:r>
        <w:r w:rsidR="00FD70B5">
          <w:rPr>
            <w:noProof/>
            <w:webHidden/>
          </w:rPr>
          <w:fldChar w:fldCharType="begin"/>
        </w:r>
        <w:r w:rsidR="00FD70B5">
          <w:rPr>
            <w:noProof/>
            <w:webHidden/>
          </w:rPr>
          <w:instrText xml:space="preserve"> PAGEREF _Toc40649137 \h </w:instrText>
        </w:r>
        <w:r w:rsidR="00FD70B5">
          <w:rPr>
            <w:noProof/>
            <w:webHidden/>
          </w:rPr>
        </w:r>
        <w:r w:rsidR="00FD70B5">
          <w:rPr>
            <w:noProof/>
            <w:webHidden/>
          </w:rPr>
          <w:fldChar w:fldCharType="separate"/>
        </w:r>
        <w:r w:rsidR="00D4711B">
          <w:rPr>
            <w:noProof/>
            <w:webHidden/>
          </w:rPr>
          <w:t>24</w:t>
        </w:r>
        <w:r w:rsidR="00FD70B5">
          <w:rPr>
            <w:noProof/>
            <w:webHidden/>
          </w:rPr>
          <w:fldChar w:fldCharType="end"/>
        </w:r>
      </w:hyperlink>
    </w:p>
    <w:p w14:paraId="1233ABD5" w14:textId="7F4F6B89"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8" w:history="1">
        <w:r w:rsidR="00FD70B5" w:rsidRPr="00B3596F">
          <w:rPr>
            <w:rStyle w:val="Hyperlink"/>
            <w:noProof/>
          </w:rPr>
          <w:t>Figure 7 - Validation of pressure distribution, present model (solid), Masjedi and Khonsari (dash)</w:t>
        </w:r>
        <w:r w:rsidR="00FD70B5">
          <w:rPr>
            <w:noProof/>
            <w:webHidden/>
          </w:rPr>
          <w:tab/>
        </w:r>
        <w:r w:rsidR="00FD70B5">
          <w:rPr>
            <w:noProof/>
            <w:webHidden/>
          </w:rPr>
          <w:fldChar w:fldCharType="begin"/>
        </w:r>
        <w:r w:rsidR="00FD70B5">
          <w:rPr>
            <w:noProof/>
            <w:webHidden/>
          </w:rPr>
          <w:instrText xml:space="preserve"> PAGEREF _Toc40649138 \h </w:instrText>
        </w:r>
        <w:r w:rsidR="00FD70B5">
          <w:rPr>
            <w:noProof/>
            <w:webHidden/>
          </w:rPr>
        </w:r>
        <w:r w:rsidR="00FD70B5">
          <w:rPr>
            <w:noProof/>
            <w:webHidden/>
          </w:rPr>
          <w:fldChar w:fldCharType="separate"/>
        </w:r>
        <w:r w:rsidR="00D4711B">
          <w:rPr>
            <w:noProof/>
            <w:webHidden/>
          </w:rPr>
          <w:t>34</w:t>
        </w:r>
        <w:r w:rsidR="00FD70B5">
          <w:rPr>
            <w:noProof/>
            <w:webHidden/>
          </w:rPr>
          <w:fldChar w:fldCharType="end"/>
        </w:r>
      </w:hyperlink>
    </w:p>
    <w:p w14:paraId="6353B3E3" w14:textId="5E483ED1"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39" w:history="1">
        <w:r w:rsidR="00FD70B5" w:rsidRPr="00B3596F">
          <w:rPr>
            <w:rStyle w:val="Hyperlink"/>
            <w:noProof/>
          </w:rPr>
          <w:t>Figure 8 - Validation of film thickness distribution, present model (solid), Masjedi and Khonsari (dash)</w:t>
        </w:r>
        <w:r w:rsidR="00FD70B5">
          <w:rPr>
            <w:noProof/>
            <w:webHidden/>
          </w:rPr>
          <w:tab/>
        </w:r>
        <w:r w:rsidR="00FD70B5">
          <w:rPr>
            <w:noProof/>
            <w:webHidden/>
          </w:rPr>
          <w:fldChar w:fldCharType="begin"/>
        </w:r>
        <w:r w:rsidR="00FD70B5">
          <w:rPr>
            <w:noProof/>
            <w:webHidden/>
          </w:rPr>
          <w:instrText xml:space="preserve"> PAGEREF _Toc40649139 \h </w:instrText>
        </w:r>
        <w:r w:rsidR="00FD70B5">
          <w:rPr>
            <w:noProof/>
            <w:webHidden/>
          </w:rPr>
        </w:r>
        <w:r w:rsidR="00FD70B5">
          <w:rPr>
            <w:noProof/>
            <w:webHidden/>
          </w:rPr>
          <w:fldChar w:fldCharType="separate"/>
        </w:r>
        <w:r w:rsidR="00D4711B">
          <w:rPr>
            <w:noProof/>
            <w:webHidden/>
          </w:rPr>
          <w:t>34</w:t>
        </w:r>
        <w:r w:rsidR="00FD70B5">
          <w:rPr>
            <w:noProof/>
            <w:webHidden/>
          </w:rPr>
          <w:fldChar w:fldCharType="end"/>
        </w:r>
      </w:hyperlink>
    </w:p>
    <w:p w14:paraId="1D28FD6F" w14:textId="2BF8E59F"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0" w:history="1">
        <w:r w:rsidR="00FD70B5" w:rsidRPr="00B3596F">
          <w:rPr>
            <w:rStyle w:val="Hyperlink"/>
            <w:noProof/>
          </w:rPr>
          <w:t>Figure 9 - 5 DOF roller bearing model</w:t>
        </w:r>
        <w:r w:rsidR="00FD70B5">
          <w:rPr>
            <w:noProof/>
            <w:webHidden/>
          </w:rPr>
          <w:tab/>
        </w:r>
        <w:r w:rsidR="00FD70B5">
          <w:rPr>
            <w:noProof/>
            <w:webHidden/>
          </w:rPr>
          <w:fldChar w:fldCharType="begin"/>
        </w:r>
        <w:r w:rsidR="00FD70B5">
          <w:rPr>
            <w:noProof/>
            <w:webHidden/>
          </w:rPr>
          <w:instrText xml:space="preserve"> PAGEREF _Toc40649140 \h </w:instrText>
        </w:r>
        <w:r w:rsidR="00FD70B5">
          <w:rPr>
            <w:noProof/>
            <w:webHidden/>
          </w:rPr>
        </w:r>
        <w:r w:rsidR="00FD70B5">
          <w:rPr>
            <w:noProof/>
            <w:webHidden/>
          </w:rPr>
          <w:fldChar w:fldCharType="separate"/>
        </w:r>
        <w:r w:rsidR="00D4711B">
          <w:rPr>
            <w:noProof/>
            <w:webHidden/>
          </w:rPr>
          <w:t>36</w:t>
        </w:r>
        <w:r w:rsidR="00FD70B5">
          <w:rPr>
            <w:noProof/>
            <w:webHidden/>
          </w:rPr>
          <w:fldChar w:fldCharType="end"/>
        </w:r>
      </w:hyperlink>
    </w:p>
    <w:p w14:paraId="488F495D" w14:textId="07601CA3"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1" w:history="1">
        <w:r w:rsidR="00FD70B5" w:rsidRPr="00B3596F">
          <w:rPr>
            <w:rStyle w:val="Hyperlink"/>
            <w:noProof/>
          </w:rPr>
          <w:t>Figure 10 – Experimental tribodynamics – methodology overview</w:t>
        </w:r>
        <w:r w:rsidR="00FD70B5">
          <w:rPr>
            <w:noProof/>
            <w:webHidden/>
          </w:rPr>
          <w:tab/>
        </w:r>
        <w:r w:rsidR="00FD70B5">
          <w:rPr>
            <w:noProof/>
            <w:webHidden/>
          </w:rPr>
          <w:fldChar w:fldCharType="begin"/>
        </w:r>
        <w:r w:rsidR="00FD70B5">
          <w:rPr>
            <w:noProof/>
            <w:webHidden/>
          </w:rPr>
          <w:instrText xml:space="preserve"> PAGEREF _Toc40649141 \h </w:instrText>
        </w:r>
        <w:r w:rsidR="00FD70B5">
          <w:rPr>
            <w:noProof/>
            <w:webHidden/>
          </w:rPr>
        </w:r>
        <w:r w:rsidR="00FD70B5">
          <w:rPr>
            <w:noProof/>
            <w:webHidden/>
          </w:rPr>
          <w:fldChar w:fldCharType="separate"/>
        </w:r>
        <w:r w:rsidR="00D4711B">
          <w:rPr>
            <w:noProof/>
            <w:webHidden/>
          </w:rPr>
          <w:t>41</w:t>
        </w:r>
        <w:r w:rsidR="00FD70B5">
          <w:rPr>
            <w:noProof/>
            <w:webHidden/>
          </w:rPr>
          <w:fldChar w:fldCharType="end"/>
        </w:r>
      </w:hyperlink>
    </w:p>
    <w:p w14:paraId="3BFE5DE9" w14:textId="1BCE27C3"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2" w:history="1">
        <w:r w:rsidR="00FD70B5" w:rsidRPr="00B3596F">
          <w:rPr>
            <w:rStyle w:val="Hyperlink"/>
            <w:noProof/>
          </w:rPr>
          <w:t>Figure 11 - Cylindrical roller bearings schematic</w:t>
        </w:r>
        <w:r w:rsidR="00FD70B5">
          <w:rPr>
            <w:noProof/>
            <w:webHidden/>
          </w:rPr>
          <w:tab/>
        </w:r>
        <w:r w:rsidR="00FD70B5">
          <w:rPr>
            <w:noProof/>
            <w:webHidden/>
          </w:rPr>
          <w:fldChar w:fldCharType="begin"/>
        </w:r>
        <w:r w:rsidR="00FD70B5">
          <w:rPr>
            <w:noProof/>
            <w:webHidden/>
          </w:rPr>
          <w:instrText xml:space="preserve"> PAGEREF _Toc40649142 \h </w:instrText>
        </w:r>
        <w:r w:rsidR="00FD70B5">
          <w:rPr>
            <w:noProof/>
            <w:webHidden/>
          </w:rPr>
        </w:r>
        <w:r w:rsidR="00FD70B5">
          <w:rPr>
            <w:noProof/>
            <w:webHidden/>
          </w:rPr>
          <w:fldChar w:fldCharType="separate"/>
        </w:r>
        <w:r w:rsidR="00D4711B">
          <w:rPr>
            <w:noProof/>
            <w:webHidden/>
          </w:rPr>
          <w:t>42</w:t>
        </w:r>
        <w:r w:rsidR="00FD70B5">
          <w:rPr>
            <w:noProof/>
            <w:webHidden/>
          </w:rPr>
          <w:fldChar w:fldCharType="end"/>
        </w:r>
      </w:hyperlink>
    </w:p>
    <w:p w14:paraId="2865876B" w14:textId="55731408"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3" w:history="1">
        <w:r w:rsidR="00FD70B5" w:rsidRPr="00B3596F">
          <w:rPr>
            <w:rStyle w:val="Hyperlink"/>
            <w:noProof/>
          </w:rPr>
          <w:t>Figure 12 – Mutual separation and convergence of inner and outer races: a) Loaded inner race, b) Race separation and convergence, c) Resultant interference and clearance</w:t>
        </w:r>
        <w:r w:rsidR="00FD70B5">
          <w:rPr>
            <w:noProof/>
            <w:webHidden/>
          </w:rPr>
          <w:tab/>
        </w:r>
        <w:r w:rsidR="00FD70B5">
          <w:rPr>
            <w:noProof/>
            <w:webHidden/>
          </w:rPr>
          <w:fldChar w:fldCharType="begin"/>
        </w:r>
        <w:r w:rsidR="00FD70B5">
          <w:rPr>
            <w:noProof/>
            <w:webHidden/>
          </w:rPr>
          <w:instrText xml:space="preserve"> PAGEREF _Toc40649143 \h </w:instrText>
        </w:r>
        <w:r w:rsidR="00FD70B5">
          <w:rPr>
            <w:noProof/>
            <w:webHidden/>
          </w:rPr>
        </w:r>
        <w:r w:rsidR="00FD70B5">
          <w:rPr>
            <w:noProof/>
            <w:webHidden/>
          </w:rPr>
          <w:fldChar w:fldCharType="separate"/>
        </w:r>
        <w:r w:rsidR="00D4711B">
          <w:rPr>
            <w:noProof/>
            <w:webHidden/>
          </w:rPr>
          <w:t>42</w:t>
        </w:r>
        <w:r w:rsidR="00FD70B5">
          <w:rPr>
            <w:noProof/>
            <w:webHidden/>
          </w:rPr>
          <w:fldChar w:fldCharType="end"/>
        </w:r>
      </w:hyperlink>
    </w:p>
    <w:p w14:paraId="5A08CA31" w14:textId="020FF430"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4" w:history="1">
        <w:r w:rsidR="00FD70B5" w:rsidRPr="00B3596F">
          <w:rPr>
            <w:rStyle w:val="Hyperlink"/>
            <w:noProof/>
          </w:rPr>
          <w:t>Figure 13 - EHL film thickness and pressure distribution at contact</w:t>
        </w:r>
        <w:r w:rsidR="00FD70B5">
          <w:rPr>
            <w:noProof/>
            <w:webHidden/>
          </w:rPr>
          <w:tab/>
        </w:r>
        <w:r w:rsidR="00FD70B5">
          <w:rPr>
            <w:noProof/>
            <w:webHidden/>
          </w:rPr>
          <w:fldChar w:fldCharType="begin"/>
        </w:r>
        <w:r w:rsidR="00FD70B5">
          <w:rPr>
            <w:noProof/>
            <w:webHidden/>
          </w:rPr>
          <w:instrText xml:space="preserve"> PAGEREF _Toc40649144 \h </w:instrText>
        </w:r>
        <w:r w:rsidR="00FD70B5">
          <w:rPr>
            <w:noProof/>
            <w:webHidden/>
          </w:rPr>
        </w:r>
        <w:r w:rsidR="00FD70B5">
          <w:rPr>
            <w:noProof/>
            <w:webHidden/>
          </w:rPr>
          <w:fldChar w:fldCharType="separate"/>
        </w:r>
        <w:r w:rsidR="00D4711B">
          <w:rPr>
            <w:noProof/>
            <w:webHidden/>
          </w:rPr>
          <w:t>43</w:t>
        </w:r>
        <w:r w:rsidR="00FD70B5">
          <w:rPr>
            <w:noProof/>
            <w:webHidden/>
          </w:rPr>
          <w:fldChar w:fldCharType="end"/>
        </w:r>
      </w:hyperlink>
    </w:p>
    <w:p w14:paraId="1E41AE18" w14:textId="5545BDB1"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5" w:history="1">
        <w:r w:rsidR="00FD70B5" w:rsidRPr="00B3596F">
          <w:rPr>
            <w:rStyle w:val="Hyperlink"/>
            <w:noProof/>
          </w:rPr>
          <w:t>Figure 14 - Rig schematic</w:t>
        </w:r>
        <w:r w:rsidR="00FD70B5">
          <w:rPr>
            <w:noProof/>
            <w:webHidden/>
          </w:rPr>
          <w:tab/>
        </w:r>
        <w:r w:rsidR="00FD70B5">
          <w:rPr>
            <w:noProof/>
            <w:webHidden/>
          </w:rPr>
          <w:fldChar w:fldCharType="begin"/>
        </w:r>
        <w:r w:rsidR="00FD70B5">
          <w:rPr>
            <w:noProof/>
            <w:webHidden/>
          </w:rPr>
          <w:instrText xml:space="preserve"> PAGEREF _Toc40649145 \h </w:instrText>
        </w:r>
        <w:r w:rsidR="00FD70B5">
          <w:rPr>
            <w:noProof/>
            <w:webHidden/>
          </w:rPr>
        </w:r>
        <w:r w:rsidR="00FD70B5">
          <w:rPr>
            <w:noProof/>
            <w:webHidden/>
          </w:rPr>
          <w:fldChar w:fldCharType="separate"/>
        </w:r>
        <w:r w:rsidR="00D4711B">
          <w:rPr>
            <w:noProof/>
            <w:webHidden/>
          </w:rPr>
          <w:t>44</w:t>
        </w:r>
        <w:r w:rsidR="00FD70B5">
          <w:rPr>
            <w:noProof/>
            <w:webHidden/>
          </w:rPr>
          <w:fldChar w:fldCharType="end"/>
        </w:r>
      </w:hyperlink>
    </w:p>
    <w:p w14:paraId="58C07E99" w14:textId="461822A9" w:rsidR="00FD70B5" w:rsidRPr="00FD70B5" w:rsidRDefault="00ED4957" w:rsidP="00FD70B5">
      <w:pPr>
        <w:pStyle w:val="TableofFigures"/>
        <w:tabs>
          <w:tab w:val="right" w:leader="dot" w:pos="9736"/>
        </w:tabs>
        <w:spacing w:before="0"/>
        <w:rPr>
          <w:rStyle w:val="Hyperlink"/>
          <w:noProof/>
        </w:rPr>
      </w:pPr>
      <w:hyperlink w:anchor="_Toc40649146" w:history="1">
        <w:r w:rsidR="00FD70B5" w:rsidRPr="00FD70B5">
          <w:rPr>
            <w:rStyle w:val="Hyperlink"/>
            <w:noProof/>
          </w:rPr>
          <w:t>Figure 15(a) - Accelerometer Locations on Test Bracket</w:t>
        </w:r>
        <w:r w:rsidR="00FD70B5" w:rsidRPr="00FD70B5">
          <w:rPr>
            <w:noProof/>
            <w:webHidden/>
          </w:rPr>
          <w:tab/>
        </w:r>
        <w:r w:rsidR="00FD70B5" w:rsidRPr="00FD70B5">
          <w:rPr>
            <w:noProof/>
            <w:webHidden/>
          </w:rPr>
          <w:fldChar w:fldCharType="begin"/>
        </w:r>
        <w:r w:rsidR="00FD70B5" w:rsidRPr="00FD70B5">
          <w:rPr>
            <w:noProof/>
            <w:webHidden/>
          </w:rPr>
          <w:instrText xml:space="preserve"> PAGEREF _Toc40649146 \h </w:instrText>
        </w:r>
        <w:r w:rsidR="00FD70B5" w:rsidRPr="00FD70B5">
          <w:rPr>
            <w:noProof/>
            <w:webHidden/>
          </w:rPr>
        </w:r>
        <w:r w:rsidR="00FD70B5" w:rsidRPr="00FD70B5">
          <w:rPr>
            <w:noProof/>
            <w:webHidden/>
          </w:rPr>
          <w:fldChar w:fldCharType="separate"/>
        </w:r>
        <w:r w:rsidR="00D4711B">
          <w:rPr>
            <w:noProof/>
            <w:webHidden/>
          </w:rPr>
          <w:t>45</w:t>
        </w:r>
        <w:r w:rsidR="00FD70B5" w:rsidRPr="00FD70B5">
          <w:rPr>
            <w:noProof/>
            <w:webHidden/>
          </w:rPr>
          <w:fldChar w:fldCharType="end"/>
        </w:r>
      </w:hyperlink>
    </w:p>
    <w:p w14:paraId="66556926" w14:textId="5B8950A3"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6" w:history="1">
        <w:r w:rsidR="00FD70B5" w:rsidRPr="00FD70B5">
          <w:rPr>
            <w:rStyle w:val="Hyperlink"/>
            <w:noProof/>
          </w:rPr>
          <w:t>Figure 15(b) – Laser Vibrometer Locations on Shaft</w:t>
        </w:r>
        <w:r w:rsidR="00FD70B5" w:rsidRPr="00FD70B5">
          <w:rPr>
            <w:noProof/>
            <w:webHidden/>
          </w:rPr>
          <w:tab/>
        </w:r>
        <w:r w:rsidR="00FD70B5" w:rsidRPr="00FD70B5">
          <w:rPr>
            <w:noProof/>
            <w:webHidden/>
          </w:rPr>
          <w:fldChar w:fldCharType="begin"/>
        </w:r>
        <w:r w:rsidR="00FD70B5" w:rsidRPr="00FD70B5">
          <w:rPr>
            <w:noProof/>
            <w:webHidden/>
          </w:rPr>
          <w:instrText xml:space="preserve"> PAGEREF _Toc40649146 \h </w:instrText>
        </w:r>
        <w:r w:rsidR="00FD70B5" w:rsidRPr="00FD70B5">
          <w:rPr>
            <w:noProof/>
            <w:webHidden/>
          </w:rPr>
        </w:r>
        <w:r w:rsidR="00FD70B5" w:rsidRPr="00FD70B5">
          <w:rPr>
            <w:noProof/>
            <w:webHidden/>
          </w:rPr>
          <w:fldChar w:fldCharType="separate"/>
        </w:r>
        <w:r w:rsidR="00D4711B">
          <w:rPr>
            <w:noProof/>
            <w:webHidden/>
          </w:rPr>
          <w:t>45</w:t>
        </w:r>
        <w:r w:rsidR="00FD70B5" w:rsidRPr="00FD70B5">
          <w:rPr>
            <w:noProof/>
            <w:webHidden/>
          </w:rPr>
          <w:fldChar w:fldCharType="end"/>
        </w:r>
      </w:hyperlink>
    </w:p>
    <w:p w14:paraId="6BC5900B" w14:textId="73C08F2E"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7" w:history="1">
        <w:r w:rsidR="00FD70B5" w:rsidRPr="00B3596F">
          <w:rPr>
            <w:rStyle w:val="Hyperlink"/>
            <w:noProof/>
          </w:rPr>
          <w:t>Figure 16 - Bearing bore (outer race) displacement frequency spectra</w:t>
        </w:r>
        <w:r w:rsidR="00FD70B5">
          <w:rPr>
            <w:noProof/>
            <w:webHidden/>
          </w:rPr>
          <w:tab/>
        </w:r>
        <w:r w:rsidR="00FD70B5">
          <w:rPr>
            <w:noProof/>
            <w:webHidden/>
          </w:rPr>
          <w:fldChar w:fldCharType="begin"/>
        </w:r>
        <w:r w:rsidR="00FD70B5">
          <w:rPr>
            <w:noProof/>
            <w:webHidden/>
          </w:rPr>
          <w:instrText xml:space="preserve"> PAGEREF _Toc40649147 \h </w:instrText>
        </w:r>
        <w:r w:rsidR="00FD70B5">
          <w:rPr>
            <w:noProof/>
            <w:webHidden/>
          </w:rPr>
        </w:r>
        <w:r w:rsidR="00FD70B5">
          <w:rPr>
            <w:noProof/>
            <w:webHidden/>
          </w:rPr>
          <w:fldChar w:fldCharType="separate"/>
        </w:r>
        <w:r w:rsidR="00D4711B">
          <w:rPr>
            <w:noProof/>
            <w:webHidden/>
          </w:rPr>
          <w:t>49</w:t>
        </w:r>
        <w:r w:rsidR="00FD70B5">
          <w:rPr>
            <w:noProof/>
            <w:webHidden/>
          </w:rPr>
          <w:fldChar w:fldCharType="end"/>
        </w:r>
      </w:hyperlink>
    </w:p>
    <w:p w14:paraId="1533D562" w14:textId="200B1485"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8" w:history="1">
        <w:r w:rsidR="00FD70B5" w:rsidRPr="00B3596F">
          <w:rPr>
            <w:rStyle w:val="Hyperlink"/>
            <w:noProof/>
          </w:rPr>
          <w:t>Figure 17 – Shaft (inner race) displacement frequency spectra</w:t>
        </w:r>
        <w:r w:rsidR="00FD70B5">
          <w:rPr>
            <w:noProof/>
            <w:webHidden/>
          </w:rPr>
          <w:tab/>
        </w:r>
        <w:r w:rsidR="00FD70B5">
          <w:rPr>
            <w:noProof/>
            <w:webHidden/>
          </w:rPr>
          <w:fldChar w:fldCharType="begin"/>
        </w:r>
        <w:r w:rsidR="00FD70B5">
          <w:rPr>
            <w:noProof/>
            <w:webHidden/>
          </w:rPr>
          <w:instrText xml:space="preserve"> PAGEREF _Toc40649148 \h </w:instrText>
        </w:r>
        <w:r w:rsidR="00FD70B5">
          <w:rPr>
            <w:noProof/>
            <w:webHidden/>
          </w:rPr>
        </w:r>
        <w:r w:rsidR="00FD70B5">
          <w:rPr>
            <w:noProof/>
            <w:webHidden/>
          </w:rPr>
          <w:fldChar w:fldCharType="separate"/>
        </w:r>
        <w:r w:rsidR="00D4711B">
          <w:rPr>
            <w:noProof/>
            <w:webHidden/>
          </w:rPr>
          <w:t>49</w:t>
        </w:r>
        <w:r w:rsidR="00FD70B5">
          <w:rPr>
            <w:noProof/>
            <w:webHidden/>
          </w:rPr>
          <w:fldChar w:fldCharType="end"/>
        </w:r>
      </w:hyperlink>
    </w:p>
    <w:p w14:paraId="008DCCEC" w14:textId="10D28961"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49" w:history="1">
        <w:r w:rsidR="00FD70B5" w:rsidRPr="00B3596F">
          <w:rPr>
            <w:rStyle w:val="Hyperlink"/>
            <w:noProof/>
          </w:rPr>
          <w:t>Figure 18 - Contact load and film thickness between roller and outer race</w:t>
        </w:r>
        <w:r w:rsidR="00FD70B5">
          <w:rPr>
            <w:noProof/>
            <w:webHidden/>
          </w:rPr>
          <w:tab/>
        </w:r>
        <w:r w:rsidR="00FD70B5">
          <w:rPr>
            <w:noProof/>
            <w:webHidden/>
          </w:rPr>
          <w:fldChar w:fldCharType="begin"/>
        </w:r>
        <w:r w:rsidR="00FD70B5">
          <w:rPr>
            <w:noProof/>
            <w:webHidden/>
          </w:rPr>
          <w:instrText xml:space="preserve"> PAGEREF _Toc40649149 \h </w:instrText>
        </w:r>
        <w:r w:rsidR="00FD70B5">
          <w:rPr>
            <w:noProof/>
            <w:webHidden/>
          </w:rPr>
        </w:r>
        <w:r w:rsidR="00FD70B5">
          <w:rPr>
            <w:noProof/>
            <w:webHidden/>
          </w:rPr>
          <w:fldChar w:fldCharType="separate"/>
        </w:r>
        <w:r w:rsidR="00D4711B">
          <w:rPr>
            <w:noProof/>
            <w:webHidden/>
          </w:rPr>
          <w:t>50</w:t>
        </w:r>
        <w:r w:rsidR="00FD70B5">
          <w:rPr>
            <w:noProof/>
            <w:webHidden/>
          </w:rPr>
          <w:fldChar w:fldCharType="end"/>
        </w:r>
      </w:hyperlink>
    </w:p>
    <w:p w14:paraId="5AFB35AD" w14:textId="593F8879"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50" w:history="1">
        <w:r w:rsidR="00FD70B5" w:rsidRPr="00B3596F">
          <w:rPr>
            <w:rStyle w:val="Hyperlink"/>
            <w:noProof/>
          </w:rPr>
          <w:t>Figure 19 - Film and load - EHL to hydrodynamic regime</w:t>
        </w:r>
        <w:r w:rsidR="00FD70B5">
          <w:rPr>
            <w:noProof/>
            <w:webHidden/>
          </w:rPr>
          <w:tab/>
        </w:r>
        <w:r w:rsidR="00FD70B5">
          <w:rPr>
            <w:noProof/>
            <w:webHidden/>
          </w:rPr>
          <w:fldChar w:fldCharType="begin"/>
        </w:r>
        <w:r w:rsidR="00FD70B5">
          <w:rPr>
            <w:noProof/>
            <w:webHidden/>
          </w:rPr>
          <w:instrText xml:space="preserve"> PAGEREF _Toc40649150 \h </w:instrText>
        </w:r>
        <w:r w:rsidR="00FD70B5">
          <w:rPr>
            <w:noProof/>
            <w:webHidden/>
          </w:rPr>
        </w:r>
        <w:r w:rsidR="00FD70B5">
          <w:rPr>
            <w:noProof/>
            <w:webHidden/>
          </w:rPr>
          <w:fldChar w:fldCharType="separate"/>
        </w:r>
        <w:r w:rsidR="00D4711B">
          <w:rPr>
            <w:noProof/>
            <w:webHidden/>
          </w:rPr>
          <w:t>51</w:t>
        </w:r>
        <w:r w:rsidR="00FD70B5">
          <w:rPr>
            <w:noProof/>
            <w:webHidden/>
          </w:rPr>
          <w:fldChar w:fldCharType="end"/>
        </w:r>
      </w:hyperlink>
    </w:p>
    <w:p w14:paraId="724713AC" w14:textId="0148D72A"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51" w:history="1">
        <w:r w:rsidR="00FD70B5" w:rsidRPr="00B3596F">
          <w:rPr>
            <w:rStyle w:val="Hyperlink"/>
            <w:noProof/>
          </w:rPr>
          <w:t>Figure 20 - 14,900 rpm centre of loaded region</w:t>
        </w:r>
        <w:r w:rsidR="00FD70B5">
          <w:rPr>
            <w:noProof/>
            <w:webHidden/>
          </w:rPr>
          <w:tab/>
        </w:r>
        <w:r w:rsidR="00FD70B5">
          <w:rPr>
            <w:noProof/>
            <w:webHidden/>
          </w:rPr>
          <w:fldChar w:fldCharType="begin"/>
        </w:r>
        <w:r w:rsidR="00FD70B5">
          <w:rPr>
            <w:noProof/>
            <w:webHidden/>
          </w:rPr>
          <w:instrText xml:space="preserve"> PAGEREF _Toc40649151 \h </w:instrText>
        </w:r>
        <w:r w:rsidR="00FD70B5">
          <w:rPr>
            <w:noProof/>
            <w:webHidden/>
          </w:rPr>
        </w:r>
        <w:r w:rsidR="00FD70B5">
          <w:rPr>
            <w:noProof/>
            <w:webHidden/>
          </w:rPr>
          <w:fldChar w:fldCharType="separate"/>
        </w:r>
        <w:r w:rsidR="00D4711B">
          <w:rPr>
            <w:noProof/>
            <w:webHidden/>
          </w:rPr>
          <w:t>52</w:t>
        </w:r>
        <w:r w:rsidR="00FD70B5">
          <w:rPr>
            <w:noProof/>
            <w:webHidden/>
          </w:rPr>
          <w:fldChar w:fldCharType="end"/>
        </w:r>
      </w:hyperlink>
    </w:p>
    <w:p w14:paraId="2BCAB362" w14:textId="74981400"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52" w:history="1">
        <w:r w:rsidR="00FD70B5" w:rsidRPr="00B3596F">
          <w:rPr>
            <w:rStyle w:val="Hyperlink"/>
            <w:noProof/>
          </w:rPr>
          <w:t>Figure 21 - 14,900 rpm end of loaded region</w:t>
        </w:r>
        <w:r w:rsidR="00FD70B5">
          <w:rPr>
            <w:noProof/>
            <w:webHidden/>
          </w:rPr>
          <w:tab/>
        </w:r>
        <w:r w:rsidR="00FD70B5">
          <w:rPr>
            <w:noProof/>
            <w:webHidden/>
          </w:rPr>
          <w:fldChar w:fldCharType="begin"/>
        </w:r>
        <w:r w:rsidR="00FD70B5">
          <w:rPr>
            <w:noProof/>
            <w:webHidden/>
          </w:rPr>
          <w:instrText xml:space="preserve"> PAGEREF _Toc40649152 \h </w:instrText>
        </w:r>
        <w:r w:rsidR="00FD70B5">
          <w:rPr>
            <w:noProof/>
            <w:webHidden/>
          </w:rPr>
        </w:r>
        <w:r w:rsidR="00FD70B5">
          <w:rPr>
            <w:noProof/>
            <w:webHidden/>
          </w:rPr>
          <w:fldChar w:fldCharType="separate"/>
        </w:r>
        <w:r w:rsidR="00D4711B">
          <w:rPr>
            <w:noProof/>
            <w:webHidden/>
          </w:rPr>
          <w:t>52</w:t>
        </w:r>
        <w:r w:rsidR="00FD70B5">
          <w:rPr>
            <w:noProof/>
            <w:webHidden/>
          </w:rPr>
          <w:fldChar w:fldCharType="end"/>
        </w:r>
      </w:hyperlink>
    </w:p>
    <w:p w14:paraId="1A5080DC" w14:textId="1BD0E704" w:rsidR="00FD70B5"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9153" w:history="1">
        <w:r w:rsidR="00FD70B5" w:rsidRPr="00B3596F">
          <w:rPr>
            <w:rStyle w:val="Hyperlink"/>
            <w:noProof/>
          </w:rPr>
          <w:t>Figure 22 – 2,230 rpm centre of loaded region</w:t>
        </w:r>
        <w:r w:rsidR="00FD70B5">
          <w:rPr>
            <w:noProof/>
            <w:webHidden/>
          </w:rPr>
          <w:tab/>
        </w:r>
        <w:r w:rsidR="00FD70B5">
          <w:rPr>
            <w:noProof/>
            <w:webHidden/>
          </w:rPr>
          <w:fldChar w:fldCharType="begin"/>
        </w:r>
        <w:r w:rsidR="00FD70B5">
          <w:rPr>
            <w:noProof/>
            <w:webHidden/>
          </w:rPr>
          <w:instrText xml:space="preserve"> PAGEREF _Toc40649153 \h </w:instrText>
        </w:r>
        <w:r w:rsidR="00FD70B5">
          <w:rPr>
            <w:noProof/>
            <w:webHidden/>
          </w:rPr>
        </w:r>
        <w:r w:rsidR="00FD70B5">
          <w:rPr>
            <w:noProof/>
            <w:webHidden/>
          </w:rPr>
          <w:fldChar w:fldCharType="separate"/>
        </w:r>
        <w:r w:rsidR="00D4711B">
          <w:rPr>
            <w:noProof/>
            <w:webHidden/>
          </w:rPr>
          <w:t>53</w:t>
        </w:r>
        <w:r w:rsidR="00FD70B5">
          <w:rPr>
            <w:noProof/>
            <w:webHidden/>
          </w:rPr>
          <w:fldChar w:fldCharType="end"/>
        </w:r>
      </w:hyperlink>
    </w:p>
    <w:p w14:paraId="03CCFA5D" w14:textId="7423BD94" w:rsidR="0017203F" w:rsidRDefault="00296304" w:rsidP="00296304">
      <w:pPr>
        <w:pStyle w:val="Head1"/>
        <w:spacing w:line="360" w:lineRule="auto"/>
        <w:rPr>
          <w:i/>
          <w:iCs/>
        </w:rPr>
      </w:pPr>
      <w:r>
        <w:rPr>
          <w:i/>
          <w:iCs/>
        </w:rPr>
        <w:fldChar w:fldCharType="end"/>
      </w:r>
      <w:r w:rsidR="0017203F">
        <w:rPr>
          <w:i/>
          <w:iCs/>
        </w:rPr>
        <w:t>List of Tables</w:t>
      </w:r>
    </w:p>
    <w:p w14:paraId="7B8A2ED8" w14:textId="548F839B" w:rsidR="00596C4E" w:rsidRPr="00257480" w:rsidRDefault="00296304" w:rsidP="00FD70B5">
      <w:pPr>
        <w:pStyle w:val="TableofFigures"/>
        <w:tabs>
          <w:tab w:val="right" w:leader="dot" w:pos="9736"/>
        </w:tabs>
        <w:spacing w:before="0"/>
        <w:rPr>
          <w:rFonts w:asciiTheme="minorHAnsi" w:eastAsiaTheme="minorEastAsia" w:hAnsiTheme="minorHAnsi" w:cstheme="minorBidi"/>
          <w:noProof/>
          <w:szCs w:val="22"/>
          <w:lang w:eastAsia="en-GB"/>
        </w:rPr>
      </w:pPr>
      <w:r>
        <w:rPr>
          <w:i/>
          <w:iCs/>
        </w:rPr>
        <w:fldChar w:fldCharType="begin"/>
      </w:r>
      <w:r>
        <w:rPr>
          <w:i/>
          <w:iCs/>
        </w:rPr>
        <w:instrText xml:space="preserve"> TOC \h \z \c "Table" </w:instrText>
      </w:r>
      <w:r>
        <w:rPr>
          <w:i/>
          <w:iCs/>
        </w:rPr>
        <w:fldChar w:fldCharType="separate"/>
      </w:r>
      <w:hyperlink w:anchor="_Toc40646138" w:history="1">
        <w:r w:rsidR="00596C4E" w:rsidRPr="00257480">
          <w:rPr>
            <w:rStyle w:val="Hyperlink"/>
            <w:noProof/>
          </w:rPr>
          <w:t>Table 1 - Bearing Specification</w:t>
        </w:r>
        <w:r w:rsidR="00596C4E" w:rsidRPr="00257480">
          <w:rPr>
            <w:noProof/>
            <w:webHidden/>
          </w:rPr>
          <w:tab/>
        </w:r>
        <w:r w:rsidR="00596C4E" w:rsidRPr="00257480">
          <w:rPr>
            <w:noProof/>
            <w:webHidden/>
          </w:rPr>
          <w:fldChar w:fldCharType="begin"/>
        </w:r>
        <w:r w:rsidR="00596C4E" w:rsidRPr="00257480">
          <w:rPr>
            <w:noProof/>
            <w:webHidden/>
          </w:rPr>
          <w:instrText xml:space="preserve"> PAGEREF _Toc40646138 \h </w:instrText>
        </w:r>
        <w:r w:rsidR="00596C4E" w:rsidRPr="00257480">
          <w:rPr>
            <w:noProof/>
            <w:webHidden/>
          </w:rPr>
        </w:r>
        <w:r w:rsidR="00596C4E" w:rsidRPr="00257480">
          <w:rPr>
            <w:noProof/>
            <w:webHidden/>
          </w:rPr>
          <w:fldChar w:fldCharType="separate"/>
        </w:r>
        <w:r w:rsidR="00D4711B">
          <w:rPr>
            <w:noProof/>
            <w:webHidden/>
          </w:rPr>
          <w:t>53</w:t>
        </w:r>
        <w:r w:rsidR="00596C4E" w:rsidRPr="00257480">
          <w:rPr>
            <w:noProof/>
            <w:webHidden/>
          </w:rPr>
          <w:fldChar w:fldCharType="end"/>
        </w:r>
      </w:hyperlink>
    </w:p>
    <w:p w14:paraId="7F3407B4" w14:textId="663491DD" w:rsidR="00596C4E" w:rsidRDefault="00ED4957" w:rsidP="00FD70B5">
      <w:pPr>
        <w:pStyle w:val="TableofFigures"/>
        <w:tabs>
          <w:tab w:val="right" w:leader="dot" w:pos="9736"/>
        </w:tabs>
        <w:spacing w:before="0"/>
        <w:rPr>
          <w:rFonts w:asciiTheme="minorHAnsi" w:eastAsiaTheme="minorEastAsia" w:hAnsiTheme="minorHAnsi" w:cstheme="minorBidi"/>
          <w:noProof/>
          <w:szCs w:val="22"/>
          <w:lang w:eastAsia="en-GB"/>
        </w:rPr>
      </w:pPr>
      <w:hyperlink w:anchor="_Toc40646139" w:history="1">
        <w:r w:rsidR="00596C4E" w:rsidRPr="00257480">
          <w:rPr>
            <w:rStyle w:val="Hyperlink"/>
            <w:noProof/>
          </w:rPr>
          <w:t>Table 2 – Lubricant and Material Properties</w:t>
        </w:r>
        <w:r w:rsidR="00596C4E" w:rsidRPr="00257480">
          <w:rPr>
            <w:noProof/>
            <w:webHidden/>
          </w:rPr>
          <w:tab/>
        </w:r>
        <w:r w:rsidR="00596C4E" w:rsidRPr="00257480">
          <w:rPr>
            <w:noProof/>
            <w:webHidden/>
          </w:rPr>
          <w:fldChar w:fldCharType="begin"/>
        </w:r>
        <w:r w:rsidR="00596C4E" w:rsidRPr="00257480">
          <w:rPr>
            <w:noProof/>
            <w:webHidden/>
          </w:rPr>
          <w:instrText xml:space="preserve"> PAGEREF _Toc40646139 \h </w:instrText>
        </w:r>
        <w:r w:rsidR="00596C4E" w:rsidRPr="00257480">
          <w:rPr>
            <w:noProof/>
            <w:webHidden/>
          </w:rPr>
        </w:r>
        <w:r w:rsidR="00596C4E" w:rsidRPr="00257480">
          <w:rPr>
            <w:noProof/>
            <w:webHidden/>
          </w:rPr>
          <w:fldChar w:fldCharType="separate"/>
        </w:r>
        <w:r w:rsidR="00D4711B">
          <w:rPr>
            <w:noProof/>
            <w:webHidden/>
          </w:rPr>
          <w:t>53</w:t>
        </w:r>
        <w:r w:rsidR="00596C4E" w:rsidRPr="00257480">
          <w:rPr>
            <w:noProof/>
            <w:webHidden/>
          </w:rPr>
          <w:fldChar w:fldCharType="end"/>
        </w:r>
      </w:hyperlink>
    </w:p>
    <w:p w14:paraId="234340B5" w14:textId="1C9AD92C" w:rsidR="00D82431" w:rsidRPr="00C94458" w:rsidRDefault="00296304" w:rsidP="00296304">
      <w:pPr>
        <w:pStyle w:val="Head1"/>
        <w:spacing w:line="360" w:lineRule="auto"/>
        <w:rPr>
          <w:i/>
          <w:iCs/>
        </w:rPr>
      </w:pPr>
      <w:r>
        <w:rPr>
          <w:i/>
          <w:iCs/>
        </w:rPr>
        <w:fldChar w:fldCharType="end"/>
      </w:r>
      <w:r w:rsidR="00D82431" w:rsidRPr="00C94458">
        <w:rPr>
          <w:i/>
          <w:iCs/>
        </w:rPr>
        <w:t xml:space="preserve"> </w:t>
      </w:r>
    </w:p>
    <w:p w14:paraId="2A0243FD" w14:textId="77777777" w:rsidR="007A4B8B" w:rsidRDefault="007A4B8B" w:rsidP="00D82431">
      <w:pPr>
        <w:rPr>
          <w:b/>
          <w:bCs/>
          <w:color w:val="000000"/>
        </w:rPr>
      </w:pPr>
    </w:p>
    <w:p w14:paraId="2A1D65AC" w14:textId="77777777" w:rsidR="007A4B8B" w:rsidRDefault="007A4B8B" w:rsidP="00D82431">
      <w:pPr>
        <w:rPr>
          <w:b/>
          <w:bCs/>
          <w:color w:val="000000"/>
        </w:rPr>
      </w:pPr>
    </w:p>
    <w:p w14:paraId="41684D9F" w14:textId="33F71CEC" w:rsidR="00D82431" w:rsidRDefault="00D82431" w:rsidP="00D82431">
      <w:pPr>
        <w:rPr>
          <w:b/>
          <w:bCs/>
          <w:color w:val="000000"/>
        </w:rPr>
      </w:pPr>
      <w:r w:rsidRPr="00AA6D09">
        <w:rPr>
          <w:b/>
          <w:bCs/>
          <w:color w:val="000000"/>
        </w:rPr>
        <w:lastRenderedPageBreak/>
        <w:t xml:space="preserve">Nomenclature: </w:t>
      </w:r>
    </w:p>
    <w:tbl>
      <w:tblPr>
        <w:tblStyle w:val="TableGrid"/>
        <w:tblW w:w="10205" w:type="dxa"/>
        <w:tblInd w:w="-5" w:type="dxa"/>
        <w:tblLayout w:type="fixed"/>
        <w:tblLook w:val="04A0" w:firstRow="1" w:lastRow="0" w:firstColumn="1" w:lastColumn="0" w:noHBand="0" w:noVBand="1"/>
      </w:tblPr>
      <w:tblGrid>
        <w:gridCol w:w="1701"/>
        <w:gridCol w:w="8504"/>
      </w:tblGrid>
      <w:tr w:rsidR="003E67CF" w:rsidRPr="00F17D55" w14:paraId="7BA9F3B7" w14:textId="77777777" w:rsidTr="00B24770">
        <w:trPr>
          <w:trHeight w:val="226"/>
        </w:trPr>
        <w:tc>
          <w:tcPr>
            <w:tcW w:w="1701" w:type="dxa"/>
            <w:tcBorders>
              <w:top w:val="nil"/>
              <w:left w:val="nil"/>
              <w:bottom w:val="nil"/>
              <w:right w:val="nil"/>
            </w:tcBorders>
          </w:tcPr>
          <w:p w14:paraId="50C7DFA8" w14:textId="77777777" w:rsidR="003E67CF" w:rsidRPr="00DC1032" w:rsidRDefault="003E67CF" w:rsidP="003E67CF">
            <w:pPr>
              <w:pStyle w:val="a"/>
              <w:tabs>
                <w:tab w:val="left" w:pos="1129"/>
              </w:tabs>
              <w:bidi w:val="0"/>
              <w:spacing w:before="0" w:after="0"/>
              <w:ind w:firstLine="0"/>
              <w:jc w:val="left"/>
              <w:rPr>
                <w:rFonts w:ascii="Calibri" w:hAnsi="Calibri" w:cs="Times New Roman"/>
                <w:i/>
                <w:sz w:val="22"/>
                <w:szCs w:val="22"/>
              </w:rPr>
            </w:pPr>
            <m:oMathPara>
              <m:oMath>
                <m:r>
                  <w:rPr>
                    <w:rFonts w:ascii="Cambria Math" w:hAnsi="Cambria Math" w:cs="Times New Roman"/>
                    <w:sz w:val="22"/>
                    <w:szCs w:val="22"/>
                  </w:rPr>
                  <m:t>a</m:t>
                </m:r>
              </m:oMath>
            </m:oMathPara>
          </w:p>
        </w:tc>
        <w:tc>
          <w:tcPr>
            <w:tcW w:w="8504" w:type="dxa"/>
            <w:tcBorders>
              <w:top w:val="nil"/>
              <w:left w:val="nil"/>
              <w:bottom w:val="nil"/>
              <w:right w:val="nil"/>
            </w:tcBorders>
          </w:tcPr>
          <w:p w14:paraId="1EDC11F7" w14:textId="77777777" w:rsidR="003E67CF" w:rsidRPr="00F17D55" w:rsidRDefault="003E67CF" w:rsidP="003E67CF">
            <w:pPr>
              <w:pStyle w:val="a"/>
              <w:bidi w:val="0"/>
              <w:spacing w:before="0" w:after="0"/>
              <w:ind w:firstLine="0"/>
              <w:jc w:val="left"/>
              <w:rPr>
                <w:rFonts w:ascii="Calibri" w:hAnsi="Calibri" w:cs="Calibri"/>
                <w:sz w:val="22"/>
                <w:szCs w:val="22"/>
              </w:rPr>
            </w:pPr>
            <w:r>
              <w:rPr>
                <w:rFonts w:ascii="Calibri" w:hAnsi="Calibri" w:cs="Calibri"/>
                <w:sz w:val="22"/>
                <w:szCs w:val="22"/>
              </w:rPr>
              <w:t>Acceleration (m/s</w:t>
            </w:r>
            <w:r>
              <w:rPr>
                <w:rFonts w:ascii="Calibri" w:hAnsi="Calibri" w:cs="Calibri"/>
                <w:sz w:val="22"/>
                <w:szCs w:val="22"/>
                <w:vertAlign w:val="superscript"/>
              </w:rPr>
              <w:t>2</w:t>
            </w:r>
            <w:r>
              <w:rPr>
                <w:rFonts w:ascii="Calibri" w:hAnsi="Calibri" w:cs="Calibri"/>
                <w:sz w:val="22"/>
                <w:szCs w:val="22"/>
              </w:rPr>
              <w:t>)</w:t>
            </w:r>
          </w:p>
        </w:tc>
      </w:tr>
      <w:tr w:rsidR="00D82431" w:rsidRPr="00BC2F0D" w14:paraId="51D650B4"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2639674E" w14:textId="441E57B2" w:rsidR="00D82431" w:rsidRPr="00DC1032" w:rsidRDefault="00DC1032" w:rsidP="00D33F08">
            <w:pPr>
              <w:pStyle w:val="a"/>
              <w:bidi w:val="0"/>
              <w:spacing w:before="0" w:after="0"/>
              <w:ind w:firstLine="0"/>
              <w:jc w:val="center"/>
              <w:rPr>
                <w:rFonts w:ascii="Calibri" w:hAnsi="Calibri" w:cs="Times New Roman"/>
                <w:i/>
                <w:sz w:val="22"/>
                <w:szCs w:val="22"/>
              </w:rPr>
            </w:pPr>
            <m:oMathPara>
              <m:oMath>
                <m:r>
                  <w:rPr>
                    <w:rFonts w:ascii="Cambria Math" w:hAnsi="Cambria Math" w:cs="Times New Roman"/>
                    <w:sz w:val="22"/>
                    <w:szCs w:val="22"/>
                  </w:rPr>
                  <m:t>b</m:t>
                </m:r>
              </m:oMath>
            </m:oMathPara>
          </w:p>
        </w:tc>
        <w:tc>
          <w:tcPr>
            <w:tcW w:w="8504" w:type="dxa"/>
          </w:tcPr>
          <w:p w14:paraId="033CE2D2" w14:textId="28F12935" w:rsidR="00D82431" w:rsidRPr="00BC2F0D" w:rsidRDefault="00D82431" w:rsidP="00D33F08">
            <w:pPr>
              <w:pStyle w:val="a"/>
              <w:bidi w:val="0"/>
              <w:spacing w:before="0" w:after="0"/>
              <w:ind w:firstLine="0"/>
              <w:jc w:val="left"/>
              <w:rPr>
                <w:rFonts w:ascii="Calibri" w:hAnsi="Calibri" w:cs="Calibri"/>
                <w:sz w:val="22"/>
                <w:szCs w:val="22"/>
              </w:rPr>
            </w:pPr>
            <w:r>
              <w:rPr>
                <w:rFonts w:ascii="Calibri" w:eastAsiaTheme="minorHAnsi" w:hAnsi="Calibri" w:cs="Calibri"/>
                <w:sz w:val="22"/>
                <w:szCs w:val="22"/>
              </w:rPr>
              <w:t>Half</w:t>
            </w:r>
            <w:r w:rsidR="007945EE">
              <w:rPr>
                <w:rFonts w:ascii="Calibri" w:eastAsiaTheme="minorHAnsi" w:hAnsi="Calibri" w:cs="Calibri"/>
                <w:sz w:val="22"/>
                <w:szCs w:val="22"/>
              </w:rPr>
              <w:t>-width</w:t>
            </w:r>
            <w:r>
              <w:rPr>
                <w:rFonts w:ascii="Calibri" w:eastAsiaTheme="minorHAnsi" w:hAnsi="Calibri" w:cs="Calibri"/>
                <w:sz w:val="22"/>
                <w:szCs w:val="22"/>
              </w:rPr>
              <w:t xml:space="preserve"> of the contact (mm)</w:t>
            </w:r>
          </w:p>
        </w:tc>
      </w:tr>
      <w:tr w:rsidR="00D82431" w:rsidRPr="00BC2F0D" w14:paraId="6B61EE54"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25E2EEFF" w14:textId="77777777" w:rsidR="00D82431" w:rsidRPr="00DC1032" w:rsidRDefault="00D82431" w:rsidP="00D33F08">
            <w:pPr>
              <w:pStyle w:val="a"/>
              <w:bidi w:val="0"/>
              <w:spacing w:before="0" w:after="0"/>
              <w:ind w:firstLine="0"/>
              <w:jc w:val="center"/>
              <w:rPr>
                <w:rFonts w:ascii="Calibri" w:hAnsi="Calibri" w:cs="Times New Roman"/>
                <w:i/>
                <w:sz w:val="22"/>
                <w:szCs w:val="22"/>
              </w:rPr>
            </w:pPr>
            <w:r w:rsidRPr="00DC1032">
              <w:rPr>
                <w:rFonts w:ascii="Calibri" w:hAnsi="Calibri" w:cs="Times New Roman"/>
                <w:i/>
                <w:sz w:val="22"/>
                <w:szCs w:val="22"/>
              </w:rPr>
              <w:t>C</w:t>
            </w:r>
          </w:p>
        </w:tc>
        <w:tc>
          <w:tcPr>
            <w:tcW w:w="8504" w:type="dxa"/>
            <w:vAlign w:val="center"/>
          </w:tcPr>
          <w:p w14:paraId="0DF782CF"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Radial clearance (µm)</w:t>
            </w:r>
          </w:p>
        </w:tc>
      </w:tr>
      <w:tr w:rsidR="00B24770" w:rsidRPr="00BC2F0D" w14:paraId="3207C400" w14:textId="77777777" w:rsidTr="002B52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12AA6DB5" w14:textId="13A13102" w:rsidR="00B24770" w:rsidRPr="00DC1032" w:rsidRDefault="00ED4957" w:rsidP="00B24770">
            <w:pPr>
              <w:pStyle w:val="a"/>
              <w:bidi w:val="0"/>
              <w:spacing w:before="0" w:after="0"/>
              <w:ind w:firstLine="0"/>
              <w:jc w:val="center"/>
              <w:rPr>
                <w:rFonts w:ascii="Calibri" w:hAnsi="Calibri"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r</m:t>
                    </m:r>
                  </m:sub>
                </m:sSub>
              </m:oMath>
            </m:oMathPara>
          </w:p>
        </w:tc>
        <w:tc>
          <w:tcPr>
            <w:tcW w:w="8504" w:type="dxa"/>
          </w:tcPr>
          <w:p w14:paraId="2F3F7F6A" w14:textId="29E1DFDC"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Diameter of roller (mm)</w:t>
            </w:r>
          </w:p>
        </w:tc>
      </w:tr>
      <w:tr w:rsidR="00B24770" w:rsidRPr="00BC2F0D" w14:paraId="245BB18D" w14:textId="77777777" w:rsidTr="002B52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055EC655" w14:textId="5955D55C" w:rsidR="00B24770" w:rsidRPr="00DC1032" w:rsidRDefault="00ED4957" w:rsidP="00B24770">
            <w:pPr>
              <w:pStyle w:val="a"/>
              <w:bidi w:val="0"/>
              <w:spacing w:before="0" w:after="0"/>
              <w:ind w:firstLine="0"/>
              <w:jc w:val="center"/>
              <w:rPr>
                <w:rFonts w:ascii="Calibri" w:hAnsi="Calibri"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D</m:t>
                    </m:r>
                  </m:e>
                  <m:sub>
                    <m:r>
                      <w:rPr>
                        <w:rFonts w:ascii="Cambria Math" w:hAnsi="Cambria Math" w:cs="Times New Roman"/>
                        <w:sz w:val="22"/>
                        <w:szCs w:val="22"/>
                      </w:rPr>
                      <m:t>p</m:t>
                    </m:r>
                  </m:sub>
                </m:sSub>
              </m:oMath>
            </m:oMathPara>
          </w:p>
        </w:tc>
        <w:tc>
          <w:tcPr>
            <w:tcW w:w="8504" w:type="dxa"/>
          </w:tcPr>
          <w:p w14:paraId="1FEB63AD" w14:textId="4CE70D7A"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Pitch diameter (mm)</w:t>
            </w:r>
          </w:p>
        </w:tc>
      </w:tr>
      <w:tr w:rsidR="00D82431" w:rsidRPr="0015306A" w14:paraId="6187B9A2"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4142C04F" w14:textId="6182C272" w:rsidR="00D82431" w:rsidRPr="00DC1032" w:rsidRDefault="00ED4957" w:rsidP="00D33F08">
            <w:pPr>
              <w:pStyle w:val="a"/>
              <w:bidi w:val="0"/>
              <w:spacing w:before="0" w:after="0"/>
              <w:ind w:firstLine="0"/>
              <w:jc w:val="center"/>
              <w:rPr>
                <w:rFonts w:ascii="Calibri" w:hAnsi="Calibri"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r</m:t>
                    </m:r>
                  </m:sub>
                </m:sSub>
              </m:oMath>
            </m:oMathPara>
          </w:p>
        </w:tc>
        <w:tc>
          <w:tcPr>
            <w:tcW w:w="8504" w:type="dxa"/>
          </w:tcPr>
          <w:p w14:paraId="38D86AD8" w14:textId="77777777" w:rsidR="00D82431" w:rsidRPr="0015306A" w:rsidRDefault="00D82431" w:rsidP="00D33F08">
            <w:pPr>
              <w:pStyle w:val="a"/>
              <w:bidi w:val="0"/>
              <w:spacing w:before="0" w:after="0"/>
              <w:ind w:firstLine="0"/>
              <w:jc w:val="left"/>
              <w:rPr>
                <w:rFonts w:ascii="Calibri" w:eastAsiaTheme="minorHAnsi" w:hAnsi="Calibri" w:cs="Calibri"/>
                <w:sz w:val="22"/>
                <w:szCs w:val="22"/>
              </w:rPr>
            </w:pPr>
            <w:r>
              <w:rPr>
                <w:rFonts w:ascii="Calibri" w:hAnsi="Calibri" w:cs="Calibri"/>
                <w:sz w:val="22"/>
                <w:szCs w:val="22"/>
              </w:rPr>
              <w:t>Equivalent (reduced) elastic modulus (GPa)</w:t>
            </w:r>
          </w:p>
        </w:tc>
      </w:tr>
      <w:tr w:rsidR="00D82431" w14:paraId="6CCFC551"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2EE95B89" w14:textId="2D1484EE" w:rsidR="00D82431" w:rsidRPr="00DC1032" w:rsidRDefault="00ED4957" w:rsidP="00D33F08">
            <w:pPr>
              <w:pStyle w:val="a"/>
              <w:bidi w:val="0"/>
              <w:spacing w:before="0" w:after="0"/>
              <w:ind w:firstLine="0"/>
              <w:jc w:val="center"/>
              <w:rPr>
                <w:rFonts w:ascii="Calibri" w:hAnsi="Calibri" w:cs="Times New Roman"/>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x</m:t>
                    </m:r>
                  </m:sub>
                </m:sSub>
              </m:oMath>
            </m:oMathPara>
          </w:p>
        </w:tc>
        <w:tc>
          <w:tcPr>
            <w:tcW w:w="8504" w:type="dxa"/>
            <w:vAlign w:val="center"/>
          </w:tcPr>
          <w:p w14:paraId="49696EE3" w14:textId="77777777" w:rsidR="00D82431" w:rsidRDefault="00D82431" w:rsidP="00D33F08">
            <w:pPr>
              <w:pStyle w:val="a"/>
              <w:bidi w:val="0"/>
              <w:spacing w:before="0" w:after="0"/>
              <w:ind w:firstLine="0"/>
              <w:jc w:val="left"/>
              <w:rPr>
                <w:rFonts w:ascii="Calibri" w:eastAsiaTheme="minorHAnsi" w:hAnsi="Calibri" w:cs="Calibri"/>
                <w:sz w:val="22"/>
                <w:szCs w:val="22"/>
              </w:rPr>
            </w:pPr>
            <w:r>
              <w:rPr>
                <w:rFonts w:ascii="Calibri" w:hAnsi="Calibri" w:cs="Calibri"/>
                <w:sz w:val="22"/>
                <w:szCs w:val="22"/>
              </w:rPr>
              <w:t>Radial load in x-direction (N)</w:t>
            </w:r>
          </w:p>
        </w:tc>
      </w:tr>
      <w:tr w:rsidR="00D82431" w:rsidRPr="0015306A" w14:paraId="64CA6862"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79D19FDF" w14:textId="08FFFDEB" w:rsidR="00D82431" w:rsidRPr="00DC1032" w:rsidRDefault="00ED4957" w:rsidP="00D33F08">
            <w:pPr>
              <w:pStyle w:val="a"/>
              <w:bidi w:val="0"/>
              <w:spacing w:before="0" w:after="0"/>
              <w:ind w:firstLine="0"/>
              <w:jc w:val="center"/>
              <w:rPr>
                <w:rFonts w:ascii="Calibri" w:eastAsia="Calibri" w:hAnsi="Calibri" w:cs="Calibri"/>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y</m:t>
                    </m:r>
                  </m:sub>
                </m:sSub>
              </m:oMath>
            </m:oMathPara>
          </w:p>
        </w:tc>
        <w:tc>
          <w:tcPr>
            <w:tcW w:w="8504" w:type="dxa"/>
            <w:vAlign w:val="center"/>
          </w:tcPr>
          <w:p w14:paraId="79EF1A21" w14:textId="77777777" w:rsidR="00D82431" w:rsidRPr="0015306A" w:rsidRDefault="00D82431" w:rsidP="00D33F08">
            <w:pPr>
              <w:pStyle w:val="a"/>
              <w:bidi w:val="0"/>
              <w:spacing w:before="0" w:after="0"/>
              <w:ind w:firstLine="0"/>
              <w:jc w:val="left"/>
              <w:rPr>
                <w:rFonts w:ascii="Calibri" w:hAnsi="Calibri" w:cs="Calibri"/>
                <w:sz w:val="22"/>
                <w:szCs w:val="22"/>
                <w:rtl/>
              </w:rPr>
            </w:pPr>
            <w:r>
              <w:rPr>
                <w:rFonts w:ascii="Calibri" w:hAnsi="Calibri" w:cs="Calibri"/>
                <w:sz w:val="22"/>
                <w:szCs w:val="22"/>
              </w:rPr>
              <w:t>Radial load in y-direction (N)</w:t>
            </w:r>
          </w:p>
        </w:tc>
      </w:tr>
      <w:tr w:rsidR="00B24770" w:rsidRPr="0015306A" w14:paraId="2F131993" w14:textId="77777777" w:rsidTr="002B52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1048F798" w14:textId="2893EC26"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f</m:t>
                    </m:r>
                  </m:e>
                  <m:sub>
                    <m:r>
                      <w:rPr>
                        <w:rFonts w:ascii="Cambria Math" w:hAnsi="Cambria Math" w:cs="Calibri"/>
                        <w:sz w:val="22"/>
                        <w:szCs w:val="22"/>
                      </w:rPr>
                      <m:t>bpi</m:t>
                    </m:r>
                  </m:sub>
                </m:sSub>
              </m:oMath>
            </m:oMathPara>
          </w:p>
        </w:tc>
        <w:tc>
          <w:tcPr>
            <w:tcW w:w="8504" w:type="dxa"/>
          </w:tcPr>
          <w:p w14:paraId="5A4F4B93" w14:textId="4DD74219"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Ball Pass Frequency of Outer Race (Hz)</w:t>
            </w:r>
          </w:p>
        </w:tc>
      </w:tr>
      <w:tr w:rsidR="00B24770" w:rsidRPr="0015306A" w14:paraId="7A5513BA" w14:textId="77777777" w:rsidTr="002B52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084F6AC5" w14:textId="560FA02F"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f</m:t>
                    </m:r>
                  </m:e>
                  <m:sub>
                    <m:r>
                      <w:rPr>
                        <w:rFonts w:ascii="Cambria Math" w:hAnsi="Cambria Math" w:cs="Calibri"/>
                        <w:sz w:val="22"/>
                        <w:szCs w:val="22"/>
                      </w:rPr>
                      <m:t>bpo</m:t>
                    </m:r>
                  </m:sub>
                </m:sSub>
              </m:oMath>
            </m:oMathPara>
          </w:p>
        </w:tc>
        <w:tc>
          <w:tcPr>
            <w:tcW w:w="8504" w:type="dxa"/>
          </w:tcPr>
          <w:p w14:paraId="69BFB379" w14:textId="30810284"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Ball Pass Frequency of Inner Race (Hz)</w:t>
            </w:r>
          </w:p>
        </w:tc>
      </w:tr>
      <w:tr w:rsidR="00B24770" w:rsidRPr="0015306A" w14:paraId="290C6CCC" w14:textId="77777777" w:rsidTr="002B52D9">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6B887768" w14:textId="604A5AD1"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cs="Calibri"/>
                        <w:i/>
                        <w:sz w:val="22"/>
                        <w:szCs w:val="22"/>
                      </w:rPr>
                    </m:ctrlPr>
                  </m:sSubPr>
                  <m:e>
                    <m:r>
                      <w:rPr>
                        <w:rFonts w:ascii="Cambria Math" w:hAnsi="Cambria Math" w:cs="Calibri"/>
                        <w:sz w:val="22"/>
                        <w:szCs w:val="22"/>
                      </w:rPr>
                      <m:t>f</m:t>
                    </m:r>
                  </m:e>
                  <m:sub>
                    <m:r>
                      <w:rPr>
                        <w:rFonts w:ascii="Cambria Math" w:hAnsi="Cambria Math" w:cs="Calibri"/>
                        <w:sz w:val="22"/>
                        <w:szCs w:val="22"/>
                      </w:rPr>
                      <m:t>s</m:t>
                    </m:r>
                    <m:r>
                      <w:rPr>
                        <w:rFonts w:ascii="Cambria Math" w:hAnsi="Cambria Math" w:cs="Calibri"/>
                        <w:sz w:val="22"/>
                        <w:szCs w:val="22"/>
                      </w:rPr>
                      <m:t>h</m:t>
                    </m:r>
                    <m:r>
                      <w:rPr>
                        <w:rFonts w:ascii="Cambria Math" w:hAnsi="Cambria Math" w:cs="Calibri"/>
                        <w:sz w:val="22"/>
                        <w:szCs w:val="22"/>
                      </w:rPr>
                      <m:t>aft</m:t>
                    </m:r>
                  </m:sub>
                </m:sSub>
              </m:oMath>
            </m:oMathPara>
          </w:p>
        </w:tc>
        <w:tc>
          <w:tcPr>
            <w:tcW w:w="8504" w:type="dxa"/>
          </w:tcPr>
          <w:p w14:paraId="6D59CCA3" w14:textId="1F8AEE1A"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Shaft Rotational Frequency (Hz)</w:t>
            </w:r>
          </w:p>
        </w:tc>
      </w:tr>
      <w:tr w:rsidR="00D82431" w:rsidRPr="0054779C" w14:paraId="0F9658EE"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3D158F76" w14:textId="551E8D37" w:rsidR="00D82431" w:rsidRPr="00DC1032" w:rsidRDefault="00ED4957" w:rsidP="00D33F08">
            <w:pPr>
              <w:pStyle w:val="a"/>
              <w:bidi w:val="0"/>
              <w:spacing w:before="0" w:after="0"/>
              <w:ind w:firstLine="0"/>
              <w:jc w:val="center"/>
              <w:rPr>
                <w:rFonts w:ascii="Calibri" w:hAnsi="Calibri" w:cs="Calibri"/>
                <w:i/>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G</m:t>
                    </m:r>
                  </m:e>
                  <m:sup>
                    <m:r>
                      <w:rPr>
                        <w:rFonts w:ascii="Cambria Math" w:hAnsi="Cambria Math" w:cs="Times New Roman"/>
                        <w:sz w:val="22"/>
                        <w:szCs w:val="22"/>
                      </w:rPr>
                      <m:t>*</m:t>
                    </m:r>
                  </m:sup>
                </m:sSup>
              </m:oMath>
            </m:oMathPara>
          </w:p>
        </w:tc>
        <w:tc>
          <w:tcPr>
            <w:tcW w:w="8504" w:type="dxa"/>
          </w:tcPr>
          <w:p w14:paraId="7F2D800C" w14:textId="77777777" w:rsidR="00D82431" w:rsidRPr="0054779C" w:rsidRDefault="00D82431" w:rsidP="00D33F08">
            <w:pPr>
              <w:pStyle w:val="a"/>
              <w:bidi w:val="0"/>
              <w:spacing w:before="0" w:after="0"/>
              <w:ind w:firstLine="0"/>
              <w:jc w:val="left"/>
              <w:rPr>
                <w:rFonts w:ascii="Calibri" w:hAnsi="Calibri" w:cs="Calibri"/>
                <w:sz w:val="22"/>
                <w:szCs w:val="22"/>
              </w:rPr>
            </w:pPr>
            <w:r>
              <w:rPr>
                <w:rFonts w:ascii="Calibri" w:eastAsiaTheme="minorHAnsi" w:hAnsi="Calibri" w:cs="Calibri"/>
                <w:sz w:val="22"/>
                <w:szCs w:val="22"/>
              </w:rPr>
              <w:t>Dimensionless equivalent geometry (-)</w:t>
            </w:r>
          </w:p>
        </w:tc>
      </w:tr>
      <w:tr w:rsidR="00D82431" w:rsidRPr="00010F93" w14:paraId="0ACCEBDF"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15DE4CA6" w14:textId="55F7993B" w:rsidR="00D82431" w:rsidRPr="00DC1032" w:rsidRDefault="00ED4957" w:rsidP="00D33F08">
            <w:pPr>
              <w:pStyle w:val="a"/>
              <w:bidi w:val="0"/>
              <w:spacing w:before="0" w:after="0"/>
              <w:ind w:firstLine="0"/>
              <w:jc w:val="center"/>
              <w:rPr>
                <w:rFonts w:ascii="Calibri" w:hAnsi="Calibri" w:cs="Calibri"/>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c</m:t>
                    </m:r>
                  </m:sub>
                </m:sSub>
              </m:oMath>
            </m:oMathPara>
          </w:p>
        </w:tc>
        <w:tc>
          <w:tcPr>
            <w:tcW w:w="8504" w:type="dxa"/>
            <w:vAlign w:val="center"/>
          </w:tcPr>
          <w:p w14:paraId="0C2F39E6" w14:textId="77777777" w:rsidR="00D82431" w:rsidRPr="00010F93"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Central film thickness (m)</w:t>
            </w:r>
          </w:p>
        </w:tc>
      </w:tr>
      <w:tr w:rsidR="00D82431" w:rsidRPr="00010F93" w14:paraId="2AE55BDF"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72819024" w14:textId="1E6F4806" w:rsidR="00D82431" w:rsidRPr="00DC1032" w:rsidRDefault="00DC1032" w:rsidP="00D33F08">
            <w:pPr>
              <w:pStyle w:val="a"/>
              <w:bidi w:val="0"/>
              <w:spacing w:before="0" w:after="0"/>
              <w:ind w:firstLine="0"/>
              <w:jc w:val="center"/>
              <w:rPr>
                <w:rFonts w:ascii="Calibri" w:hAnsi="Calibri" w:cs="Times New Roman"/>
                <w:i/>
                <w:sz w:val="22"/>
                <w:szCs w:val="26"/>
              </w:rPr>
            </w:pPr>
            <m:oMathPara>
              <m:oMath>
                <m:r>
                  <w:rPr>
                    <w:rFonts w:ascii="Cambria Math" w:hAnsi="Cambria Math" w:cs="Times New Roman"/>
                    <w:sz w:val="22"/>
                    <w:szCs w:val="22"/>
                  </w:rPr>
                  <m:t>k</m:t>
                </m:r>
              </m:oMath>
            </m:oMathPara>
          </w:p>
        </w:tc>
        <w:tc>
          <w:tcPr>
            <w:tcW w:w="8504" w:type="dxa"/>
            <w:vAlign w:val="center"/>
          </w:tcPr>
          <w:p w14:paraId="6F83B5E1" w14:textId="77777777" w:rsidR="00D82431" w:rsidRPr="00010F93"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Stiffness (N/m)</w:t>
            </w:r>
          </w:p>
        </w:tc>
      </w:tr>
      <w:tr w:rsidR="00D82431" w:rsidRPr="00010F93" w14:paraId="6CA7AEC1"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1F7AE77D" w14:textId="49CF058F"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L</m:t>
                </m:r>
              </m:oMath>
            </m:oMathPara>
          </w:p>
        </w:tc>
        <w:tc>
          <w:tcPr>
            <w:tcW w:w="8504" w:type="dxa"/>
          </w:tcPr>
          <w:p w14:paraId="490F57CA"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Roller length (mm)</w:t>
            </w:r>
          </w:p>
        </w:tc>
      </w:tr>
      <w:tr w:rsidR="00D82431" w:rsidRPr="003B0E4A" w14:paraId="2F5257A3"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77E8222A" w14:textId="1339857D"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n</m:t>
                </m:r>
              </m:oMath>
            </m:oMathPara>
          </w:p>
        </w:tc>
        <w:tc>
          <w:tcPr>
            <w:tcW w:w="8504" w:type="dxa"/>
            <w:vAlign w:val="center"/>
          </w:tcPr>
          <w:p w14:paraId="1F738F6F" w14:textId="77777777" w:rsidR="00D82431" w:rsidRPr="003B0E4A"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Exponent of localized deflection (-)</w:t>
            </w:r>
          </w:p>
        </w:tc>
      </w:tr>
      <w:tr w:rsidR="00D82431" w:rsidRPr="003B0E4A" w14:paraId="35A5D7C1"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04F8D88B" w14:textId="77777777" w:rsidR="00D82431" w:rsidRPr="00DC1032" w:rsidRDefault="00D82431" w:rsidP="00D33F08">
            <w:pPr>
              <w:pStyle w:val="a"/>
              <w:bidi w:val="0"/>
              <w:spacing w:before="0" w:after="0"/>
              <w:ind w:firstLine="0"/>
              <w:jc w:val="center"/>
              <w:rPr>
                <w:rFonts w:ascii="Calibri" w:hAnsi="Calibri" w:cs="Times New Roman"/>
                <w:i/>
                <w:sz w:val="22"/>
                <w:szCs w:val="22"/>
              </w:rPr>
            </w:pPr>
            <w:r w:rsidRPr="00DC1032">
              <w:rPr>
                <w:rFonts w:ascii="Calibri" w:hAnsi="Calibri" w:cs="Times New Roman"/>
                <w:i/>
                <w:sz w:val="22"/>
                <w:szCs w:val="22"/>
              </w:rPr>
              <w:t>N</w:t>
            </w:r>
          </w:p>
        </w:tc>
        <w:tc>
          <w:tcPr>
            <w:tcW w:w="8504" w:type="dxa"/>
            <w:vAlign w:val="center"/>
          </w:tcPr>
          <w:p w14:paraId="5997F52E"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Number of rolling elements (-)</w:t>
            </w:r>
          </w:p>
        </w:tc>
      </w:tr>
      <w:tr w:rsidR="00D82431" w:rsidRPr="00010F93" w14:paraId="069052DA"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3652CC20" w14:textId="6A81B68C"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Calibri"/>
                    <w:color w:val="000000" w:themeColor="text1"/>
                    <w:sz w:val="22"/>
                    <w:szCs w:val="26"/>
                  </w:rPr>
                  <m:t>p</m:t>
                </m:r>
              </m:oMath>
            </m:oMathPara>
          </w:p>
        </w:tc>
        <w:tc>
          <w:tcPr>
            <w:tcW w:w="8504" w:type="dxa"/>
          </w:tcPr>
          <w:p w14:paraId="216DA644" w14:textId="77777777" w:rsidR="00D82431" w:rsidRPr="00010F93"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Contact pressure (GPa)</w:t>
            </w:r>
          </w:p>
        </w:tc>
      </w:tr>
      <w:tr w:rsidR="00DC1032" w:rsidRPr="00010F93" w14:paraId="6F3F4233"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6021F200" w14:textId="6DD98849" w:rsidR="00DC1032" w:rsidRPr="00DC1032" w:rsidRDefault="00ED4957" w:rsidP="00D33F08">
            <w:pPr>
              <w:pStyle w:val="a"/>
              <w:bidi w:val="0"/>
              <w:spacing w:before="0" w:after="0"/>
              <w:ind w:firstLine="0"/>
              <w:jc w:val="center"/>
              <w:rPr>
                <w:rFonts w:ascii="Calibri" w:hAnsi="Calibri" w:cs="Times New Roman"/>
                <w:i/>
                <w:color w:val="000000" w:themeColor="text1"/>
                <w:sz w:val="22"/>
                <w:szCs w:val="26"/>
              </w:rPr>
            </w:pPr>
            <m:oMathPara>
              <m:oMath>
                <m:sSub>
                  <m:sSubPr>
                    <m:ctrlPr>
                      <w:rPr>
                        <w:rFonts w:ascii="Cambria Math" w:hAnsi="Cambria Math" w:cs="Calibri"/>
                        <w:i/>
                        <w:color w:val="000000" w:themeColor="text1"/>
                        <w:sz w:val="22"/>
                        <w:szCs w:val="26"/>
                      </w:rPr>
                    </m:ctrlPr>
                  </m:sSubPr>
                  <m:e>
                    <m:r>
                      <w:rPr>
                        <w:rFonts w:ascii="Cambria Math" w:hAnsi="Cambria Math" w:cs="Calibri"/>
                        <w:color w:val="000000" w:themeColor="text1"/>
                        <w:sz w:val="22"/>
                        <w:szCs w:val="26"/>
                      </w:rPr>
                      <m:t>p</m:t>
                    </m:r>
                  </m:e>
                  <m:sub>
                    <m:r>
                      <w:rPr>
                        <w:rFonts w:ascii="Cambria Math" w:hAnsi="Cambria Math" w:cs="Calibri"/>
                        <w:color w:val="000000" w:themeColor="text1"/>
                        <w:sz w:val="22"/>
                        <w:szCs w:val="26"/>
                      </w:rPr>
                      <m:t>h</m:t>
                    </m:r>
                  </m:sub>
                </m:sSub>
              </m:oMath>
            </m:oMathPara>
          </w:p>
        </w:tc>
        <w:tc>
          <w:tcPr>
            <w:tcW w:w="8504" w:type="dxa"/>
          </w:tcPr>
          <w:p w14:paraId="114DC305" w14:textId="756A3320" w:rsidR="00DC1032" w:rsidRDefault="00DC1032" w:rsidP="00D33F08">
            <w:pPr>
              <w:pStyle w:val="a"/>
              <w:bidi w:val="0"/>
              <w:spacing w:before="0" w:after="0"/>
              <w:ind w:firstLine="0"/>
              <w:jc w:val="left"/>
              <w:rPr>
                <w:rFonts w:ascii="Calibri" w:hAnsi="Calibri" w:cs="Calibri"/>
                <w:sz w:val="22"/>
                <w:szCs w:val="22"/>
              </w:rPr>
            </w:pPr>
            <w:r>
              <w:rPr>
                <w:rFonts w:ascii="Calibri" w:hAnsi="Calibri" w:cs="Calibri"/>
                <w:sz w:val="22"/>
                <w:szCs w:val="22"/>
              </w:rPr>
              <w:t>Maximum Hertzian pressure (GPa)</w:t>
            </w:r>
          </w:p>
        </w:tc>
      </w:tr>
      <w:tr w:rsidR="00DC1032" w:rsidRPr="00010F93" w14:paraId="37C421E6"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4DFDA5BE" w14:textId="4CE03A4E" w:rsidR="00DC1032" w:rsidRPr="00DC1032" w:rsidRDefault="00DC1032" w:rsidP="00D33F08">
            <w:pPr>
              <w:pStyle w:val="a"/>
              <w:bidi w:val="0"/>
              <w:spacing w:before="0" w:after="0"/>
              <w:ind w:firstLine="0"/>
              <w:jc w:val="center"/>
              <w:rPr>
                <w:rFonts w:ascii="Calibri" w:hAnsi="Calibri" w:cs="Times New Roman"/>
                <w:i/>
                <w:color w:val="000000" w:themeColor="text1"/>
                <w:sz w:val="22"/>
                <w:szCs w:val="26"/>
              </w:rPr>
            </w:pPr>
            <m:oMathPara>
              <m:oMath>
                <m:r>
                  <w:rPr>
                    <w:rFonts w:ascii="Cambria Math" w:hAnsi="Cambria Math"/>
                    <w:sz w:val="22"/>
                    <w:szCs w:val="26"/>
                  </w:rPr>
                  <m:t>P</m:t>
                </m:r>
              </m:oMath>
            </m:oMathPara>
          </w:p>
        </w:tc>
        <w:tc>
          <w:tcPr>
            <w:tcW w:w="8504" w:type="dxa"/>
          </w:tcPr>
          <w:p w14:paraId="16CC5421" w14:textId="5C4CC707" w:rsidR="00DC1032" w:rsidRDefault="00DC1032"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contact pressure</w:t>
            </w:r>
          </w:p>
        </w:tc>
      </w:tr>
      <w:tr w:rsidR="00D82431" w:rsidRPr="00010F93" w14:paraId="10036EB7"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2EF8BF78" w14:textId="2AA47936" w:rsidR="00D82431" w:rsidRPr="00DC1032" w:rsidRDefault="00ED4957" w:rsidP="00D33F08">
            <w:pPr>
              <w:pStyle w:val="a"/>
              <w:bidi w:val="0"/>
              <w:spacing w:before="0" w:after="0"/>
              <w:ind w:firstLine="0"/>
              <w:jc w:val="center"/>
              <w:rPr>
                <w:rFonts w:ascii="Calibri" w:hAnsi="Calibri" w:cs="Calibri"/>
                <w:i/>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zx</m:t>
                    </m:r>
                  </m:sub>
                </m:sSub>
              </m:oMath>
            </m:oMathPara>
          </w:p>
        </w:tc>
        <w:tc>
          <w:tcPr>
            <w:tcW w:w="8504" w:type="dxa"/>
          </w:tcPr>
          <w:p w14:paraId="17D636DD" w14:textId="77777777" w:rsidR="00D82431" w:rsidRDefault="00D82431" w:rsidP="00D33F08">
            <w:pPr>
              <w:pStyle w:val="a"/>
              <w:bidi w:val="0"/>
              <w:spacing w:before="0" w:after="0"/>
              <w:ind w:firstLine="0"/>
              <w:jc w:val="left"/>
              <w:rPr>
                <w:rFonts w:ascii="Calibri" w:hAnsi="Calibri" w:cs="Calibri"/>
                <w:sz w:val="22"/>
                <w:szCs w:val="22"/>
              </w:rPr>
            </w:pPr>
            <w:r>
              <w:rPr>
                <w:rFonts w:ascii="Calibri" w:eastAsiaTheme="minorHAnsi" w:hAnsi="Calibri" w:cs="Calibri"/>
                <w:sz w:val="22"/>
                <w:szCs w:val="22"/>
              </w:rPr>
              <w:t>Equivalent radius of contact (mm)</w:t>
            </w:r>
          </w:p>
        </w:tc>
      </w:tr>
      <w:tr w:rsidR="00D82431" w14:paraId="691B5FA5"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6EBB1F52" w14:textId="3C9BEC51" w:rsidR="00D82431" w:rsidRPr="00DC1032" w:rsidRDefault="00DC1032" w:rsidP="00D33F08">
            <w:pPr>
              <w:pStyle w:val="a"/>
              <w:bidi w:val="0"/>
              <w:spacing w:before="0" w:after="0"/>
              <w:ind w:firstLine="0"/>
              <w:jc w:val="center"/>
              <w:rPr>
                <w:rFonts w:ascii="Calibri" w:hAnsi="Calibri" w:cs="Times New Roman"/>
                <w:i/>
                <w:sz w:val="22"/>
                <w:szCs w:val="22"/>
              </w:rPr>
            </w:pPr>
            <m:oMathPara>
              <m:oMath>
                <m:r>
                  <w:rPr>
                    <w:rFonts w:ascii="Cambria Math" w:hAnsi="Cambria Math" w:cs="Times New Roman"/>
                    <w:sz w:val="22"/>
                    <w:szCs w:val="22"/>
                  </w:rPr>
                  <m:t>u</m:t>
                </m:r>
              </m:oMath>
            </m:oMathPara>
          </w:p>
        </w:tc>
        <w:tc>
          <w:tcPr>
            <w:tcW w:w="8504" w:type="dxa"/>
          </w:tcPr>
          <w:p w14:paraId="1BAD7983" w14:textId="77777777" w:rsidR="00D82431" w:rsidRDefault="00D82431" w:rsidP="00D33F08">
            <w:pPr>
              <w:pStyle w:val="a"/>
              <w:bidi w:val="0"/>
              <w:spacing w:before="0" w:after="0"/>
              <w:ind w:firstLine="0"/>
              <w:jc w:val="left"/>
              <w:rPr>
                <w:rFonts w:ascii="Calibri" w:hAnsi="Calibri" w:cs="Calibri"/>
                <w:sz w:val="22"/>
                <w:szCs w:val="22"/>
              </w:rPr>
            </w:pPr>
            <w:r>
              <w:rPr>
                <w:rFonts w:ascii="Calibri" w:eastAsiaTheme="minorHAnsi" w:hAnsi="Calibri" w:cs="Calibri"/>
                <w:sz w:val="22"/>
                <w:szCs w:val="22"/>
              </w:rPr>
              <w:t>Speed of entraining motion (m/s)</w:t>
            </w:r>
          </w:p>
        </w:tc>
      </w:tr>
      <w:tr w:rsidR="00D82431" w14:paraId="43703054"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5A311A9A" w14:textId="7E9FDAE5" w:rsidR="00D82431" w:rsidRPr="00DC1032" w:rsidRDefault="00ED4957" w:rsidP="00D33F08">
            <w:pPr>
              <w:pStyle w:val="a"/>
              <w:bidi w:val="0"/>
              <w:spacing w:before="0" w:after="0"/>
              <w:ind w:firstLine="0"/>
              <w:jc w:val="center"/>
              <w:rPr>
                <w:rFonts w:ascii="Calibri" w:hAnsi="Calibri" w:cs="Times New Roman"/>
                <w:i/>
                <w:sz w:val="22"/>
                <w:szCs w:val="22"/>
              </w:rPr>
            </w:pPr>
            <m:oMathPara>
              <m:oMath>
                <m:sSup>
                  <m:sSupPr>
                    <m:ctrlPr>
                      <w:rPr>
                        <w:rFonts w:ascii="Cambria Math" w:hAnsi="Cambria Math" w:cs="Times New Roman"/>
                        <w:i/>
                        <w:sz w:val="22"/>
                        <w:szCs w:val="22"/>
                      </w:rPr>
                    </m:ctrlPr>
                  </m:sSupPr>
                  <m:e>
                    <m:r>
                      <w:rPr>
                        <w:rFonts w:ascii="Cambria Math" w:hAnsi="Cambria Math" w:cs="Times New Roman"/>
                        <w:sz w:val="22"/>
                        <w:szCs w:val="22"/>
                      </w:rPr>
                      <m:t>U</m:t>
                    </m:r>
                  </m:e>
                  <m:sup>
                    <m:r>
                      <w:rPr>
                        <w:rFonts w:ascii="Cambria Math" w:hAnsi="Cambria Math" w:cs="Times New Roman"/>
                        <w:sz w:val="22"/>
                        <w:szCs w:val="22"/>
                      </w:rPr>
                      <m:t>*</m:t>
                    </m:r>
                  </m:sup>
                </m:sSup>
              </m:oMath>
            </m:oMathPara>
          </w:p>
        </w:tc>
        <w:tc>
          <w:tcPr>
            <w:tcW w:w="8504" w:type="dxa"/>
          </w:tcPr>
          <w:p w14:paraId="28D661BC"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speed parameter (-)</w:t>
            </w:r>
          </w:p>
        </w:tc>
      </w:tr>
      <w:tr w:rsidR="00D82431" w14:paraId="19D84064"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41FAE7D9" w14:textId="16ACACAE"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v</m:t>
                </m:r>
              </m:oMath>
            </m:oMathPara>
          </w:p>
        </w:tc>
        <w:tc>
          <w:tcPr>
            <w:tcW w:w="8504" w:type="dxa"/>
            <w:vAlign w:val="center"/>
          </w:tcPr>
          <w:p w14:paraId="519D47CC"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Velocity (m/s)</w:t>
            </w:r>
          </w:p>
        </w:tc>
      </w:tr>
      <w:tr w:rsidR="00D82431" w14:paraId="102C9FE6"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182B09A8" w14:textId="5804B687"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W</m:t>
                </m:r>
              </m:oMath>
            </m:oMathPara>
          </w:p>
        </w:tc>
        <w:tc>
          <w:tcPr>
            <w:tcW w:w="8504" w:type="dxa"/>
            <w:vAlign w:val="center"/>
          </w:tcPr>
          <w:p w14:paraId="461E36E4"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Contact load (N)</w:t>
            </w:r>
          </w:p>
        </w:tc>
      </w:tr>
      <w:tr w:rsidR="00D82431" w:rsidRPr="00010F93" w14:paraId="230B6971"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tcPr>
          <w:p w14:paraId="1AFEF095" w14:textId="30D0DBE5" w:rsidR="00D82431" w:rsidRPr="00DC1032" w:rsidRDefault="00ED4957" w:rsidP="00D33F08">
            <w:pPr>
              <w:pStyle w:val="a"/>
              <w:bidi w:val="0"/>
              <w:spacing w:before="0" w:after="0"/>
              <w:ind w:firstLine="0"/>
              <w:jc w:val="center"/>
              <w:rPr>
                <w:rFonts w:ascii="Calibri" w:hAnsi="Calibri" w:cs="Calibri"/>
                <w:i/>
                <w:color w:val="000000" w:themeColor="text1"/>
                <w:sz w:val="22"/>
                <w:szCs w:val="26"/>
              </w:rPr>
            </w:pPr>
            <m:oMathPara>
              <m:oMath>
                <m:sSup>
                  <m:sSupPr>
                    <m:ctrlPr>
                      <w:rPr>
                        <w:rFonts w:ascii="Cambria Math" w:hAnsi="Cambria Math" w:cs="Times New Roman"/>
                        <w:i/>
                        <w:sz w:val="22"/>
                        <w:szCs w:val="22"/>
                      </w:rPr>
                    </m:ctrlPr>
                  </m:sSupPr>
                  <m:e>
                    <m:r>
                      <w:rPr>
                        <w:rFonts w:ascii="Cambria Math" w:hAnsi="Cambria Math" w:cs="Times New Roman"/>
                        <w:sz w:val="22"/>
                        <w:szCs w:val="22"/>
                      </w:rPr>
                      <m:t>W</m:t>
                    </m:r>
                  </m:e>
                  <m:sup>
                    <m:r>
                      <w:rPr>
                        <w:rFonts w:ascii="Cambria Math" w:hAnsi="Cambria Math" w:cs="Times New Roman"/>
                        <w:sz w:val="22"/>
                        <w:szCs w:val="22"/>
                      </w:rPr>
                      <m:t>*</m:t>
                    </m:r>
                  </m:sup>
                </m:sSup>
              </m:oMath>
            </m:oMathPara>
          </w:p>
        </w:tc>
        <w:tc>
          <w:tcPr>
            <w:tcW w:w="8504" w:type="dxa"/>
          </w:tcPr>
          <w:p w14:paraId="4160362E"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load parameter (-)</w:t>
            </w:r>
          </w:p>
        </w:tc>
      </w:tr>
      <w:tr w:rsidR="00D82431" w:rsidRPr="0015306A" w14:paraId="7653C80B"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53084C47" w14:textId="1B955FCB"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x</m:t>
                </m:r>
              </m:oMath>
            </m:oMathPara>
          </w:p>
        </w:tc>
        <w:tc>
          <w:tcPr>
            <w:tcW w:w="8504" w:type="dxa"/>
            <w:vAlign w:val="center"/>
          </w:tcPr>
          <w:p w14:paraId="00632374" w14:textId="632F0C81" w:rsidR="00D82431" w:rsidRDefault="00296304" w:rsidP="00D33F08">
            <w:pPr>
              <w:pStyle w:val="a"/>
              <w:bidi w:val="0"/>
              <w:spacing w:before="0" w:after="0"/>
              <w:ind w:firstLine="0"/>
              <w:jc w:val="left"/>
              <w:rPr>
                <w:rFonts w:ascii="Calibri" w:hAnsi="Calibri" w:cs="Calibri"/>
                <w:sz w:val="22"/>
                <w:szCs w:val="22"/>
              </w:rPr>
            </w:pPr>
            <w:r>
              <w:rPr>
                <w:rFonts w:ascii="Calibri" w:hAnsi="Calibri" w:cs="Calibri"/>
                <w:sz w:val="22"/>
                <w:szCs w:val="22"/>
              </w:rPr>
              <w:t>Conjunction x-coordinate</w:t>
            </w:r>
            <w:r w:rsidR="00D82431">
              <w:rPr>
                <w:rFonts w:ascii="Calibri" w:hAnsi="Calibri" w:cs="Calibri"/>
                <w:sz w:val="22"/>
                <w:szCs w:val="22"/>
              </w:rPr>
              <w:t xml:space="preserve"> (</w:t>
            </w:r>
            <w:r>
              <w:rPr>
                <w:rFonts w:ascii="Calibri" w:hAnsi="Calibri" w:cs="Calibri"/>
                <w:sz w:val="22"/>
                <w:szCs w:val="22"/>
              </w:rPr>
              <w:t>µm</w:t>
            </w:r>
            <w:r w:rsidR="00D82431">
              <w:rPr>
                <w:rFonts w:ascii="Calibri" w:hAnsi="Calibri" w:cs="Calibri"/>
                <w:sz w:val="22"/>
                <w:szCs w:val="22"/>
              </w:rPr>
              <w:t>)</w:t>
            </w:r>
          </w:p>
        </w:tc>
      </w:tr>
      <w:tr w:rsidR="00DC1032" w:rsidRPr="0015306A" w14:paraId="7380236D"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2190F92B" w14:textId="0B657323" w:rsidR="00DC1032" w:rsidRPr="00DC1032" w:rsidRDefault="00DC1032" w:rsidP="00D33F08">
            <w:pPr>
              <w:pStyle w:val="a"/>
              <w:bidi w:val="0"/>
              <w:spacing w:before="0" w:after="0"/>
              <w:ind w:firstLine="0"/>
              <w:jc w:val="center"/>
              <w:rPr>
                <w:rFonts w:ascii="Calibri" w:hAnsi="Calibri" w:cs="Times New Roman"/>
                <w:i/>
                <w:sz w:val="22"/>
                <w:szCs w:val="26"/>
              </w:rPr>
            </w:pPr>
            <m:oMathPara>
              <m:oMath>
                <m:r>
                  <w:rPr>
                    <w:rFonts w:ascii="Cambria Math" w:hAnsi="Cambria Math"/>
                    <w:sz w:val="22"/>
                    <w:szCs w:val="26"/>
                  </w:rPr>
                  <m:t>X</m:t>
                </m:r>
              </m:oMath>
            </m:oMathPara>
          </w:p>
        </w:tc>
        <w:tc>
          <w:tcPr>
            <w:tcW w:w="8504" w:type="dxa"/>
            <w:vAlign w:val="center"/>
          </w:tcPr>
          <w:p w14:paraId="51B3A2FA" w14:textId="4CFF69DB" w:rsidR="00DC1032" w:rsidRDefault="00DC1032"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x-coordinate (-)</w:t>
            </w:r>
          </w:p>
        </w:tc>
      </w:tr>
      <w:tr w:rsidR="00D82431" w:rsidRPr="0015306A" w14:paraId="31A8F879" w14:textId="77777777" w:rsidTr="003E67C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26"/>
        </w:trPr>
        <w:tc>
          <w:tcPr>
            <w:tcW w:w="1701" w:type="dxa"/>
            <w:vAlign w:val="center"/>
          </w:tcPr>
          <w:p w14:paraId="33947115" w14:textId="3E922FCD" w:rsidR="00D82431" w:rsidRPr="00DC1032" w:rsidRDefault="00DC1032" w:rsidP="00D33F08">
            <w:pPr>
              <w:pStyle w:val="a"/>
              <w:bidi w:val="0"/>
              <w:spacing w:before="0" w:after="0"/>
              <w:ind w:firstLine="0"/>
              <w:jc w:val="center"/>
              <w:rPr>
                <w:rFonts w:ascii="Calibri" w:hAnsi="Calibri" w:cs="Calibri"/>
                <w:i/>
                <w:sz w:val="22"/>
                <w:szCs w:val="22"/>
              </w:rPr>
            </w:pPr>
            <m:oMathPara>
              <m:oMath>
                <m:r>
                  <w:rPr>
                    <w:rFonts w:ascii="Cambria Math" w:hAnsi="Cambria Math" w:cs="Times New Roman"/>
                    <w:sz w:val="22"/>
                    <w:szCs w:val="22"/>
                  </w:rPr>
                  <m:t>y</m:t>
                </m:r>
              </m:oMath>
            </m:oMathPara>
          </w:p>
        </w:tc>
        <w:tc>
          <w:tcPr>
            <w:tcW w:w="8504" w:type="dxa"/>
            <w:vAlign w:val="center"/>
          </w:tcPr>
          <w:p w14:paraId="60C2F11E" w14:textId="283CCECF" w:rsidR="00D82431" w:rsidRDefault="00296304" w:rsidP="00D33F08">
            <w:pPr>
              <w:pStyle w:val="a"/>
              <w:bidi w:val="0"/>
              <w:spacing w:before="0" w:after="0"/>
              <w:ind w:firstLine="0"/>
              <w:jc w:val="left"/>
              <w:rPr>
                <w:rFonts w:ascii="Calibri" w:hAnsi="Calibri" w:cs="Calibri"/>
                <w:sz w:val="22"/>
                <w:szCs w:val="22"/>
              </w:rPr>
            </w:pPr>
            <w:r>
              <w:rPr>
                <w:rFonts w:ascii="Calibri" w:hAnsi="Calibri" w:cs="Calibri"/>
                <w:sz w:val="22"/>
                <w:szCs w:val="22"/>
              </w:rPr>
              <w:t>Conjunction y-coordinate (µm)</w:t>
            </w:r>
          </w:p>
        </w:tc>
      </w:tr>
    </w:tbl>
    <w:p w14:paraId="36C2C797" w14:textId="77777777" w:rsidR="00D82431" w:rsidRDefault="00D82431" w:rsidP="00D82431">
      <w:pPr>
        <w:rPr>
          <w:b/>
          <w:bCs/>
          <w:color w:val="000000"/>
        </w:rPr>
      </w:pPr>
      <w:r w:rsidRPr="00327455">
        <w:rPr>
          <w:b/>
          <w:bCs/>
          <w:color w:val="000000"/>
        </w:rPr>
        <w:t>Greek Symbols:</w:t>
      </w:r>
    </w:p>
    <w:tbl>
      <w:tblPr>
        <w:tblStyle w:val="TableGrid"/>
        <w:tblW w:w="102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8504"/>
      </w:tblGrid>
      <w:tr w:rsidR="00D82431" w:rsidRPr="00BC2F0D" w14:paraId="378821BF" w14:textId="77777777" w:rsidTr="00332EC1">
        <w:trPr>
          <w:trHeight w:val="226"/>
        </w:trPr>
        <w:tc>
          <w:tcPr>
            <w:tcW w:w="1701" w:type="dxa"/>
            <w:vAlign w:val="center"/>
          </w:tcPr>
          <w:p w14:paraId="696FAE51" w14:textId="77777777" w:rsidR="00D82431" w:rsidRPr="00BC2F0D"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cs="Times New Roman"/>
                    <w:sz w:val="22"/>
                    <w:szCs w:val="22"/>
                  </w:rPr>
                  <m:t>θ</m:t>
                </m:r>
              </m:oMath>
            </m:oMathPara>
          </w:p>
        </w:tc>
        <w:tc>
          <w:tcPr>
            <w:tcW w:w="8504" w:type="dxa"/>
            <w:vAlign w:val="center"/>
          </w:tcPr>
          <w:p w14:paraId="7C7F37AF" w14:textId="77777777" w:rsidR="00D82431" w:rsidRPr="00BC2F0D"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Angular position (rad)</w:t>
            </w:r>
          </w:p>
        </w:tc>
      </w:tr>
      <w:tr w:rsidR="00D82431" w:rsidRPr="00BC2F0D" w14:paraId="51A591E0" w14:textId="77777777" w:rsidTr="00332EC1">
        <w:trPr>
          <w:trHeight w:val="226"/>
        </w:trPr>
        <w:tc>
          <w:tcPr>
            <w:tcW w:w="1701" w:type="dxa"/>
            <w:vAlign w:val="center"/>
          </w:tcPr>
          <w:p w14:paraId="7C8368E3" w14:textId="77777777" w:rsidR="00D82431"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cs="Times New Roman"/>
                    <w:sz w:val="22"/>
                    <w:szCs w:val="22"/>
                  </w:rPr>
                  <m:t>α</m:t>
                </m:r>
              </m:oMath>
            </m:oMathPara>
          </w:p>
        </w:tc>
        <w:tc>
          <w:tcPr>
            <w:tcW w:w="8504" w:type="dxa"/>
            <w:vAlign w:val="center"/>
          </w:tcPr>
          <w:p w14:paraId="585BB7C3"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Pressure viscosity coefficient (m</w:t>
            </w:r>
            <w:r>
              <w:rPr>
                <w:rFonts w:ascii="Calibri" w:hAnsi="Calibri" w:cs="Calibri"/>
                <w:sz w:val="22"/>
                <w:szCs w:val="22"/>
                <w:vertAlign w:val="superscript"/>
              </w:rPr>
              <w:t>2</w:t>
            </w:r>
            <w:r w:rsidRPr="00C243A1">
              <w:rPr>
                <w:rFonts w:ascii="Calibri" w:hAnsi="Calibri" w:cs="Calibri"/>
                <w:sz w:val="22"/>
                <w:szCs w:val="22"/>
              </w:rPr>
              <w:t>N</w:t>
            </w:r>
            <w:r w:rsidRPr="00C243A1">
              <w:rPr>
                <w:rFonts w:ascii="Calibri" w:hAnsi="Calibri" w:cs="Calibri"/>
                <w:sz w:val="22"/>
                <w:szCs w:val="22"/>
                <w:vertAlign w:val="superscript"/>
              </w:rPr>
              <w:t>-1</w:t>
            </w:r>
            <w:r>
              <w:rPr>
                <w:rFonts w:ascii="Calibri" w:hAnsi="Calibri" w:cs="Calibri"/>
                <w:sz w:val="22"/>
                <w:szCs w:val="22"/>
              </w:rPr>
              <w:t>)</w:t>
            </w:r>
          </w:p>
        </w:tc>
      </w:tr>
      <w:tr w:rsidR="00D82431" w:rsidRPr="00BC2F0D" w14:paraId="6C347B5A" w14:textId="77777777" w:rsidTr="00332EC1">
        <w:trPr>
          <w:trHeight w:val="226"/>
        </w:trPr>
        <w:tc>
          <w:tcPr>
            <w:tcW w:w="1701" w:type="dxa"/>
            <w:vAlign w:val="center"/>
          </w:tcPr>
          <w:p w14:paraId="57DA16A4" w14:textId="77777777" w:rsidR="00D82431" w:rsidRPr="00F15C8E"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cs="Times New Roman"/>
                    <w:sz w:val="22"/>
                    <w:szCs w:val="22"/>
                  </w:rPr>
                  <m:t>δ</m:t>
                </m:r>
              </m:oMath>
            </m:oMathPara>
          </w:p>
        </w:tc>
        <w:tc>
          <w:tcPr>
            <w:tcW w:w="8504" w:type="dxa"/>
            <w:vAlign w:val="center"/>
          </w:tcPr>
          <w:p w14:paraId="64A36A5E" w14:textId="77777777" w:rsidR="00D82431" w:rsidRPr="00BC2F0D"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Contact Deflection (m)</w:t>
            </w:r>
          </w:p>
        </w:tc>
      </w:tr>
      <w:tr w:rsidR="00D82431" w:rsidRPr="00BC2F0D" w14:paraId="4DC364A1" w14:textId="77777777" w:rsidTr="00332EC1">
        <w:trPr>
          <w:trHeight w:val="226"/>
        </w:trPr>
        <w:tc>
          <w:tcPr>
            <w:tcW w:w="1701" w:type="dxa"/>
            <w:vAlign w:val="center"/>
          </w:tcPr>
          <w:p w14:paraId="31F1BC44" w14:textId="77777777" w:rsidR="00D82431" w:rsidRPr="00BB241F" w:rsidRDefault="00D82431" w:rsidP="00D33F08">
            <w:pPr>
              <w:pStyle w:val="a"/>
              <w:bidi w:val="0"/>
              <w:spacing w:before="0" w:after="0"/>
              <w:ind w:firstLine="0"/>
              <w:jc w:val="center"/>
              <w:rPr>
                <w:rFonts w:ascii="Calibri" w:hAnsi="Calibri" w:cs="Calibri"/>
                <w:sz w:val="22"/>
                <w:szCs w:val="22"/>
              </w:rPr>
            </w:pPr>
            <m:oMathPara>
              <m:oMath>
                <m:r>
                  <w:rPr>
                    <w:rFonts w:ascii="Cambria Math" w:hAnsi="Cambria Math"/>
                    <w:color w:val="000000" w:themeColor="text1"/>
                    <w:sz w:val="22"/>
                    <w:szCs w:val="26"/>
                  </w:rPr>
                  <m:t>λ</m:t>
                </m:r>
              </m:oMath>
            </m:oMathPara>
          </w:p>
        </w:tc>
        <w:tc>
          <w:tcPr>
            <w:tcW w:w="8504" w:type="dxa"/>
            <w:vAlign w:val="center"/>
          </w:tcPr>
          <w:p w14:paraId="21D043BD"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Stribeck parameter (-)</w:t>
            </w:r>
          </w:p>
        </w:tc>
      </w:tr>
      <w:tr w:rsidR="00D82431" w14:paraId="2D69B990" w14:textId="77777777" w:rsidTr="00332EC1">
        <w:trPr>
          <w:trHeight w:val="226"/>
        </w:trPr>
        <w:tc>
          <w:tcPr>
            <w:tcW w:w="1701" w:type="dxa"/>
            <w:vAlign w:val="center"/>
          </w:tcPr>
          <w:p w14:paraId="5BF84C74" w14:textId="77777777" w:rsidR="00D82431" w:rsidRPr="00BB241F" w:rsidRDefault="00ED4957" w:rsidP="00D33F08">
            <w:pPr>
              <w:pStyle w:val="a"/>
              <w:bidi w:val="0"/>
              <w:spacing w:before="0" w:after="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0</m:t>
                    </m:r>
                  </m:sub>
                </m:sSub>
              </m:oMath>
            </m:oMathPara>
          </w:p>
        </w:tc>
        <w:tc>
          <w:tcPr>
            <w:tcW w:w="8504" w:type="dxa"/>
            <w:vAlign w:val="center"/>
          </w:tcPr>
          <w:p w14:paraId="5F99E16B" w14:textId="77777777" w:rsidR="00D82431" w:rsidRPr="007210E3"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Atmospheric lubricant dynamic viscosity (Pa.s)</w:t>
            </w:r>
          </w:p>
        </w:tc>
      </w:tr>
      <w:tr w:rsidR="00D82431" w14:paraId="5ADDA01C" w14:textId="77777777" w:rsidTr="00332EC1">
        <w:trPr>
          <w:trHeight w:val="226"/>
        </w:trPr>
        <w:tc>
          <w:tcPr>
            <w:tcW w:w="1701" w:type="dxa"/>
            <w:vAlign w:val="center"/>
          </w:tcPr>
          <w:p w14:paraId="4C008E2C" w14:textId="77777777" w:rsidR="00D82431" w:rsidRPr="00BB241F"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cs="Calibri"/>
                    <w:sz w:val="22"/>
                    <w:szCs w:val="22"/>
                  </w:rPr>
                  <m:t>η</m:t>
                </m:r>
              </m:oMath>
            </m:oMathPara>
          </w:p>
        </w:tc>
        <w:tc>
          <w:tcPr>
            <w:tcW w:w="8504" w:type="dxa"/>
            <w:vAlign w:val="center"/>
          </w:tcPr>
          <w:p w14:paraId="4C5B050D"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Lubricant dynamic viscosity (Pa.s)</w:t>
            </w:r>
          </w:p>
        </w:tc>
      </w:tr>
      <w:tr w:rsidR="00DC1032" w14:paraId="61A34C27" w14:textId="77777777" w:rsidTr="00332EC1">
        <w:trPr>
          <w:trHeight w:val="226"/>
        </w:trPr>
        <w:tc>
          <w:tcPr>
            <w:tcW w:w="1701" w:type="dxa"/>
            <w:vAlign w:val="center"/>
          </w:tcPr>
          <w:p w14:paraId="6C0A1C7F" w14:textId="051E1DB0" w:rsidR="00DC1032" w:rsidRDefault="00ED4957" w:rsidP="00D33F08">
            <w:pPr>
              <w:pStyle w:val="a"/>
              <w:bidi w:val="0"/>
              <w:spacing w:before="0" w:after="0"/>
              <w:ind w:firstLine="0"/>
              <w:jc w:val="center"/>
              <w:rPr>
                <w:rFonts w:ascii="Calibri" w:hAnsi="Calibri" w:cs="Times New Roman"/>
                <w:sz w:val="22"/>
                <w:szCs w:val="22"/>
              </w:rPr>
            </w:pPr>
            <m:oMathPara>
              <m:oMath>
                <m:acc>
                  <m:accPr>
                    <m:chr m:val="̅"/>
                    <m:ctrlPr>
                      <w:rPr>
                        <w:rFonts w:ascii="Cambria Math" w:hAnsi="Cambria Math" w:cs="Times New Roman"/>
                        <w:sz w:val="32"/>
                        <w:szCs w:val="28"/>
                        <w:lang w:eastAsia="en-US" w:bidi="ar-SA"/>
                      </w:rPr>
                    </m:ctrlPr>
                  </m:accPr>
                  <m:e>
                    <m:r>
                      <w:rPr>
                        <w:rFonts w:ascii="Cambria Math" w:hAnsi="Cambria Math"/>
                        <w:sz w:val="22"/>
                        <w:szCs w:val="26"/>
                      </w:rPr>
                      <m:t>η</m:t>
                    </m:r>
                  </m:e>
                </m:acc>
              </m:oMath>
            </m:oMathPara>
          </w:p>
        </w:tc>
        <w:tc>
          <w:tcPr>
            <w:tcW w:w="8504" w:type="dxa"/>
            <w:vAlign w:val="center"/>
          </w:tcPr>
          <w:p w14:paraId="5AF41A56" w14:textId="36577400" w:rsidR="00DC1032" w:rsidRDefault="00DC1032"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viscosity (-)</w:t>
            </w:r>
          </w:p>
        </w:tc>
      </w:tr>
      <w:tr w:rsidR="00D82431" w:rsidRPr="005829B1" w14:paraId="4D6C764F" w14:textId="77777777" w:rsidTr="00332EC1">
        <w:trPr>
          <w:trHeight w:val="226"/>
        </w:trPr>
        <w:tc>
          <w:tcPr>
            <w:tcW w:w="1701" w:type="dxa"/>
          </w:tcPr>
          <w:p w14:paraId="03542A97" w14:textId="77777777" w:rsidR="00D82431" w:rsidRPr="00BB241F"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cs="Times New Roman"/>
                    <w:sz w:val="22"/>
                    <w:szCs w:val="22"/>
                  </w:rPr>
                  <m:t>ρ</m:t>
                </m:r>
              </m:oMath>
            </m:oMathPara>
          </w:p>
        </w:tc>
        <w:tc>
          <w:tcPr>
            <w:tcW w:w="8504" w:type="dxa"/>
          </w:tcPr>
          <w:p w14:paraId="4EF2A338" w14:textId="77777777" w:rsidR="00D82431" w:rsidRPr="005829B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Lubricant density (kg/m</w:t>
            </w:r>
            <w:r>
              <w:rPr>
                <w:rFonts w:ascii="Calibri" w:hAnsi="Calibri" w:cs="Calibri"/>
                <w:sz w:val="22"/>
                <w:szCs w:val="22"/>
                <w:vertAlign w:val="superscript"/>
              </w:rPr>
              <w:t>3</w:t>
            </w:r>
            <w:r>
              <w:rPr>
                <w:rFonts w:ascii="Calibri" w:hAnsi="Calibri" w:cs="Calibri"/>
                <w:sz w:val="22"/>
                <w:szCs w:val="22"/>
              </w:rPr>
              <w:t>)</w:t>
            </w:r>
          </w:p>
        </w:tc>
      </w:tr>
      <w:tr w:rsidR="00D82431" w14:paraId="4E7EECFE" w14:textId="77777777" w:rsidTr="00332EC1">
        <w:trPr>
          <w:trHeight w:val="226"/>
        </w:trPr>
        <w:tc>
          <w:tcPr>
            <w:tcW w:w="1701" w:type="dxa"/>
          </w:tcPr>
          <w:p w14:paraId="550392CF" w14:textId="77777777" w:rsidR="00D82431" w:rsidRPr="00BB241F" w:rsidRDefault="00ED4957" w:rsidP="00D33F08">
            <w:pPr>
              <w:pStyle w:val="a"/>
              <w:bidi w:val="0"/>
              <w:spacing w:before="0" w:after="0"/>
              <w:ind w:firstLine="0"/>
              <w:jc w:val="center"/>
              <w:rPr>
                <w:rFonts w:ascii="Calibri" w:hAnsi="Calibri" w:cs="Times New Roman"/>
                <w:sz w:val="22"/>
                <w:szCs w:val="22"/>
              </w:rPr>
            </w:pPr>
            <m:oMathPara>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0</m:t>
                    </m:r>
                  </m:sub>
                </m:sSub>
              </m:oMath>
            </m:oMathPara>
          </w:p>
        </w:tc>
        <w:tc>
          <w:tcPr>
            <w:tcW w:w="8504" w:type="dxa"/>
          </w:tcPr>
          <w:p w14:paraId="0523EE70" w14:textId="77777777" w:rsidR="00D82431" w:rsidRPr="00C243A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Atmospheric lubricant density (kg/m</w:t>
            </w:r>
            <w:r>
              <w:rPr>
                <w:rFonts w:ascii="Calibri" w:hAnsi="Calibri" w:cs="Calibri"/>
                <w:sz w:val="22"/>
                <w:szCs w:val="22"/>
                <w:vertAlign w:val="superscript"/>
              </w:rPr>
              <w:t>3</w:t>
            </w:r>
            <w:r>
              <w:rPr>
                <w:rFonts w:ascii="Calibri" w:hAnsi="Calibri" w:cs="Calibri"/>
                <w:sz w:val="22"/>
                <w:szCs w:val="22"/>
              </w:rPr>
              <w:t>)</w:t>
            </w:r>
          </w:p>
        </w:tc>
      </w:tr>
      <w:tr w:rsidR="00DC1032" w14:paraId="392711E5" w14:textId="77777777" w:rsidTr="00332EC1">
        <w:trPr>
          <w:trHeight w:val="226"/>
        </w:trPr>
        <w:tc>
          <w:tcPr>
            <w:tcW w:w="1701" w:type="dxa"/>
          </w:tcPr>
          <w:p w14:paraId="7BCE6156" w14:textId="58F06849" w:rsidR="00DC1032" w:rsidRDefault="00ED4957" w:rsidP="00D33F08">
            <w:pPr>
              <w:pStyle w:val="a"/>
              <w:bidi w:val="0"/>
              <w:spacing w:before="0" w:after="0"/>
              <w:ind w:firstLine="0"/>
              <w:jc w:val="center"/>
              <w:rPr>
                <w:rFonts w:ascii="Calibri" w:hAnsi="Calibri" w:cs="Times New Roman"/>
                <w:sz w:val="22"/>
                <w:szCs w:val="22"/>
              </w:rPr>
            </w:pPr>
            <m:oMathPara>
              <m:oMath>
                <m:acc>
                  <m:accPr>
                    <m:chr m:val="̅"/>
                    <m:ctrlPr>
                      <w:rPr>
                        <w:rFonts w:ascii="Cambria Math" w:hAnsi="Cambria Math" w:cs="Times New Roman"/>
                        <w:i/>
                        <w:sz w:val="22"/>
                        <w:szCs w:val="22"/>
                      </w:rPr>
                    </m:ctrlPr>
                  </m:accPr>
                  <m:e>
                    <m:r>
                      <w:rPr>
                        <w:rFonts w:ascii="Cambria Math" w:hAnsi="Cambria Math" w:cs="Times New Roman"/>
                        <w:sz w:val="22"/>
                        <w:szCs w:val="22"/>
                      </w:rPr>
                      <m:t>ρ</m:t>
                    </m:r>
                  </m:e>
                </m:acc>
              </m:oMath>
            </m:oMathPara>
          </w:p>
        </w:tc>
        <w:tc>
          <w:tcPr>
            <w:tcW w:w="8504" w:type="dxa"/>
          </w:tcPr>
          <w:p w14:paraId="377907A5" w14:textId="7A0CD265" w:rsidR="00DC1032" w:rsidRDefault="00DC1032" w:rsidP="00D33F08">
            <w:pPr>
              <w:pStyle w:val="a"/>
              <w:bidi w:val="0"/>
              <w:spacing w:before="0" w:after="0"/>
              <w:ind w:firstLine="0"/>
              <w:jc w:val="left"/>
              <w:rPr>
                <w:rFonts w:ascii="Calibri" w:hAnsi="Calibri" w:cs="Calibri"/>
                <w:sz w:val="22"/>
                <w:szCs w:val="22"/>
              </w:rPr>
            </w:pPr>
            <w:r>
              <w:rPr>
                <w:rFonts w:ascii="Calibri" w:hAnsi="Calibri" w:cs="Calibri"/>
                <w:sz w:val="22"/>
                <w:szCs w:val="22"/>
              </w:rPr>
              <w:t>Dimensionless density (-)</w:t>
            </w:r>
          </w:p>
        </w:tc>
      </w:tr>
      <w:tr w:rsidR="00D82431" w14:paraId="047B6D96" w14:textId="77777777" w:rsidTr="00332EC1">
        <w:trPr>
          <w:trHeight w:val="226"/>
        </w:trPr>
        <w:tc>
          <w:tcPr>
            <w:tcW w:w="1701" w:type="dxa"/>
            <w:vAlign w:val="center"/>
          </w:tcPr>
          <w:p w14:paraId="4A4CDC9A" w14:textId="77777777" w:rsidR="00D82431" w:rsidRDefault="00D82431" w:rsidP="00D33F08">
            <w:pPr>
              <w:pStyle w:val="a"/>
              <w:bidi w:val="0"/>
              <w:spacing w:before="0" w:after="0"/>
              <w:ind w:firstLine="0"/>
              <w:jc w:val="center"/>
              <w:rPr>
                <w:rFonts w:ascii="Calibri" w:hAnsi="Calibri" w:cs="Calibri"/>
                <w:sz w:val="22"/>
                <w:szCs w:val="22"/>
              </w:rPr>
            </w:pPr>
            <m:oMathPara>
              <m:oMath>
                <m:r>
                  <w:rPr>
                    <w:rFonts w:ascii="Cambria Math" w:hAnsi="Cambria Math"/>
                    <w:sz w:val="22"/>
                    <w:szCs w:val="22"/>
                  </w:rPr>
                  <m:t>σ</m:t>
                </m:r>
              </m:oMath>
            </m:oMathPara>
          </w:p>
        </w:tc>
        <w:tc>
          <w:tcPr>
            <w:tcW w:w="8504" w:type="dxa"/>
            <w:vAlign w:val="center"/>
          </w:tcPr>
          <w:p w14:paraId="01B7D538"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Composite surface roughness (m)</w:t>
            </w:r>
          </w:p>
        </w:tc>
      </w:tr>
      <w:tr w:rsidR="00D82431" w14:paraId="64CBC59B" w14:textId="77777777" w:rsidTr="00332EC1">
        <w:trPr>
          <w:trHeight w:val="226"/>
        </w:trPr>
        <w:tc>
          <w:tcPr>
            <w:tcW w:w="1701" w:type="dxa"/>
            <w:vAlign w:val="center"/>
          </w:tcPr>
          <w:p w14:paraId="0E27B55E" w14:textId="77777777" w:rsidR="00D82431" w:rsidRPr="00BB241F" w:rsidRDefault="00D82431" w:rsidP="00D33F08">
            <w:pPr>
              <w:pStyle w:val="a"/>
              <w:bidi w:val="0"/>
              <w:spacing w:before="0" w:after="0"/>
              <w:ind w:firstLine="0"/>
              <w:jc w:val="center"/>
              <w:rPr>
                <w:rFonts w:ascii="Calibri" w:hAnsi="Calibri" w:cs="Calibri"/>
                <w:sz w:val="22"/>
                <w:szCs w:val="22"/>
              </w:rPr>
            </w:pPr>
            <m:oMathPara>
              <m:oMath>
                <m:r>
                  <w:rPr>
                    <w:rFonts w:ascii="Cambria Math" w:hAnsi="Cambria Math"/>
                    <w:sz w:val="22"/>
                    <w:szCs w:val="22"/>
                  </w:rPr>
                  <m:t>ς</m:t>
                </m:r>
              </m:oMath>
            </m:oMathPara>
          </w:p>
        </w:tc>
        <w:tc>
          <w:tcPr>
            <w:tcW w:w="8504" w:type="dxa"/>
            <w:vAlign w:val="center"/>
          </w:tcPr>
          <w:p w14:paraId="24657F27" w14:textId="77777777" w:rsidR="00D82431" w:rsidRDefault="00D82431" w:rsidP="00D33F08">
            <w:pPr>
              <w:pStyle w:val="a"/>
              <w:bidi w:val="0"/>
              <w:spacing w:before="0" w:after="0"/>
              <w:ind w:firstLine="0"/>
              <w:jc w:val="left"/>
              <w:rPr>
                <w:rFonts w:ascii="Calibri" w:hAnsi="Calibri" w:cs="Calibri"/>
                <w:sz w:val="22"/>
                <w:szCs w:val="22"/>
              </w:rPr>
            </w:pPr>
            <w:r>
              <w:rPr>
                <w:rFonts w:ascii="Calibri" w:hAnsi="Calibri" w:cs="Calibri"/>
                <w:sz w:val="22"/>
                <w:szCs w:val="22"/>
              </w:rPr>
              <w:t>Boundary shear strength of asperities (Pa)</w:t>
            </w:r>
          </w:p>
        </w:tc>
      </w:tr>
      <w:tr w:rsidR="00B24770" w14:paraId="25123B3A" w14:textId="77777777" w:rsidTr="002B52D9">
        <w:trPr>
          <w:trHeight w:val="226"/>
        </w:trPr>
        <w:tc>
          <w:tcPr>
            <w:tcW w:w="1701" w:type="dxa"/>
          </w:tcPr>
          <w:p w14:paraId="253FCE7B" w14:textId="2214B0E8"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c</m:t>
                    </m:r>
                  </m:sub>
                </m:sSub>
              </m:oMath>
            </m:oMathPara>
          </w:p>
        </w:tc>
        <w:tc>
          <w:tcPr>
            <w:tcW w:w="8504" w:type="dxa"/>
          </w:tcPr>
          <w:p w14:paraId="1BE115E9" w14:textId="0ED38236"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Angular velocity of cage (rad/s)</w:t>
            </w:r>
          </w:p>
        </w:tc>
      </w:tr>
      <w:tr w:rsidR="00B24770" w14:paraId="26E79192" w14:textId="77777777" w:rsidTr="002B52D9">
        <w:trPr>
          <w:trHeight w:val="226"/>
        </w:trPr>
        <w:tc>
          <w:tcPr>
            <w:tcW w:w="1701" w:type="dxa"/>
          </w:tcPr>
          <w:p w14:paraId="1FE564AA" w14:textId="6337017F"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ri</m:t>
                    </m:r>
                  </m:sub>
                </m:sSub>
              </m:oMath>
            </m:oMathPara>
          </w:p>
        </w:tc>
        <w:tc>
          <w:tcPr>
            <w:tcW w:w="8504" w:type="dxa"/>
          </w:tcPr>
          <w:p w14:paraId="3E5390D2" w14:textId="50414199"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Angular velocity of inner race (rad/s)</w:t>
            </w:r>
          </w:p>
        </w:tc>
      </w:tr>
      <w:tr w:rsidR="00B24770" w14:paraId="1003873C" w14:textId="77777777" w:rsidTr="002B52D9">
        <w:trPr>
          <w:trHeight w:val="226"/>
        </w:trPr>
        <w:tc>
          <w:tcPr>
            <w:tcW w:w="1701" w:type="dxa"/>
          </w:tcPr>
          <w:p w14:paraId="63AEF16E" w14:textId="727E69F7" w:rsidR="00B24770" w:rsidRDefault="00ED4957" w:rsidP="00B24770">
            <w:pPr>
              <w:pStyle w:val="a"/>
              <w:bidi w:val="0"/>
              <w:spacing w:before="0" w:after="0"/>
              <w:ind w:firstLine="0"/>
              <w:jc w:val="center"/>
              <w:rPr>
                <w:rFonts w:ascii="Calibri" w:hAnsi="Calibri" w:cs="Times New Roman"/>
                <w:sz w:val="22"/>
                <w:szCs w:val="22"/>
              </w:rPr>
            </w:pPr>
            <m:oMathPara>
              <m:oMath>
                <m:sSub>
                  <m:sSubPr>
                    <m:ctrlPr>
                      <w:rPr>
                        <w:rFonts w:ascii="Cambria Math" w:hAnsi="Cambria Math"/>
                        <w:i/>
                        <w:sz w:val="22"/>
                        <w:szCs w:val="22"/>
                      </w:rPr>
                    </m:ctrlPr>
                  </m:sSubPr>
                  <m:e>
                    <m:r>
                      <w:rPr>
                        <w:rFonts w:ascii="Cambria Math" w:hAnsi="Cambria Math"/>
                        <w:sz w:val="22"/>
                        <w:szCs w:val="22"/>
                      </w:rPr>
                      <m:t>ω</m:t>
                    </m:r>
                  </m:e>
                  <m:sub>
                    <m:r>
                      <w:rPr>
                        <w:rFonts w:ascii="Cambria Math" w:hAnsi="Cambria Math"/>
                        <w:sz w:val="22"/>
                        <w:szCs w:val="22"/>
                      </w:rPr>
                      <m:t>s</m:t>
                    </m:r>
                  </m:sub>
                </m:sSub>
              </m:oMath>
            </m:oMathPara>
          </w:p>
        </w:tc>
        <w:tc>
          <w:tcPr>
            <w:tcW w:w="8504" w:type="dxa"/>
          </w:tcPr>
          <w:p w14:paraId="49710617" w14:textId="76B40B55" w:rsidR="00B24770" w:rsidRDefault="00B24770" w:rsidP="00B24770">
            <w:pPr>
              <w:pStyle w:val="a"/>
              <w:bidi w:val="0"/>
              <w:spacing w:before="0" w:after="0"/>
              <w:ind w:firstLine="0"/>
              <w:jc w:val="left"/>
              <w:rPr>
                <w:rFonts w:ascii="Calibri" w:hAnsi="Calibri" w:cs="Calibri"/>
                <w:sz w:val="22"/>
                <w:szCs w:val="22"/>
              </w:rPr>
            </w:pPr>
            <w:r>
              <w:rPr>
                <w:rFonts w:ascii="Calibri" w:hAnsi="Calibri" w:cs="Calibri"/>
                <w:sz w:val="22"/>
                <w:szCs w:val="22"/>
              </w:rPr>
              <w:t>Angular velocity of shaft (rad/s)</w:t>
            </w:r>
          </w:p>
        </w:tc>
      </w:tr>
      <w:tr w:rsidR="00D82431" w14:paraId="5FA0F6F0" w14:textId="77777777" w:rsidTr="00332EC1">
        <w:trPr>
          <w:trHeight w:val="226"/>
        </w:trPr>
        <w:tc>
          <w:tcPr>
            <w:tcW w:w="1701" w:type="dxa"/>
          </w:tcPr>
          <w:p w14:paraId="3FE748C4" w14:textId="77777777" w:rsidR="00D82431" w:rsidRPr="0078325C" w:rsidRDefault="00D82431" w:rsidP="00D33F08">
            <w:pPr>
              <w:pStyle w:val="a"/>
              <w:bidi w:val="0"/>
              <w:spacing w:before="0" w:after="0"/>
              <w:ind w:firstLine="0"/>
              <w:jc w:val="center"/>
              <w:rPr>
                <w:rFonts w:ascii="Calibri" w:hAnsi="Calibri" w:cs="Times New Roman"/>
                <w:sz w:val="22"/>
                <w:szCs w:val="22"/>
              </w:rPr>
            </w:pPr>
            <m:oMathPara>
              <m:oMath>
                <m:r>
                  <w:rPr>
                    <w:rFonts w:ascii="Cambria Math" w:hAnsi="Cambria Math"/>
                    <w:sz w:val="22"/>
                    <w:szCs w:val="26"/>
                  </w:rPr>
                  <m:t>γ</m:t>
                </m:r>
              </m:oMath>
            </m:oMathPara>
          </w:p>
        </w:tc>
        <w:tc>
          <w:tcPr>
            <w:tcW w:w="8504" w:type="dxa"/>
          </w:tcPr>
          <w:p w14:paraId="26DF4D30" w14:textId="77777777" w:rsidR="00D82431" w:rsidRDefault="00D82431" w:rsidP="00D33F08">
            <w:pPr>
              <w:pStyle w:val="a"/>
              <w:bidi w:val="0"/>
              <w:spacing w:before="0" w:after="0"/>
              <w:ind w:firstLine="0"/>
              <w:jc w:val="left"/>
              <w:rPr>
                <w:rFonts w:ascii="Calibri" w:hAnsi="Calibri" w:cs="Calibri"/>
                <w:sz w:val="22"/>
                <w:szCs w:val="22"/>
              </w:rPr>
            </w:pPr>
            <w:r>
              <w:rPr>
                <w:rFonts w:ascii="Calibri" w:eastAsiaTheme="minorHAnsi" w:hAnsi="Calibri" w:cs="Calibri"/>
                <w:sz w:val="22"/>
                <w:szCs w:val="22"/>
              </w:rPr>
              <w:t>Relaxation factor (-)</w:t>
            </w:r>
          </w:p>
        </w:tc>
      </w:tr>
    </w:tbl>
    <w:p w14:paraId="3CB88964" w14:textId="1A5427B7" w:rsidR="00D82431" w:rsidRDefault="00B6496A" w:rsidP="00351969">
      <w:pPr>
        <w:pStyle w:val="Heading10"/>
      </w:pPr>
      <w:bookmarkStart w:id="0" w:name="_Toc40730150"/>
      <w:r>
        <w:lastRenderedPageBreak/>
        <w:t xml:space="preserve">Research </w:t>
      </w:r>
      <w:r w:rsidRPr="00D34F25">
        <w:t>Motivation</w:t>
      </w:r>
      <w:bookmarkEnd w:id="0"/>
    </w:p>
    <w:p w14:paraId="1FD910D6" w14:textId="0F86E361" w:rsidR="008910D5" w:rsidRDefault="00D56795" w:rsidP="008910D5">
      <w:pPr>
        <w:rPr>
          <w:color w:val="000000"/>
        </w:rPr>
      </w:pPr>
      <w:r>
        <w:rPr>
          <w:color w:val="000000"/>
        </w:rPr>
        <w:t xml:space="preserve">The automotive industry is currently </w:t>
      </w:r>
      <w:r w:rsidR="00B8360A">
        <w:rPr>
          <w:color w:val="000000"/>
        </w:rPr>
        <w:t>transitioning</w:t>
      </w:r>
      <w:r>
        <w:rPr>
          <w:color w:val="000000"/>
        </w:rPr>
        <w:t xml:space="preserve"> into the next phase of </w:t>
      </w:r>
      <w:r w:rsidR="00634B41">
        <w:rPr>
          <w:color w:val="000000"/>
        </w:rPr>
        <w:t xml:space="preserve">powertrain technology. </w:t>
      </w:r>
      <w:r w:rsidR="009B5E18">
        <w:rPr>
          <w:color w:val="000000"/>
        </w:rPr>
        <w:t>As automotive manufacturers</w:t>
      </w:r>
      <w:r w:rsidR="001F2426">
        <w:rPr>
          <w:color w:val="000000"/>
        </w:rPr>
        <w:t xml:space="preserve"> are forced to meet tightening fleet-wide emissions regulations,</w:t>
      </w:r>
      <w:r w:rsidR="00907C97">
        <w:rPr>
          <w:color w:val="000000"/>
        </w:rPr>
        <w:t xml:space="preserve"> the</w:t>
      </w:r>
      <w:r w:rsidR="00634B41">
        <w:rPr>
          <w:color w:val="000000"/>
        </w:rPr>
        <w:t xml:space="preserve"> electrified vehicle market share will increase</w:t>
      </w:r>
      <w:r w:rsidR="00505307">
        <w:rPr>
          <w:color w:val="000000"/>
        </w:rPr>
        <w:t>. Early adoption barriers will begin to reduce as non-ICE</w:t>
      </w:r>
      <w:r w:rsidR="00621369">
        <w:rPr>
          <w:color w:val="000000"/>
        </w:rPr>
        <w:t xml:space="preserve"> (internal combustion engine) vehicle sales are incentivise</w:t>
      </w:r>
      <w:r w:rsidR="00907C97">
        <w:rPr>
          <w:color w:val="000000"/>
        </w:rPr>
        <w:t>d</w:t>
      </w:r>
      <w:r w:rsidR="00621369">
        <w:rPr>
          <w:color w:val="000000"/>
        </w:rPr>
        <w:t>.</w:t>
      </w:r>
      <w:r w:rsidR="001F2426">
        <w:rPr>
          <w:color w:val="000000"/>
        </w:rPr>
        <w:t xml:space="preserve"> </w:t>
      </w:r>
      <w:r w:rsidR="00621369">
        <w:rPr>
          <w:color w:val="000000"/>
        </w:rPr>
        <w:t>Coupled with improvements in</w:t>
      </w:r>
      <w:r w:rsidR="008910D5">
        <w:rPr>
          <w:color w:val="000000"/>
        </w:rPr>
        <w:t xml:space="preserve"> technology</w:t>
      </w:r>
      <w:r w:rsidR="000816B7">
        <w:rPr>
          <w:color w:val="000000"/>
        </w:rPr>
        <w:t xml:space="preserve"> </w:t>
      </w:r>
      <w:r w:rsidR="008910D5">
        <w:rPr>
          <w:color w:val="000000"/>
        </w:rPr>
        <w:t>and</w:t>
      </w:r>
      <w:r w:rsidR="00621369">
        <w:rPr>
          <w:color w:val="000000"/>
        </w:rPr>
        <w:t xml:space="preserve"> a shift in </w:t>
      </w:r>
      <w:r w:rsidR="008910D5">
        <w:rPr>
          <w:color w:val="000000"/>
        </w:rPr>
        <w:t xml:space="preserve">customer attitudes, electric and hybrid electric vehicles are estimated to have a global market share of 48% by 2030 </w:t>
      </w:r>
      <w:r w:rsidR="008910D5">
        <w:rPr>
          <w:color w:val="000000"/>
        </w:rPr>
        <w:fldChar w:fldCharType="begin" w:fldLock="1"/>
      </w:r>
      <w:r w:rsidR="00FB1ED4">
        <w:rPr>
          <w:color w:val="000000"/>
        </w:rPr>
        <w:instrText>ADDIN CSL_CITATION {"citationItems":[{"id":"ITEM-1","itemData":{"author":[{"dropping-particle":"","family":"Mosquet","given":"Xavier","non-dropping-particle":"","parse-names":false,"suffix":""},{"dropping-particle":"","family":"Zablit","given":"Hadi","non-dropping-particle":"","parse-names":false,"suffix":""},{"dropping-particle":"","family":"Dinger","given":"Andreas","non-dropping-particle":"","parse-names":false,"suffix":""},{"dropping-particle":"","family":"Xu","given":"Gang","non-dropping-particle":"","parse-names":false,"suffix":""},{"dropping-particle":"","family":"Andersen","given":"Michelle","non-dropping-particle":"","parse-names":false,"suffix":""},{"dropping-particle":"","family":"Tominaga","given":"Kazutoshi","non-dropping-particle":"","parse-names":false,"suffix":""}],"id":"ITEM-1","issued":{"date-parts":[["2018"]]},"number-of-pages":"1-22","title":"The Electric Car Tipping Point","type":"report"},"uris":["http://www.mendeley.com/documents/?uuid=71262497-59ff-4e78-a5bc-bfac5223caea"]}],"mendeley":{"formattedCitation":"(Mosquet &lt;i&gt;et al.&lt;/i&gt;, 2018)","plainTextFormattedCitation":"(Mosquet et al., 2018)","previouslyFormattedCitation":"&lt;sup&gt;1&lt;/sup&gt;"},"properties":{"noteIndex":0},"schema":"https://github.com/citation-style-language/schema/raw/master/csl-citation.json"}</w:instrText>
      </w:r>
      <w:r w:rsidR="008910D5">
        <w:rPr>
          <w:color w:val="000000"/>
        </w:rPr>
        <w:fldChar w:fldCharType="separate"/>
      </w:r>
      <w:r w:rsidR="00FB1ED4" w:rsidRPr="00FB1ED4">
        <w:rPr>
          <w:noProof/>
          <w:color w:val="000000"/>
        </w:rPr>
        <w:t xml:space="preserve">(Mosquet </w:t>
      </w:r>
      <w:r w:rsidR="00FB1ED4" w:rsidRPr="00FB1ED4">
        <w:rPr>
          <w:i/>
          <w:noProof/>
          <w:color w:val="000000"/>
        </w:rPr>
        <w:t>et al.</w:t>
      </w:r>
      <w:r w:rsidR="00FB1ED4" w:rsidRPr="00FB1ED4">
        <w:rPr>
          <w:noProof/>
          <w:color w:val="000000"/>
        </w:rPr>
        <w:t>, 2018)</w:t>
      </w:r>
      <w:r w:rsidR="008910D5">
        <w:rPr>
          <w:color w:val="000000"/>
        </w:rPr>
        <w:fldChar w:fldCharType="end"/>
      </w:r>
      <w:r w:rsidR="008910D5">
        <w:rPr>
          <w:color w:val="000000"/>
        </w:rPr>
        <w:t xml:space="preserve">. </w:t>
      </w:r>
    </w:p>
    <w:p w14:paraId="2C97F420" w14:textId="77777777" w:rsidR="006240AE" w:rsidRDefault="006240AE" w:rsidP="006240AE">
      <w:pPr>
        <w:keepNext/>
      </w:pPr>
      <w:r>
        <w:rPr>
          <w:noProof/>
        </w:rPr>
        <w:drawing>
          <wp:inline distT="0" distB="0" distL="0" distR="0" wp14:anchorId="299AB7EF" wp14:editId="25A17E2A">
            <wp:extent cx="6188710" cy="3921622"/>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clrChange>
                        <a:clrFrom>
                          <a:srgbClr val="E6E7E8"/>
                        </a:clrFrom>
                        <a:clrTo>
                          <a:srgbClr val="E6E7E8">
                            <a:alpha val="0"/>
                          </a:srgbClr>
                        </a:clrTo>
                      </a:clrChange>
                    </a:blip>
                    <a:srcRect t="6271"/>
                    <a:stretch/>
                  </pic:blipFill>
                  <pic:spPr bwMode="auto">
                    <a:xfrm>
                      <a:off x="0" y="0"/>
                      <a:ext cx="6188710" cy="3921622"/>
                    </a:xfrm>
                    <a:prstGeom prst="rect">
                      <a:avLst/>
                    </a:prstGeom>
                    <a:ln>
                      <a:noFill/>
                    </a:ln>
                    <a:extLst>
                      <a:ext uri="{53640926-AAD7-44D8-BBD7-CCE9431645EC}">
                        <a14:shadowObscured xmlns:a14="http://schemas.microsoft.com/office/drawing/2010/main"/>
                      </a:ext>
                    </a:extLst>
                  </pic:spPr>
                </pic:pic>
              </a:graphicData>
            </a:graphic>
          </wp:inline>
        </w:drawing>
      </w:r>
    </w:p>
    <w:p w14:paraId="631C9D11" w14:textId="72281911" w:rsidR="006240AE" w:rsidRDefault="006240AE" w:rsidP="006240AE">
      <w:pPr>
        <w:pStyle w:val="Caption"/>
        <w:jc w:val="center"/>
        <w:rPr>
          <w:color w:val="000000"/>
        </w:rPr>
      </w:pPr>
      <w:bookmarkStart w:id="1" w:name="_Toc40649132"/>
      <w:r>
        <w:t xml:space="preserve">Figure </w:t>
      </w:r>
      <w:r w:rsidR="00ED4957">
        <w:fldChar w:fldCharType="begin"/>
      </w:r>
      <w:r w:rsidR="00ED4957">
        <w:instrText xml:space="preserve"> SEQ Figure \* ARABIC </w:instrText>
      </w:r>
      <w:r w:rsidR="00ED4957">
        <w:fldChar w:fldCharType="separate"/>
      </w:r>
      <w:r w:rsidR="00D4711B">
        <w:rPr>
          <w:noProof/>
        </w:rPr>
        <w:t>1</w:t>
      </w:r>
      <w:r w:rsidR="00ED4957">
        <w:rPr>
          <w:noProof/>
        </w:rPr>
        <w:fldChar w:fldCharType="end"/>
      </w:r>
      <w:r>
        <w:t xml:space="preserve"> - Global Car Sales by Fuel Source Through 2030</w:t>
      </w:r>
      <w:r w:rsidR="00956576">
        <w:t xml:space="preserve"> </w:t>
      </w:r>
      <w:r w:rsidR="00956576">
        <w:fldChar w:fldCharType="begin" w:fldLock="1"/>
      </w:r>
      <w:r w:rsidR="00FB1ED4">
        <w:instrText>ADDIN CSL_CITATION {"citationItems":[{"id":"ITEM-1","itemData":{"author":[{"dropping-particle":"","family":"Mosquet","given":"Xavier","non-dropping-particle":"","parse-names":false,"suffix":""},{"dropping-particle":"","family":"Zablit","given":"Hadi","non-dropping-particle":"","parse-names":false,"suffix":""},{"dropping-particle":"","family":"Dinger","given":"Andreas","non-dropping-particle":"","parse-names":false,"suffix":""},{"dropping-particle":"","family":"Xu","given":"Gang","non-dropping-particle":"","parse-names":false,"suffix":""},{"dropping-particle":"","family":"Andersen","given":"Michelle","non-dropping-particle":"","parse-names":false,"suffix":""},{"dropping-particle":"","family":"Tominaga","given":"Kazutoshi","non-dropping-particle":"","parse-names":false,"suffix":""}],"id":"ITEM-1","issued":{"date-parts":[["2018"]]},"number-of-pages":"1-22","title":"The Electric Car Tipping Point","type":"report"},"uris":["http://www.mendeley.com/documents/?uuid=71262497-59ff-4e78-a5bc-bfac5223caea"]}],"mendeley":{"formattedCitation":"(Mosquet &lt;i&gt;et al.&lt;/i&gt;, 2018)","plainTextFormattedCitation":"(Mosquet et al., 2018)","previouslyFormattedCitation":"&lt;sup&gt;1&lt;/sup&gt;"},"properties":{"noteIndex":0},"schema":"https://github.com/citation-style-language/schema/raw/master/csl-citation.json"}</w:instrText>
      </w:r>
      <w:r w:rsidR="00956576">
        <w:fldChar w:fldCharType="separate"/>
      </w:r>
      <w:bookmarkEnd w:id="1"/>
      <w:r w:rsidR="00FB1ED4" w:rsidRPr="00FB1ED4">
        <w:rPr>
          <w:i w:val="0"/>
          <w:noProof/>
        </w:rPr>
        <w:t xml:space="preserve">(Mosquet </w:t>
      </w:r>
      <w:r w:rsidR="00FB1ED4" w:rsidRPr="00FB1ED4">
        <w:rPr>
          <w:noProof/>
        </w:rPr>
        <w:t>et al.</w:t>
      </w:r>
      <w:r w:rsidR="00FB1ED4" w:rsidRPr="00FB1ED4">
        <w:rPr>
          <w:i w:val="0"/>
          <w:noProof/>
        </w:rPr>
        <w:t>, 2018)</w:t>
      </w:r>
      <w:r w:rsidR="00956576">
        <w:fldChar w:fldCharType="end"/>
      </w:r>
    </w:p>
    <w:p w14:paraId="10F1A8A8" w14:textId="6F1051E4" w:rsidR="000816B7" w:rsidRDefault="000816B7" w:rsidP="008910D5">
      <w:pPr>
        <w:rPr>
          <w:color w:val="000000"/>
        </w:rPr>
      </w:pPr>
      <w:r w:rsidRPr="000816B7">
        <w:rPr>
          <w:color w:val="000000"/>
        </w:rPr>
        <w:t>The use of ultra-high speed and low load motors introduces new challenges regarding NVH (Noise, Vibration and Harshness) and the tribology of interacting conjunctions. The compact, lightweight and efficient motors operate under significantly different working conditions and are subject to different underlying physics; such as regime of lubrication, dynamic response and magneto-mechanical interactions</w:t>
      </w:r>
      <w:r>
        <w:rPr>
          <w:color w:val="000000"/>
        </w:rPr>
        <w:t xml:space="preserve">. </w:t>
      </w:r>
      <w:r w:rsidR="008F36F3">
        <w:rPr>
          <w:color w:val="000000"/>
        </w:rPr>
        <w:t>This style of powertrain architecture therefore involves high-speed bearing operation in both the motor and transmission.</w:t>
      </w:r>
    </w:p>
    <w:p w14:paraId="6E2299A5" w14:textId="5F2E1EE5" w:rsidR="00E92B2A" w:rsidRDefault="008F36F3" w:rsidP="008910D5">
      <w:pPr>
        <w:rPr>
          <w:color w:val="000000"/>
        </w:rPr>
      </w:pPr>
      <w:r>
        <w:rPr>
          <w:color w:val="000000"/>
        </w:rPr>
        <w:t xml:space="preserve">With a </w:t>
      </w:r>
      <w:r w:rsidR="00E4060B">
        <w:rPr>
          <w:color w:val="000000"/>
        </w:rPr>
        <w:t>trend</w:t>
      </w:r>
      <w:r>
        <w:rPr>
          <w:color w:val="000000"/>
        </w:rPr>
        <w:t xml:space="preserve"> towards cost saving zero-prototype development, the use of simulation tools in modern powertrain development is also growing. </w:t>
      </w:r>
      <w:r w:rsidR="00E4060B">
        <w:rPr>
          <w:color w:val="000000"/>
        </w:rPr>
        <w:t>Significant cost reductions can be achieved using commercial flexible multi-body dynamic solvers to replicate system level operation</w:t>
      </w:r>
      <w:r w:rsidR="00033AF5">
        <w:rPr>
          <w:color w:val="000000"/>
        </w:rPr>
        <w:t xml:space="preserve"> of these vehicles</w:t>
      </w:r>
      <w:r w:rsidR="00E4060B">
        <w:rPr>
          <w:color w:val="000000"/>
        </w:rPr>
        <w:t xml:space="preserve">. </w:t>
      </w:r>
      <w:r>
        <w:rPr>
          <w:color w:val="000000"/>
        </w:rPr>
        <w:t xml:space="preserve">Multi-system vehicle </w:t>
      </w:r>
      <w:r>
        <w:rPr>
          <w:color w:val="000000"/>
        </w:rPr>
        <w:lastRenderedPageBreak/>
        <w:t>powertrain concepts are pushing complexity of simulation</w:t>
      </w:r>
      <w:r w:rsidR="00033AF5">
        <w:rPr>
          <w:color w:val="000000"/>
        </w:rPr>
        <w:t xml:space="preserve"> models and this </w:t>
      </w:r>
      <w:r>
        <w:rPr>
          <w:color w:val="000000"/>
        </w:rPr>
        <w:t>require</w:t>
      </w:r>
      <w:r w:rsidR="00033AF5">
        <w:rPr>
          <w:color w:val="000000"/>
        </w:rPr>
        <w:t>s</w:t>
      </w:r>
      <w:r>
        <w:rPr>
          <w:color w:val="000000"/>
        </w:rPr>
        <w:t xml:space="preserve"> accurate and robust component level </w:t>
      </w:r>
      <w:r w:rsidR="00033AF5">
        <w:rPr>
          <w:color w:val="000000"/>
        </w:rPr>
        <w:t>understanding</w:t>
      </w:r>
      <w:r>
        <w:rPr>
          <w:color w:val="000000"/>
        </w:rPr>
        <w:t xml:space="preserve">. </w:t>
      </w:r>
      <w:r w:rsidR="00260BCE">
        <w:rPr>
          <w:color w:val="000000"/>
        </w:rPr>
        <w:t>Associated performance characteristics of the</w:t>
      </w:r>
      <w:r>
        <w:rPr>
          <w:color w:val="000000"/>
        </w:rPr>
        <w:t xml:space="preserve"> </w:t>
      </w:r>
      <w:r w:rsidR="00260BCE">
        <w:rPr>
          <w:color w:val="000000"/>
        </w:rPr>
        <w:t>bearings such as</w:t>
      </w:r>
      <w:r w:rsidR="00260BCE" w:rsidRPr="006A5C5E">
        <w:rPr>
          <w:color w:val="000000"/>
        </w:rPr>
        <w:t xml:space="preserve"> friction and wear, thermal stability and generated vibration and noise</w:t>
      </w:r>
      <w:r w:rsidR="00260BCE">
        <w:rPr>
          <w:color w:val="000000"/>
        </w:rPr>
        <w:t xml:space="preserve"> must be accurately modelled at the development stage to ensure full system success </w:t>
      </w:r>
      <w:r w:rsidR="00260BCE" w:rsidRPr="006A5C5E">
        <w:rPr>
          <w:color w:val="000000"/>
        </w:rPr>
        <w:fldChar w:fldCharType="begin" w:fldLock="1"/>
      </w:r>
      <w:r w:rsidR="00FB1ED4">
        <w:rPr>
          <w:color w:val="000000"/>
        </w:rPr>
        <w:instrText>ADDIN CSL_CITATION {"citationItems":[{"id":"ITEM-1","itemData":{"DOI":"10.1016/0043-1648(72)90165-2","ISBN":"9036512298","ISSN":"00431648","abstract":"This investigation on the dynamic behaviour of ball bearings was motivated by the demand for silent bearings in noise-sensitive applications, especially in the household appliance and automotive industry. The present investigations are intended to provide a clear understanding of the role of the bearing in the application with respect to its design, its quality and the way in which it is mounted in the housings","author":[{"dropping-particle":"","family":"Wensing","given":"J A","non-dropping-particle":"","parse-names":false,"suffix":""}],"container-title":"Wear","id":"ITEM-1","issue":"3","issued":{"date-parts":[["1972","3"]]},"page":"360","title":"The dynamics of ball bearings","type":"article-journal","volume":"19"},"uris":["http://www.mendeley.com/documents/?uuid=d5c921c6-272d-42eb-9616-30fd351c70b1"]}],"mendeley":{"formattedCitation":"(Wensing, 1972)","plainTextFormattedCitation":"(Wensing, 1972)","previouslyFormattedCitation":"&lt;sup&gt;2&lt;/sup&gt;"},"properties":{"noteIndex":0},"schema":"https://github.com/citation-style-language/schema/raw/master/csl-citation.json"}</w:instrText>
      </w:r>
      <w:r w:rsidR="00260BCE" w:rsidRPr="006A5C5E">
        <w:rPr>
          <w:color w:val="000000"/>
        </w:rPr>
        <w:fldChar w:fldCharType="separate"/>
      </w:r>
      <w:r w:rsidR="00FB1ED4" w:rsidRPr="00FB1ED4">
        <w:rPr>
          <w:noProof/>
          <w:color w:val="000000"/>
        </w:rPr>
        <w:t>(Wensing, 1972)</w:t>
      </w:r>
      <w:r w:rsidR="00260BCE" w:rsidRPr="006A5C5E">
        <w:rPr>
          <w:color w:val="000000"/>
        </w:rPr>
        <w:fldChar w:fldCharType="end"/>
      </w:r>
      <w:r w:rsidR="00260BCE" w:rsidRPr="006A5C5E">
        <w:rPr>
          <w:color w:val="000000"/>
        </w:rPr>
        <w:t>.</w:t>
      </w:r>
      <w:r>
        <w:rPr>
          <w:color w:val="000000"/>
        </w:rPr>
        <w:t xml:space="preserve"> </w:t>
      </w:r>
    </w:p>
    <w:p w14:paraId="1731A220" w14:textId="77777777" w:rsidR="00EA7BC5" w:rsidRDefault="00EA7BC5">
      <w:pPr>
        <w:spacing w:before="0" w:after="0"/>
        <w:rPr>
          <w:b/>
          <w:kern w:val="28"/>
          <w:sz w:val="24"/>
        </w:rPr>
      </w:pPr>
      <w:r>
        <w:br w:type="page"/>
      </w:r>
    </w:p>
    <w:p w14:paraId="19E95103" w14:textId="5CD94B7B" w:rsidR="00B759AB" w:rsidRDefault="00B759AB" w:rsidP="00351969">
      <w:pPr>
        <w:pStyle w:val="Heading10"/>
      </w:pPr>
      <w:bookmarkStart w:id="2" w:name="_Toc40730151"/>
      <w:r>
        <w:lastRenderedPageBreak/>
        <w:t>Aims and Objectives</w:t>
      </w:r>
      <w:bookmarkEnd w:id="2"/>
    </w:p>
    <w:p w14:paraId="3FA31FA5" w14:textId="26449A30" w:rsidR="00B759AB" w:rsidRDefault="00B759AB" w:rsidP="00B759AB">
      <w:r>
        <w:t>The aim of this work is to create a dynamic bearing model that implicitly includes the effects of the elastohydrodynamic</w:t>
      </w:r>
      <w:r w:rsidR="0019287B">
        <w:t xml:space="preserve"> (EHL)</w:t>
      </w:r>
      <w:r>
        <w:t xml:space="preserve"> lubri</w:t>
      </w:r>
      <w:r w:rsidR="0011321B">
        <w:t>cant film at the roller-race conjunction. The bearing races will be modelled as flexible bodies to represent the realistic compliance of modern transmission housings</w:t>
      </w:r>
      <w:r w:rsidR="0019287B">
        <w:t xml:space="preserve"> and account for this at conjunction level</w:t>
      </w:r>
      <w:r w:rsidR="0011321B">
        <w:t>. The numerical models will be valid for high-speed operating conditions present in modern electric vehicle powertrains and able to replicate the transient operating nature</w:t>
      </w:r>
      <w:r w:rsidR="0019287B">
        <w:t xml:space="preserve"> of the bearings</w:t>
      </w:r>
      <w:r w:rsidR="0011321B">
        <w:t xml:space="preserve"> such as fluctuating input loads</w:t>
      </w:r>
      <w:r w:rsidR="00EA7BC5">
        <w:t xml:space="preserve"> and speeds.</w:t>
      </w:r>
    </w:p>
    <w:p w14:paraId="2A76C44B" w14:textId="4D16455F" w:rsidR="0011321B" w:rsidRDefault="0011321B" w:rsidP="0011321B">
      <w:r>
        <w:t xml:space="preserve">A mixture of numerical models and experimental validation of these models will be used to </w:t>
      </w:r>
      <w:r w:rsidR="00EA7BC5">
        <w:t>achieve</w:t>
      </w:r>
      <w:r>
        <w:t xml:space="preserve"> the research </w:t>
      </w:r>
      <w:r w:rsidR="00EA7BC5">
        <w:t>aim.</w:t>
      </w:r>
    </w:p>
    <w:p w14:paraId="295529AB" w14:textId="24EA4D00" w:rsidR="0011321B" w:rsidRDefault="0011321B" w:rsidP="0011321B">
      <w:r>
        <w:t xml:space="preserve">The </w:t>
      </w:r>
      <w:r w:rsidR="0019287B">
        <w:t>objectives are outlined below:</w:t>
      </w:r>
    </w:p>
    <w:p w14:paraId="3A2383A2" w14:textId="7115CABC" w:rsidR="0011321B" w:rsidRPr="0011321B" w:rsidRDefault="0011321B" w:rsidP="0011321B">
      <w:pPr>
        <w:pStyle w:val="ListParagraph"/>
        <w:numPr>
          <w:ilvl w:val="0"/>
          <w:numId w:val="11"/>
        </w:numPr>
        <w:ind w:left="360"/>
        <w:rPr>
          <w:b/>
          <w:bCs/>
        </w:rPr>
      </w:pPr>
      <w:r w:rsidRPr="0011321B">
        <w:rPr>
          <w:b/>
          <w:bCs/>
        </w:rPr>
        <w:t>1D EHL Model:</w:t>
      </w:r>
    </w:p>
    <w:p w14:paraId="7F7DA9C0" w14:textId="6A702BD8" w:rsidR="0011321B" w:rsidRDefault="0011321B" w:rsidP="0011321B">
      <w:pPr>
        <w:pStyle w:val="ListParagraph"/>
        <w:numPr>
          <w:ilvl w:val="0"/>
          <w:numId w:val="14"/>
        </w:numPr>
        <w:ind w:left="720"/>
      </w:pPr>
      <w:r>
        <w:t xml:space="preserve">Develop a 1-dimensional EHL </w:t>
      </w:r>
      <w:r w:rsidR="0019287B">
        <w:t>model</w:t>
      </w:r>
      <w:r>
        <w:t xml:space="preserve"> that</w:t>
      </w:r>
      <w:r w:rsidR="0019287B">
        <w:t xml:space="preserve"> </w:t>
      </w:r>
      <w:r>
        <w:t>numerically solve</w:t>
      </w:r>
      <w:r w:rsidR="0019287B">
        <w:t>s</w:t>
      </w:r>
      <w:r>
        <w:t xml:space="preserve"> the </w:t>
      </w:r>
      <w:r w:rsidR="0019287B">
        <w:t xml:space="preserve">film thickness and </w:t>
      </w:r>
      <w:r>
        <w:t>pressure distribution at the roller-race contact</w:t>
      </w:r>
      <w:r w:rsidR="0019287B">
        <w:t xml:space="preserve">, valid for high-speeds and </w:t>
      </w:r>
      <w:r>
        <w:t xml:space="preserve">loading conditions. </w:t>
      </w:r>
    </w:p>
    <w:p w14:paraId="12E62B08" w14:textId="3A261F84" w:rsidR="0011321B" w:rsidRDefault="0011321B" w:rsidP="0011321B">
      <w:pPr>
        <w:pStyle w:val="ListParagraph"/>
        <w:numPr>
          <w:ilvl w:val="0"/>
          <w:numId w:val="14"/>
        </w:numPr>
        <w:ind w:left="720"/>
      </w:pPr>
      <w:r>
        <w:t>Numerically validate this using case-studies in literature.</w:t>
      </w:r>
    </w:p>
    <w:p w14:paraId="230D842F" w14:textId="4E7FAB90" w:rsidR="0011321B" w:rsidRDefault="0011321B" w:rsidP="0011321B">
      <w:pPr>
        <w:pStyle w:val="ListParagraph"/>
        <w:numPr>
          <w:ilvl w:val="0"/>
          <w:numId w:val="14"/>
        </w:numPr>
        <w:ind w:left="720"/>
      </w:pPr>
      <w:r>
        <w:t>Experimentally validate this using the mini-traction machine in the Tribology Lab.</w:t>
      </w:r>
    </w:p>
    <w:p w14:paraId="12E58A3B" w14:textId="77777777" w:rsidR="0011321B" w:rsidRDefault="0011321B" w:rsidP="0011321B">
      <w:pPr>
        <w:pStyle w:val="ListParagraph"/>
        <w:ind w:left="360"/>
      </w:pPr>
    </w:p>
    <w:p w14:paraId="54440262" w14:textId="30DBFC14" w:rsidR="0011321B" w:rsidRPr="0011321B" w:rsidRDefault="00631048" w:rsidP="0011321B">
      <w:pPr>
        <w:pStyle w:val="ListParagraph"/>
        <w:numPr>
          <w:ilvl w:val="0"/>
          <w:numId w:val="11"/>
        </w:numPr>
        <w:ind w:left="360"/>
        <w:rPr>
          <w:b/>
          <w:bCs/>
        </w:rPr>
      </w:pPr>
      <w:r>
        <w:rPr>
          <w:b/>
          <w:bCs/>
        </w:rPr>
        <w:t>D</w:t>
      </w:r>
      <w:r w:rsidR="0011321B" w:rsidRPr="0011321B">
        <w:rPr>
          <w:b/>
          <w:bCs/>
        </w:rPr>
        <w:t>ynamic model:</w:t>
      </w:r>
    </w:p>
    <w:p w14:paraId="5E43EA62" w14:textId="0262608A" w:rsidR="0019287B" w:rsidRDefault="0019287B" w:rsidP="0019287B">
      <w:pPr>
        <w:pStyle w:val="ListParagraph"/>
        <w:numPr>
          <w:ilvl w:val="0"/>
          <w:numId w:val="15"/>
        </w:numPr>
      </w:pPr>
      <w:r>
        <w:t xml:space="preserve">Develop </w:t>
      </w:r>
      <w:r w:rsidR="00FA63AF">
        <w:t xml:space="preserve">a </w:t>
      </w:r>
      <w:r>
        <w:t>dynamic bearing model.</w:t>
      </w:r>
    </w:p>
    <w:p w14:paraId="0C8EF807" w14:textId="049E6676" w:rsidR="00C833B0" w:rsidRDefault="00C833B0" w:rsidP="00C833B0">
      <w:pPr>
        <w:pStyle w:val="ListParagraph"/>
        <w:numPr>
          <w:ilvl w:val="0"/>
          <w:numId w:val="15"/>
        </w:numPr>
      </w:pPr>
      <w:r>
        <w:t>Numerically validate the model using literature.</w:t>
      </w:r>
    </w:p>
    <w:p w14:paraId="6E8396AD" w14:textId="18B5C8DA" w:rsidR="0019287B" w:rsidRDefault="0019287B" w:rsidP="0019287B">
      <w:pPr>
        <w:pStyle w:val="ListParagraph"/>
        <w:numPr>
          <w:ilvl w:val="0"/>
          <w:numId w:val="15"/>
        </w:numPr>
      </w:pPr>
      <w:r>
        <w:t xml:space="preserve">Implement this model in </w:t>
      </w:r>
      <w:r w:rsidR="00C833B0">
        <w:t xml:space="preserve">AVL </w:t>
      </w:r>
      <w:r>
        <w:t>Excite (multi-body dynamic simulation software)</w:t>
      </w:r>
      <w:r w:rsidR="004E4922">
        <w:t xml:space="preserve"> for system level simulations</w:t>
      </w:r>
      <w:r>
        <w:t>.</w:t>
      </w:r>
    </w:p>
    <w:p w14:paraId="06057FFD" w14:textId="77777777" w:rsidR="0019287B" w:rsidRDefault="0019287B" w:rsidP="0019287B">
      <w:pPr>
        <w:pStyle w:val="ListParagraph"/>
      </w:pPr>
    </w:p>
    <w:p w14:paraId="7EC07774" w14:textId="170EE536" w:rsidR="0019287B" w:rsidRPr="0019287B" w:rsidRDefault="0019287B" w:rsidP="0019287B">
      <w:pPr>
        <w:pStyle w:val="ListParagraph"/>
        <w:numPr>
          <w:ilvl w:val="0"/>
          <w:numId w:val="11"/>
        </w:numPr>
        <w:ind w:left="360"/>
        <w:rPr>
          <w:b/>
          <w:bCs/>
        </w:rPr>
      </w:pPr>
      <w:r w:rsidRPr="0019287B">
        <w:rPr>
          <w:b/>
          <w:bCs/>
        </w:rPr>
        <w:t>Flexible bearing race model:</w:t>
      </w:r>
    </w:p>
    <w:p w14:paraId="38B3A523" w14:textId="7AE9FA1E" w:rsidR="0019287B" w:rsidRDefault="0019287B" w:rsidP="0019287B">
      <w:pPr>
        <w:pStyle w:val="ListParagraph"/>
        <w:numPr>
          <w:ilvl w:val="0"/>
          <w:numId w:val="16"/>
        </w:numPr>
      </w:pPr>
      <w:r>
        <w:t>Investigate the effect of modelling the bearing races as flexible rather than rigid bodies.</w:t>
      </w:r>
    </w:p>
    <w:p w14:paraId="5ED2FD44" w14:textId="131E365F" w:rsidR="0019287B" w:rsidRDefault="0019287B" w:rsidP="0019287B">
      <w:pPr>
        <w:pStyle w:val="ListParagraph"/>
        <w:numPr>
          <w:ilvl w:val="0"/>
          <w:numId w:val="16"/>
        </w:numPr>
      </w:pPr>
      <w:r>
        <w:t xml:space="preserve">Implement this work into the </w:t>
      </w:r>
      <w:r w:rsidR="001D44B0">
        <w:t>bearing</w:t>
      </w:r>
      <w:r>
        <w:t xml:space="preserve"> dynamic model.</w:t>
      </w:r>
    </w:p>
    <w:p w14:paraId="1FD69420" w14:textId="7B771CD8" w:rsidR="0011321B" w:rsidRDefault="0019287B" w:rsidP="0011321B">
      <w:pPr>
        <w:pStyle w:val="ListParagraph"/>
        <w:numPr>
          <w:ilvl w:val="0"/>
          <w:numId w:val="16"/>
        </w:numPr>
      </w:pPr>
      <w:r>
        <w:t>Experimental validation</w:t>
      </w:r>
      <w:r w:rsidR="00C833B0">
        <w:t xml:space="preserve"> </w:t>
      </w:r>
      <w:r>
        <w:t xml:space="preserve">using </w:t>
      </w:r>
      <w:r w:rsidR="00C833B0">
        <w:t>a</w:t>
      </w:r>
      <w:r>
        <w:t xml:space="preserve"> high-speed bearing test rig. A soft bearing bore will be used to allow for raceway deformation and will be instrumented with accelerometers to measure acceleration</w:t>
      </w:r>
      <w:r w:rsidR="00C833B0">
        <w:t xml:space="preserve"> and displacement</w:t>
      </w:r>
      <w:r>
        <w:t xml:space="preserve"> in time and frequency domain</w:t>
      </w:r>
      <w:r w:rsidR="00C833B0">
        <w:t>s</w:t>
      </w:r>
      <w:r>
        <w:t xml:space="preserve"> at different locations.</w:t>
      </w:r>
    </w:p>
    <w:p w14:paraId="123D92CE" w14:textId="77777777" w:rsidR="00EA7BC5" w:rsidRDefault="00EA7BC5" w:rsidP="00EA7BC5">
      <w:pPr>
        <w:pStyle w:val="ListParagraph"/>
      </w:pPr>
    </w:p>
    <w:p w14:paraId="41A6B191" w14:textId="5974A9DA" w:rsidR="0011321B" w:rsidRPr="0019287B" w:rsidRDefault="0011321B" w:rsidP="0019287B">
      <w:pPr>
        <w:pStyle w:val="ListParagraph"/>
        <w:numPr>
          <w:ilvl w:val="0"/>
          <w:numId w:val="11"/>
        </w:numPr>
        <w:ind w:left="360"/>
        <w:rPr>
          <w:b/>
          <w:bCs/>
        </w:rPr>
      </w:pPr>
      <w:r w:rsidRPr="0019287B">
        <w:rPr>
          <w:b/>
          <w:bCs/>
        </w:rPr>
        <w:t>Full tribodynamic model:</w:t>
      </w:r>
    </w:p>
    <w:p w14:paraId="32F6E064" w14:textId="0D397046" w:rsidR="0011321B" w:rsidRDefault="0011321B" w:rsidP="0019287B">
      <w:pPr>
        <w:pStyle w:val="ListParagraph"/>
        <w:numPr>
          <w:ilvl w:val="0"/>
          <w:numId w:val="17"/>
        </w:numPr>
      </w:pPr>
      <w:r>
        <w:t xml:space="preserve">Use the </w:t>
      </w:r>
      <w:r w:rsidR="00700A76">
        <w:t>bearing</w:t>
      </w:r>
      <w:r>
        <w:t xml:space="preserve"> dynamic model with flexible bearing races to </w:t>
      </w:r>
      <w:r w:rsidR="00C833B0">
        <w:t>find displacement of the bearing inner race and hence roller load based on lubricated contact mechanics</w:t>
      </w:r>
      <w:r>
        <w:t xml:space="preserve">. Use these as boundary conditions </w:t>
      </w:r>
      <w:r w:rsidR="00C833B0">
        <w:lastRenderedPageBreak/>
        <w:t xml:space="preserve">in </w:t>
      </w:r>
      <w:r>
        <w:t xml:space="preserve">the numerical EHL model to find film thickness and thus study the </w:t>
      </w:r>
      <w:r w:rsidR="0019287B">
        <w:t>effects</w:t>
      </w:r>
      <w:r>
        <w:t xml:space="preserve"> of inlet starvation, boundary and viscous friction, power loss </w:t>
      </w:r>
      <w:r w:rsidR="00BB28EB">
        <w:t xml:space="preserve">and dynamic response </w:t>
      </w:r>
      <w:r>
        <w:t>for various loading conditions.</w:t>
      </w:r>
    </w:p>
    <w:p w14:paraId="59DBDF97" w14:textId="4D5BAB2F" w:rsidR="00351969" w:rsidRDefault="0011321B">
      <w:r>
        <w:t xml:space="preserve">Experimental validation </w:t>
      </w:r>
      <w:r w:rsidR="0074391E">
        <w:t xml:space="preserve">will be performed </w:t>
      </w:r>
      <w:r>
        <w:t xml:space="preserve">using </w:t>
      </w:r>
      <w:r w:rsidR="0074391E">
        <w:t xml:space="preserve">a high-speed bearing test rig </w:t>
      </w:r>
      <w:r>
        <w:t xml:space="preserve">instrumented to measure dynamic response, as well as friction and power loss using a </w:t>
      </w:r>
      <w:r w:rsidR="0019287B">
        <w:t>high-resolution</w:t>
      </w:r>
      <w:r>
        <w:t xml:space="preserve"> torque transducer.</w:t>
      </w:r>
    </w:p>
    <w:p w14:paraId="053E7123" w14:textId="052E3CB7" w:rsidR="0019287B" w:rsidRPr="00351969" w:rsidRDefault="00700A76" w:rsidP="00351969">
      <w:pPr>
        <w:rPr>
          <w:b/>
          <w:bCs/>
        </w:rPr>
      </w:pPr>
      <w:r>
        <w:rPr>
          <w:b/>
          <w:bCs/>
        </w:rPr>
        <w:t xml:space="preserve">5. </w:t>
      </w:r>
      <w:r w:rsidR="0019287B" w:rsidRPr="00351969">
        <w:rPr>
          <w:b/>
          <w:bCs/>
        </w:rPr>
        <w:t>Us</w:t>
      </w:r>
      <w:r w:rsidR="00EA7BC5" w:rsidRPr="00351969">
        <w:rPr>
          <w:b/>
          <w:bCs/>
        </w:rPr>
        <w:t>e</w:t>
      </w:r>
      <w:r w:rsidR="0019287B" w:rsidRPr="00351969">
        <w:rPr>
          <w:b/>
          <w:bCs/>
        </w:rPr>
        <w:t xml:space="preserve"> Artificial Intelligence for enhancement of the EHL model</w:t>
      </w:r>
    </w:p>
    <w:p w14:paraId="47870975" w14:textId="28C22DC0" w:rsidR="0019287B" w:rsidRDefault="0019287B" w:rsidP="0019287B">
      <w:pPr>
        <w:pStyle w:val="ListParagraph"/>
        <w:numPr>
          <w:ilvl w:val="0"/>
          <w:numId w:val="19"/>
        </w:numPr>
      </w:pPr>
      <w:r>
        <w:t xml:space="preserve">Perform a case study to understand how machine-learning can be used to speed up the computation process of the EHL solver using an already established AI platform at AVL. </w:t>
      </w:r>
    </w:p>
    <w:p w14:paraId="22829AC2" w14:textId="384BC00B" w:rsidR="0019287B" w:rsidRDefault="0019287B" w:rsidP="0019287B">
      <w:pPr>
        <w:pStyle w:val="ListParagraph"/>
        <w:numPr>
          <w:ilvl w:val="0"/>
          <w:numId w:val="19"/>
        </w:numPr>
      </w:pPr>
      <w:r>
        <w:t>Include an investigation on how much training data is required for the desired accuracy and what the limitations with regard to loading conditions may be.</w:t>
      </w:r>
    </w:p>
    <w:p w14:paraId="054A0F6D" w14:textId="77777777" w:rsidR="0019287B" w:rsidRDefault="0019287B" w:rsidP="0011321B"/>
    <w:p w14:paraId="10EFEFF6" w14:textId="78F26072" w:rsidR="00B759AB" w:rsidRPr="00351969" w:rsidRDefault="00EA7BC5" w:rsidP="00351969">
      <w:pPr>
        <w:pStyle w:val="Heading10"/>
      </w:pPr>
      <w:r>
        <w:br w:type="page"/>
      </w:r>
      <w:bookmarkStart w:id="3" w:name="_Toc40730152"/>
      <w:r w:rsidR="00B759AB">
        <w:lastRenderedPageBreak/>
        <w:t>Novelties</w:t>
      </w:r>
      <w:bookmarkEnd w:id="3"/>
    </w:p>
    <w:p w14:paraId="1F4E073B" w14:textId="73BE241A" w:rsidR="00B759AB" w:rsidRPr="00B759AB" w:rsidRDefault="00B759AB" w:rsidP="00B759AB">
      <w:r>
        <w:t xml:space="preserve">The </w:t>
      </w:r>
      <w:r w:rsidR="00EA7BC5">
        <w:t>following</w:t>
      </w:r>
      <w:r>
        <w:t xml:space="preserve"> novelties </w:t>
      </w:r>
      <w:r w:rsidR="00EA7BC5">
        <w:t>have been</w:t>
      </w:r>
      <w:r>
        <w:t xml:space="preserve"> identified in addressing the aims of this work. In subsequent sections, these will be </w:t>
      </w:r>
      <w:r w:rsidR="00EA7BC5">
        <w:t>discussed</w:t>
      </w:r>
      <w:r>
        <w:t xml:space="preserve"> in more detail in </w:t>
      </w:r>
      <w:r w:rsidR="00EA7BC5">
        <w:t xml:space="preserve">the </w:t>
      </w:r>
      <w:r>
        <w:t xml:space="preserve">context </w:t>
      </w:r>
      <w:r w:rsidR="006E3F60">
        <w:t xml:space="preserve">of </w:t>
      </w:r>
      <w:r>
        <w:t>available literature.</w:t>
      </w:r>
    </w:p>
    <w:p w14:paraId="6FB8382E" w14:textId="77777777" w:rsidR="00B759AB" w:rsidRPr="00B759AB" w:rsidRDefault="00B759AB" w:rsidP="00B759AB">
      <w:pPr>
        <w:rPr>
          <w:b/>
          <w:bCs/>
        </w:rPr>
      </w:pPr>
      <w:r w:rsidRPr="00B759AB">
        <w:rPr>
          <w:b/>
          <w:bCs/>
        </w:rPr>
        <w:t xml:space="preserve">Full Tribodynamic Model: </w:t>
      </w:r>
    </w:p>
    <w:p w14:paraId="09503EF1" w14:textId="4F03BB03" w:rsidR="00B759AB" w:rsidRDefault="00B759AB" w:rsidP="00B759AB">
      <w:r>
        <w:t xml:space="preserve">Previous high degree-of-freedom dynamic models have assumed a dry contact between the roller and race. To fully investigate NVH and durability of roller bearings in this work, the </w:t>
      </w:r>
      <w:r w:rsidR="00EA7BC5">
        <w:t>effect</w:t>
      </w:r>
      <w:r>
        <w:t xml:space="preserve"> of the lubricant film will be coupled with</w:t>
      </w:r>
      <w:r w:rsidR="00C833B0">
        <w:t xml:space="preserve"> a</w:t>
      </w:r>
      <w:r>
        <w:t xml:space="preserve"> </w:t>
      </w:r>
      <w:r w:rsidR="00B87308">
        <w:t>bearing</w:t>
      </w:r>
      <w:r>
        <w:t xml:space="preserve"> dynamic model for a full solution. This study will</w:t>
      </w:r>
      <w:r w:rsidR="00EA7BC5">
        <w:t xml:space="preserve"> also</w:t>
      </w:r>
      <w:r>
        <w:t xml:space="preserve"> include much higher relative surface velocities between roller and race than in previous literature to replicate conditions in modern EVs.</w:t>
      </w:r>
    </w:p>
    <w:p w14:paraId="08D60D65" w14:textId="77777777" w:rsidR="00B759AB" w:rsidRPr="00B759AB" w:rsidRDefault="00B759AB" w:rsidP="00B759AB">
      <w:pPr>
        <w:rPr>
          <w:b/>
          <w:bCs/>
        </w:rPr>
      </w:pPr>
      <w:r w:rsidRPr="00B759AB">
        <w:rPr>
          <w:b/>
          <w:bCs/>
        </w:rPr>
        <w:t xml:space="preserve">Flexible Bearing Race: </w:t>
      </w:r>
    </w:p>
    <w:p w14:paraId="16CC856E" w14:textId="77777777" w:rsidR="00B759AB" w:rsidRDefault="00B759AB" w:rsidP="00B759AB">
      <w:r>
        <w:t xml:space="preserve">A common assumption in dynamic bearing models is that the rollers and races can be modelled as rigid bodies due to the high stiffness of bearing mounts. Modern, high-performance transmission housings are becoming increasingly more compliant, thus rendering this assumption invalid. The deformation of the bearing race will not only affect the contact conditions between the roller and race, but also the dynamic stiffness and behaviour of the bearing. In these studies, the rollers and race will be modelled as flexible bodies. </w:t>
      </w:r>
    </w:p>
    <w:p w14:paraId="6A76EED9" w14:textId="77777777" w:rsidR="00B759AB" w:rsidRPr="00B759AB" w:rsidRDefault="00B759AB" w:rsidP="00B759AB">
      <w:pPr>
        <w:rPr>
          <w:b/>
          <w:bCs/>
        </w:rPr>
      </w:pPr>
      <w:r w:rsidRPr="00B759AB">
        <w:rPr>
          <w:b/>
          <w:bCs/>
        </w:rPr>
        <w:t>Artificial Intelligence:</w:t>
      </w:r>
    </w:p>
    <w:p w14:paraId="29846735" w14:textId="0D8AB81E" w:rsidR="00B6496A" w:rsidRDefault="00B759AB" w:rsidP="00B759AB">
      <w:r>
        <w:t xml:space="preserve">A full tribodynamic model is highly coupled and thus computationally intensive to solve. The use of machine learning to reduce computation time will be investigated in this work. </w:t>
      </w:r>
      <w:r w:rsidR="00EA7BC5">
        <w:t>The use of m</w:t>
      </w:r>
      <w:r>
        <w:t>achine learning has not</w:t>
      </w:r>
      <w:r w:rsidR="00C833B0">
        <w:t>, to the authors knowledge,</w:t>
      </w:r>
      <w:r>
        <w:t xml:space="preserve"> been</w:t>
      </w:r>
      <w:r w:rsidR="00EA7BC5">
        <w:t xml:space="preserve"> reported </w:t>
      </w:r>
      <w:r>
        <w:t>in the field of tribology.</w:t>
      </w:r>
    </w:p>
    <w:p w14:paraId="7DCAC5B7" w14:textId="651DD24E" w:rsidR="00A33D27" w:rsidRPr="00A33D27" w:rsidRDefault="00A33D27" w:rsidP="00CA5499">
      <w:pPr>
        <w:rPr>
          <w:b/>
          <w:bCs/>
        </w:rPr>
      </w:pPr>
      <w:r>
        <w:rPr>
          <w:b/>
          <w:bCs/>
        </w:rPr>
        <w:t>E</w:t>
      </w:r>
      <w:r w:rsidRPr="00A33D27">
        <w:rPr>
          <w:b/>
          <w:bCs/>
        </w:rPr>
        <w:t xml:space="preserve">xperimental </w:t>
      </w:r>
      <w:r>
        <w:rPr>
          <w:b/>
          <w:bCs/>
        </w:rPr>
        <w:t>D</w:t>
      </w:r>
      <w:r w:rsidRPr="00A33D27">
        <w:rPr>
          <w:b/>
          <w:bCs/>
        </w:rPr>
        <w:t xml:space="preserve">ynamics </w:t>
      </w:r>
      <w:r>
        <w:rPr>
          <w:b/>
          <w:bCs/>
        </w:rPr>
        <w:t>and Numerical Tribological Modelling</w:t>
      </w:r>
      <w:r w:rsidR="0074391E">
        <w:rPr>
          <w:b/>
          <w:bCs/>
        </w:rPr>
        <w:t>:</w:t>
      </w:r>
    </w:p>
    <w:p w14:paraId="3C969CF4" w14:textId="2F38854A" w:rsidR="00CA5499" w:rsidRDefault="00A33D27" w:rsidP="00CA5499">
      <w:r>
        <w:t xml:space="preserve">An experimental test rig was instrumented to obtain boundary conditions for use in tribological models. This captures the dynamic displacement of the bearing centre and circumvents the need for a dynamic model. To the authors knowledge, this methodology and the high-rotational speeds have not been employed in open literature. </w:t>
      </w:r>
    </w:p>
    <w:p w14:paraId="455B0901" w14:textId="77777777" w:rsidR="00CA5499" w:rsidRPr="00B759AB" w:rsidRDefault="00CA5499" w:rsidP="00CA5499">
      <w:pPr>
        <w:rPr>
          <w:b/>
          <w:bCs/>
        </w:rPr>
      </w:pPr>
    </w:p>
    <w:p w14:paraId="1DC61B4F" w14:textId="77777777" w:rsidR="00CA5499" w:rsidRDefault="00CA5499" w:rsidP="00B759AB"/>
    <w:p w14:paraId="468BC60A" w14:textId="77777777" w:rsidR="00CA5499" w:rsidRDefault="00CA5499" w:rsidP="00B759AB"/>
    <w:p w14:paraId="4ADBCE17" w14:textId="77777777" w:rsidR="007945EE" w:rsidRDefault="007945EE">
      <w:pPr>
        <w:rPr>
          <w:b/>
          <w:szCs w:val="28"/>
          <w:lang w:val="en-US"/>
        </w:rPr>
      </w:pPr>
      <w:r>
        <w:br w:type="page"/>
      </w:r>
    </w:p>
    <w:p w14:paraId="7BF25133" w14:textId="58F18532" w:rsidR="00351969" w:rsidRPr="00BE7509" w:rsidRDefault="00351969" w:rsidP="00BE7509">
      <w:pPr>
        <w:pStyle w:val="Caption"/>
        <w:jc w:val="center"/>
      </w:pPr>
      <w:r>
        <w:lastRenderedPageBreak/>
        <w:br w:type="page"/>
      </w:r>
    </w:p>
    <w:p w14:paraId="1E645D3E" w14:textId="5B12D13F" w:rsidR="00C833B0" w:rsidRPr="00C833B0" w:rsidRDefault="002623F1" w:rsidP="00AA2D3A">
      <w:pPr>
        <w:pStyle w:val="Heading10"/>
        <w:numPr>
          <w:ilvl w:val="0"/>
          <w:numId w:val="30"/>
        </w:numPr>
      </w:pPr>
      <w:bookmarkStart w:id="4" w:name="_Toc40730165"/>
      <w:r>
        <w:lastRenderedPageBreak/>
        <w:t xml:space="preserve">Numerical EHL </w:t>
      </w:r>
      <w:r w:rsidRPr="00AA2D3A">
        <w:t>Model</w:t>
      </w:r>
      <w:r>
        <w:t xml:space="preserve"> and Solution</w:t>
      </w:r>
      <w:bookmarkEnd w:id="4"/>
    </w:p>
    <w:p w14:paraId="36A7050A" w14:textId="453F09B6" w:rsidR="00DC60AD" w:rsidRDefault="00DC60AD" w:rsidP="00AA2D3A">
      <w:pPr>
        <w:pStyle w:val="Heading20"/>
        <w:numPr>
          <w:ilvl w:val="1"/>
          <w:numId w:val="30"/>
        </w:numPr>
      </w:pPr>
      <w:bookmarkStart w:id="5" w:name="_Toc40730166"/>
      <w:r>
        <w:t xml:space="preserve">Reynold’s </w:t>
      </w:r>
      <w:r w:rsidRPr="00AA2D3A">
        <w:t>Equation</w:t>
      </w:r>
      <w:bookmarkEnd w:id="5"/>
    </w:p>
    <w:p w14:paraId="70626C56" w14:textId="000762D1" w:rsidR="00DC60AD" w:rsidRDefault="00DC60AD" w:rsidP="00DC60AD">
      <w:r>
        <w:t xml:space="preserve">Reynold’s equation </w:t>
      </w:r>
      <w:r w:rsidR="003644A3">
        <w:fldChar w:fldCharType="begin" w:fldLock="1"/>
      </w:r>
      <w:r w:rsidR="00FB1ED4">
        <w:instrText>ADDIN CSL_CITATION {"citationItems":[{"id":"ITEM-1","itemData":{"author":[{"dropping-particle":"","family":"Reynolds","given":"Osborne","non-dropping-particle":"","parse-names":false,"suffix":""}],"container-title":"Philosophical Transactions of the Royal Society of London","id":"ITEM-1","issued":{"date-parts":[["1886"]]},"page":"157-234","title":"On the Theory of Lubrication and Its Application to Mr. Lowe's Experiments","type":"article-journal","volume":"177"},"uris":["http://www.mendeley.com/documents/?uuid=c121b5d7-561f-4025-9c0a-4ddbb422c144"]}],"mendeley":{"formattedCitation":"(Reynolds, 1886)","plainTextFormattedCitation":"(Reynolds, 1886)","previouslyFormattedCitation":"&lt;sup&gt;3&lt;/sup&gt;"},"properties":{"noteIndex":0},"schema":"https://github.com/citation-style-language/schema/raw/master/csl-citation.json"}</w:instrText>
      </w:r>
      <w:r w:rsidR="003644A3">
        <w:fldChar w:fldCharType="separate"/>
      </w:r>
      <w:r w:rsidR="00FB1ED4" w:rsidRPr="00FB1ED4">
        <w:rPr>
          <w:noProof/>
        </w:rPr>
        <w:t>(Reynolds, 1886)</w:t>
      </w:r>
      <w:r w:rsidR="003644A3">
        <w:fldChar w:fldCharType="end"/>
      </w:r>
      <w:r w:rsidR="003644A3">
        <w:t xml:space="preserve"> is the governing equation of fluid film lubrication theory. For Newtonian fluids it can be derived from the full Navier-Stokes equations making the following assumptions, primarily the neglection of inertial forces and only retaining viscous forces on the lubricant </w:t>
      </w:r>
      <w:r w:rsidR="003644A3">
        <w:fldChar w:fldCharType="begin" w:fldLock="1"/>
      </w:r>
      <w:r w:rsidR="00FB1ED4">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Gohar, 1988)","plainTextFormattedCitation":"(Gohar, 1988)","previouslyFormattedCitation":"&lt;sup&gt;4&lt;/sup&gt;"},"properties":{"noteIndex":0},"schema":"https://github.com/citation-style-language/schema/raw/master/csl-citation.json"}</w:instrText>
      </w:r>
      <w:r w:rsidR="003644A3">
        <w:fldChar w:fldCharType="separate"/>
      </w:r>
      <w:r w:rsidR="00FB1ED4" w:rsidRPr="00FB1ED4">
        <w:rPr>
          <w:noProof/>
        </w:rPr>
        <w:t>(Gohar, 1988)</w:t>
      </w:r>
      <w:r w:rsidR="003644A3">
        <w:fldChar w:fldCharType="end"/>
      </w:r>
      <w:r w:rsidR="003644A3">
        <w:t>:</w:t>
      </w:r>
    </w:p>
    <w:p w14:paraId="2BE8AA53" w14:textId="4013E167" w:rsidR="003644A3" w:rsidRDefault="003644A3" w:rsidP="00855574">
      <w:pPr>
        <w:pStyle w:val="ListParagraph"/>
        <w:numPr>
          <w:ilvl w:val="0"/>
          <w:numId w:val="4"/>
        </w:numPr>
      </w:pPr>
      <w:r>
        <w:t>Body forces are negligible (mass of film is negligible)</w:t>
      </w:r>
    </w:p>
    <w:p w14:paraId="090DA703" w14:textId="55C5EC08" w:rsidR="003644A3" w:rsidRDefault="003644A3" w:rsidP="00855574">
      <w:pPr>
        <w:pStyle w:val="ListParagraph"/>
        <w:numPr>
          <w:ilvl w:val="0"/>
          <w:numId w:val="4"/>
        </w:numPr>
      </w:pPr>
      <w:r>
        <w:t>Pressure is constant through the lubricant film (z-direction) due to thin film (dimensions of the region of pressure are typically 100 times the central film thickness).</w:t>
      </w:r>
    </w:p>
    <w:p w14:paraId="5E2CE82B" w14:textId="004A6E04" w:rsidR="003644A3" w:rsidRDefault="003644A3" w:rsidP="00855574">
      <w:pPr>
        <w:pStyle w:val="ListParagraph"/>
        <w:numPr>
          <w:ilvl w:val="0"/>
          <w:numId w:val="4"/>
        </w:numPr>
      </w:pPr>
      <w:r>
        <w:t>No slip at boundaries</w:t>
      </w:r>
    </w:p>
    <w:p w14:paraId="702E2EC2" w14:textId="39ECCA82" w:rsidR="003644A3" w:rsidRDefault="003644A3" w:rsidP="00855574">
      <w:pPr>
        <w:pStyle w:val="ListParagraph"/>
        <w:numPr>
          <w:ilvl w:val="0"/>
          <w:numId w:val="4"/>
        </w:numPr>
      </w:pPr>
      <w:r>
        <w:t>Lubricant flow is laminar (low Reynolds number)</w:t>
      </w:r>
    </w:p>
    <w:p w14:paraId="15428F07" w14:textId="39FF1F5F" w:rsidR="003644A3" w:rsidRDefault="003644A3" w:rsidP="00855574">
      <w:pPr>
        <w:pStyle w:val="ListParagraph"/>
        <w:numPr>
          <w:ilvl w:val="0"/>
          <w:numId w:val="4"/>
        </w:numPr>
      </w:pPr>
      <w:r>
        <w:t>Inertia and surface tension forces are negligible compared with viscous forces (working fluid has low mass and low acceleration)</w:t>
      </w:r>
    </w:p>
    <w:p w14:paraId="7E9309FE" w14:textId="3BFB9D0A" w:rsidR="003644A3" w:rsidRDefault="003644A3" w:rsidP="00855574">
      <w:pPr>
        <w:pStyle w:val="ListParagraph"/>
        <w:numPr>
          <w:ilvl w:val="0"/>
          <w:numId w:val="4"/>
        </w:numPr>
      </w:pPr>
      <w:r>
        <w:t>Shear stress and velocity gradients are only significant across the lubricant film (z-direction)</w:t>
      </w:r>
    </w:p>
    <w:p w14:paraId="3EC461DF" w14:textId="5CFE721E" w:rsidR="003644A3" w:rsidRDefault="003644A3" w:rsidP="00855574">
      <w:pPr>
        <w:pStyle w:val="ListParagraph"/>
        <w:numPr>
          <w:ilvl w:val="0"/>
          <w:numId w:val="4"/>
        </w:numPr>
      </w:pPr>
      <w:r>
        <w:t>The lubricant behaves as a Newtonian fluid</w:t>
      </w:r>
    </w:p>
    <w:p w14:paraId="4B32795C" w14:textId="322CF438" w:rsidR="003644A3" w:rsidRDefault="003644A3" w:rsidP="00855574">
      <w:pPr>
        <w:pStyle w:val="ListParagraph"/>
        <w:numPr>
          <w:ilvl w:val="0"/>
          <w:numId w:val="4"/>
        </w:numPr>
      </w:pPr>
      <w:r>
        <w:t>Lubricant viscosity is constant across the film (z-direction)</w:t>
      </w:r>
    </w:p>
    <w:p w14:paraId="01A1C56A" w14:textId="50E9B816" w:rsidR="003644A3" w:rsidRDefault="003644A3" w:rsidP="00855574">
      <w:pPr>
        <w:pStyle w:val="ListParagraph"/>
        <w:numPr>
          <w:ilvl w:val="0"/>
          <w:numId w:val="4"/>
        </w:numPr>
      </w:pPr>
      <w:r>
        <w:t>The lubricant boundary surfaces are parallel or at a small angle with respect to each other</w:t>
      </w:r>
    </w:p>
    <w:p w14:paraId="156583A4" w14:textId="6332F619" w:rsidR="004155F5" w:rsidRPr="00C37145" w:rsidRDefault="00D77ABB" w:rsidP="00C37145">
      <w:pPr>
        <w:rPr>
          <w:color w:val="000000"/>
        </w:rPr>
      </w:pPr>
      <w:r>
        <w:rPr>
          <w:color w:val="000000"/>
        </w:rPr>
        <w:t>Reynolds equation is a second order, non-linear partial differential equation. It is made up of the pressure induced terms (Poiseuille flow) and the boundary velocity-induced term (Couette flow).</w:t>
      </w:r>
      <w:r w:rsidR="004321AF">
        <w:rPr>
          <w:color w:val="000000"/>
        </w:rPr>
        <w:t xml:space="preserve"> </w:t>
      </w:r>
    </w:p>
    <w:p w14:paraId="1CABD739" w14:textId="5BB11C9E" w:rsidR="00827740" w:rsidRDefault="00827740" w:rsidP="00827740">
      <w:r>
        <w:t>For the line contact problem, such as that at the conjunction between a cylindrical roller and race,</w:t>
      </w:r>
      <w:r w:rsidR="00224896" w:rsidRPr="008452AB">
        <w:t xml:space="preserve"> dimensions in the side-leakage direction</w:t>
      </w:r>
      <w:r w:rsidR="00224896">
        <w:t>,</w:t>
      </w:r>
      <w:r w:rsidR="00224896" w:rsidRPr="008452AB">
        <w:t xml:space="preserve"> </w:t>
      </w:r>
      <m:oMath>
        <m:r>
          <w:rPr>
            <w:rFonts w:ascii="Cambria Math" w:hAnsi="Cambria Math"/>
          </w:rPr>
          <m:t>y</m:t>
        </m:r>
      </m:oMath>
      <w:r w:rsidR="00224896">
        <w:t>,</w:t>
      </w:r>
      <w:r w:rsidR="00224896" w:rsidRPr="008452AB">
        <w:t xml:space="preserve"> are much bigger than the direction of entraining motion</w:t>
      </w:r>
      <w:r w:rsidR="00224896">
        <w:t xml:space="preserve">, </w:t>
      </w:r>
      <m:oMath>
        <m:r>
          <w:rPr>
            <w:rFonts w:ascii="Cambria Math" w:hAnsi="Cambria Math"/>
          </w:rPr>
          <m:t>x</m:t>
        </m:r>
      </m:oMath>
      <w:r w:rsidR="00224896">
        <w:t>. P</w:t>
      </w:r>
      <w:r w:rsidR="00224896" w:rsidRPr="008452AB">
        <w:t xml:space="preserve">ressure in </w:t>
      </w:r>
      <m:oMath>
        <m:r>
          <w:rPr>
            <w:rFonts w:ascii="Cambria Math" w:hAnsi="Cambria Math"/>
          </w:rPr>
          <m:t>y</m:t>
        </m:r>
      </m:oMath>
      <w:r w:rsidR="00224896" w:rsidRPr="008452AB">
        <w:t xml:space="preserve"> direction is assumed constant due to the negligible gradient, and the contact can be analysed in 1-dimension. </w:t>
      </w:r>
      <w:r w:rsidR="00224896">
        <w:t xml:space="preserve">The assumption is </w:t>
      </w:r>
      <w:r w:rsidR="00B11D8D" w:rsidRPr="008452AB">
        <w:t>valid in the contact apart from small regions near the edge</w:t>
      </w:r>
      <w:r w:rsidR="00224896">
        <w:t xml:space="preserve"> where the roller profile changes. A simplified 1-dimensional version of Reynolds equation can therefore be us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E88DBE3" w14:textId="77777777" w:rsidTr="006F2C23">
        <w:trPr>
          <w:trHeight w:val="370"/>
          <w:jc w:val="center"/>
        </w:trPr>
        <w:tc>
          <w:tcPr>
            <w:tcW w:w="8504" w:type="dxa"/>
            <w:shd w:val="clear" w:color="auto" w:fill="auto"/>
            <w:vAlign w:val="center"/>
          </w:tcPr>
          <w:p w14:paraId="076C591D" w14:textId="77777777" w:rsidR="00827740" w:rsidRPr="00D4649A" w:rsidRDefault="00ED4957"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r>
                          <w:rPr>
                            <w:rFonts w:ascii="Cambria Math" w:hAnsi="Cambria Math"/>
                          </w:rPr>
                          <m:t>η</m:t>
                        </m:r>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m:t>
                    </m:r>
                    <m:r>
                      <w:rPr>
                        <w:rFonts w:ascii="Cambria Math" w:hAnsi="Cambria Math"/>
                      </w:rPr>
                      <m:t>ρ</m:t>
                    </m:r>
                    <m:r>
                      <w:rPr>
                        <w:rFonts w:ascii="Cambria Math" w:hAnsi="Cambria Math"/>
                      </w:rPr>
                      <m:t>h</m:t>
                    </m:r>
                    <m:r>
                      <w:rPr>
                        <w:rFonts w:ascii="Cambria Math" w:hAnsi="Cambria Math"/>
                      </w:rPr>
                      <m:t>u</m:t>
                    </m:r>
                  </m:e>
                </m:d>
                <m:r>
                  <w:rPr>
                    <w:rFonts w:ascii="Cambria Math" w:hAnsi="Cambria Math"/>
                  </w:rPr>
                  <m:t>=2</m:t>
                </m:r>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ρ</m:t>
                        </m:r>
                        <m:r>
                          <w:rPr>
                            <w:rFonts w:ascii="Cambria Math" w:hAnsi="Cambria Math"/>
                          </w:rPr>
                          <m:t>h</m:t>
                        </m:r>
                      </m:e>
                    </m:d>
                  </m:num>
                  <m:den>
                    <m:r>
                      <w:rPr>
                        <w:rFonts w:ascii="Cambria Math" w:hAnsi="Cambria Math"/>
                      </w:rPr>
                      <m:t>∂t</m:t>
                    </m:r>
                  </m:den>
                </m:f>
              </m:oMath>
            </m:oMathPara>
          </w:p>
        </w:tc>
        <w:tc>
          <w:tcPr>
            <w:tcW w:w="567" w:type="dxa"/>
            <w:shd w:val="clear" w:color="auto" w:fill="auto"/>
            <w:vAlign w:val="center"/>
          </w:tcPr>
          <w:p w14:paraId="62A351E0" w14:textId="4549FD21" w:rsidR="00827740" w:rsidRPr="00CB4F02" w:rsidRDefault="00827740" w:rsidP="006F2C23">
            <w:pPr>
              <w:pStyle w:val="TextBlock"/>
              <w:spacing w:after="0" w:line="360" w:lineRule="auto"/>
              <w:rPr>
                <w:bCs/>
                <w:sz w:val="18"/>
              </w:rPr>
            </w:pPr>
            <w:r w:rsidRPr="00CB4F02">
              <w:rPr>
                <w:bCs/>
                <w:sz w:val="18"/>
              </w:rPr>
              <w:t>[</w:t>
            </w:r>
            <w:r w:rsidR="004F338E">
              <w:rPr>
                <w:bCs/>
                <w:sz w:val="18"/>
              </w:rPr>
              <w:t>6</w:t>
            </w:r>
            <w:r w:rsidRPr="00CB4F02">
              <w:rPr>
                <w:bCs/>
                <w:sz w:val="18"/>
              </w:rPr>
              <w:t>]</w:t>
            </w:r>
          </w:p>
        </w:tc>
      </w:tr>
    </w:tbl>
    <w:p w14:paraId="53686151" w14:textId="77777777" w:rsidR="00827740" w:rsidRPr="00372707" w:rsidRDefault="00827740" w:rsidP="00827740">
      <w:pPr>
        <w:rPr>
          <w:lang w:val="en-US"/>
        </w:rPr>
      </w:pPr>
      <w:r>
        <w:rPr>
          <w:lang w:val="en-US"/>
        </w:rPr>
        <w:t>To solve Reynolds equation numerically, it must first be discretized and then solved using the finite-difference method. The following procedure explains this discretization</w:t>
      </w:r>
    </w:p>
    <w:p w14:paraId="666A2FB3" w14:textId="77777777" w:rsidR="00827740" w:rsidRDefault="00827740" w:rsidP="00827740">
      <w:r>
        <w:t>Removing the transient squeeze term and replacing terms for simplificatio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38C95257" w14:textId="77777777" w:rsidTr="006F2C23">
        <w:trPr>
          <w:trHeight w:val="370"/>
          <w:jc w:val="center"/>
        </w:trPr>
        <w:tc>
          <w:tcPr>
            <w:tcW w:w="8504" w:type="dxa"/>
            <w:shd w:val="clear" w:color="auto" w:fill="auto"/>
            <w:vAlign w:val="center"/>
          </w:tcPr>
          <w:p w14:paraId="12B4C69D" w14:textId="77777777" w:rsidR="00827740" w:rsidRPr="00D4649A" w:rsidRDefault="00ED4957"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r>
                          <w:rPr>
                            <w:rFonts w:ascii="Cambria Math" w:hAnsi="Cambria Math"/>
                          </w:rPr>
                          <m:t>η</m:t>
                        </m:r>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m:t>
                    </m:r>
                    <m:r>
                      <w:rPr>
                        <w:rFonts w:ascii="Cambria Math" w:hAnsi="Cambria Math"/>
                      </w:rPr>
                      <m:t>ρ</m:t>
                    </m:r>
                    <m:r>
                      <w:rPr>
                        <w:rFonts w:ascii="Cambria Math" w:hAnsi="Cambria Math"/>
                      </w:rPr>
                      <m:t>h</m:t>
                    </m:r>
                    <m:r>
                      <w:rPr>
                        <w:rFonts w:ascii="Cambria Math" w:hAnsi="Cambria Math"/>
                      </w:rPr>
                      <m:t>u</m:t>
                    </m:r>
                  </m:e>
                </m:d>
                <m:r>
                  <w:rPr>
                    <w:rFonts w:ascii="Cambria Math" w:hAnsi="Cambria Math"/>
                  </w:rPr>
                  <m:t>=0</m:t>
                </m:r>
              </m:oMath>
            </m:oMathPara>
          </w:p>
        </w:tc>
        <w:tc>
          <w:tcPr>
            <w:tcW w:w="567" w:type="dxa"/>
            <w:shd w:val="clear" w:color="auto" w:fill="auto"/>
            <w:vAlign w:val="center"/>
          </w:tcPr>
          <w:p w14:paraId="3C342DAE" w14:textId="3879C20E" w:rsidR="00827740" w:rsidRPr="00CB4F02" w:rsidRDefault="00827740" w:rsidP="006F2C23">
            <w:pPr>
              <w:pStyle w:val="TextBlock"/>
              <w:spacing w:after="0" w:line="360" w:lineRule="auto"/>
              <w:rPr>
                <w:bCs/>
                <w:sz w:val="18"/>
              </w:rPr>
            </w:pPr>
            <w:r w:rsidRPr="00CB4F02">
              <w:rPr>
                <w:bCs/>
                <w:sz w:val="18"/>
              </w:rPr>
              <w:t>[</w:t>
            </w:r>
            <w:r w:rsidR="004F338E">
              <w:rPr>
                <w:bCs/>
                <w:sz w:val="18"/>
              </w:rPr>
              <w:t>7</w:t>
            </w:r>
            <w:r w:rsidRPr="00CB4F02">
              <w:rPr>
                <w:bCs/>
                <w:sz w:val="18"/>
              </w:rPr>
              <w:t>]</w:t>
            </w:r>
          </w:p>
        </w:tc>
      </w:tr>
    </w:tbl>
    <w:p w14:paraId="1E689D30" w14:textId="588FF8B6" w:rsidR="00827740" w:rsidRDefault="00827740" w:rsidP="00827740">
      <w:pPr>
        <w:rPr>
          <w:lang w:val="en-US"/>
        </w:rPr>
      </w:pPr>
      <w:r>
        <w:rPr>
          <w:lang w:val="en-US"/>
        </w:rPr>
        <w:t xml:space="preserve">Due to the </w:t>
      </w:r>
      <w:r w:rsidR="007477A9">
        <w:rPr>
          <w:lang w:val="en-US"/>
        </w:rPr>
        <w:t xml:space="preserve">many orders of </w:t>
      </w:r>
      <w:r>
        <w:rPr>
          <w:lang w:val="en-US"/>
        </w:rPr>
        <w:t>magnitude differences between lubricant film thickness (</w:t>
      </w:r>
      <w:r>
        <w:rPr>
          <w:rFonts w:cs="Arial"/>
          <w:lang w:val="en-US"/>
        </w:rPr>
        <w:t>µ</w:t>
      </w:r>
      <w:r>
        <w:rPr>
          <w:lang w:val="en-US"/>
        </w:rPr>
        <w:t>m) and pressures (GPa), the numerical solution often becomes unstable. Dimensionless parameters are therefore defined to remove this instability. These are as follows:</w:t>
      </w:r>
    </w:p>
    <w:tbl>
      <w:tblPr>
        <w:tblStyle w:val="TableGridLight"/>
        <w:tblW w:w="567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2835"/>
        <w:gridCol w:w="2835"/>
      </w:tblGrid>
      <w:tr w:rsidR="00827740" w:rsidRPr="00CB4F02" w14:paraId="36FFB2D4" w14:textId="77777777" w:rsidTr="006F2C23">
        <w:trPr>
          <w:trHeight w:val="370"/>
          <w:jc w:val="center"/>
        </w:trPr>
        <w:tc>
          <w:tcPr>
            <w:tcW w:w="2835" w:type="dxa"/>
            <w:shd w:val="clear" w:color="auto" w:fill="auto"/>
            <w:vAlign w:val="center"/>
          </w:tcPr>
          <w:p w14:paraId="2E62FC27" w14:textId="77777777" w:rsidR="00827740" w:rsidRPr="00EE529B" w:rsidRDefault="00827740" w:rsidP="006F2C23">
            <w:pPr>
              <w:spacing w:before="0" w:after="0"/>
              <w:rPr>
                <w:lang w:val="en-US"/>
              </w:rPr>
            </w:pPr>
            <m:oMathPara>
              <m:oMath>
                <m:r>
                  <w:rPr>
                    <w:rFonts w:ascii="Cambria Math" w:hAnsi="Cambria Math"/>
                    <w:lang w:val="en-US"/>
                  </w:rPr>
                  <m:t>U</m:t>
                </m:r>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u</m:t>
                    </m:r>
                  </m:num>
                  <m:den>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v</m:t>
                        </m:r>
                      </m:sub>
                    </m:sSub>
                  </m:den>
                </m:f>
              </m:oMath>
            </m:oMathPara>
          </w:p>
        </w:tc>
        <w:tc>
          <w:tcPr>
            <w:tcW w:w="2835" w:type="dxa"/>
            <w:shd w:val="clear" w:color="auto" w:fill="auto"/>
            <w:vAlign w:val="center"/>
          </w:tcPr>
          <w:p w14:paraId="2670231C" w14:textId="77777777" w:rsidR="00827740" w:rsidRPr="00CB4F02" w:rsidRDefault="00827740" w:rsidP="006F2C23">
            <w:pPr>
              <w:pStyle w:val="TextBlock"/>
              <w:spacing w:after="0" w:line="360" w:lineRule="auto"/>
              <w:rPr>
                <w:bCs/>
                <w:sz w:val="18"/>
              </w:rPr>
            </w:pPr>
            <m:oMathPara>
              <m:oMath>
                <m:r>
                  <w:rPr>
                    <w:rFonts w:ascii="Cambria Math" w:hAnsi="Cambria Math"/>
                  </w:rPr>
                  <m:t>∂x=a∂X</m:t>
                </m:r>
              </m:oMath>
            </m:oMathPara>
          </w:p>
        </w:tc>
      </w:tr>
      <w:tr w:rsidR="00827740" w:rsidRPr="00CB4F02" w14:paraId="509BB6DC" w14:textId="77777777" w:rsidTr="006F2C23">
        <w:trPr>
          <w:trHeight w:val="370"/>
          <w:jc w:val="center"/>
        </w:trPr>
        <w:tc>
          <w:tcPr>
            <w:tcW w:w="2835" w:type="dxa"/>
            <w:shd w:val="clear" w:color="auto" w:fill="auto"/>
            <w:vAlign w:val="center"/>
          </w:tcPr>
          <w:p w14:paraId="0A7C37B3" w14:textId="77777777" w:rsidR="00827740" w:rsidRDefault="00827740" w:rsidP="006F2C23">
            <w:pPr>
              <w:spacing w:before="0" w:after="0"/>
              <w:rPr>
                <w:lang w:val="en-US"/>
              </w:rPr>
            </w:pPr>
            <m:oMathPara>
              <m:oMath>
                <m:r>
                  <m:rPr>
                    <m:sty m:val="p"/>
                  </m:rPr>
                  <w:rPr>
                    <w:rFonts w:ascii="Cambria Math" w:hAnsi="Cambria Math"/>
                    <w:lang w:val="en-US"/>
                  </w:rPr>
                  <m:t xml:space="preserve">X= </m:t>
                </m:r>
                <m:f>
                  <m:fPr>
                    <m:ctrlPr>
                      <w:rPr>
                        <w:rFonts w:ascii="Cambria Math" w:hAnsi="Cambria Math"/>
                        <w:lang w:val="en-US"/>
                      </w:rPr>
                    </m:ctrlPr>
                  </m:fPr>
                  <m:num>
                    <m:r>
                      <w:rPr>
                        <w:rFonts w:ascii="Cambria Math" w:hAnsi="Cambria Math"/>
                        <w:lang w:val="en-US"/>
                      </w:rPr>
                      <m:t>x</m:t>
                    </m:r>
                  </m:num>
                  <m:den>
                    <m:r>
                      <m:rPr>
                        <m:sty m:val="p"/>
                      </m:rPr>
                      <w:rPr>
                        <w:rFonts w:ascii="Cambria Math" w:hAnsi="Cambria Math"/>
                        <w:lang w:val="en-US"/>
                      </w:rPr>
                      <m:t>a</m:t>
                    </m:r>
                  </m:den>
                </m:f>
              </m:oMath>
            </m:oMathPara>
          </w:p>
        </w:tc>
        <w:tc>
          <w:tcPr>
            <w:tcW w:w="2835" w:type="dxa"/>
            <w:shd w:val="clear" w:color="auto" w:fill="auto"/>
            <w:vAlign w:val="center"/>
          </w:tcPr>
          <w:p w14:paraId="5A7188D8" w14:textId="77777777" w:rsidR="00827740" w:rsidRPr="00CB4F02" w:rsidRDefault="00827740" w:rsidP="006F2C23">
            <w:pPr>
              <w:pStyle w:val="TextBlock"/>
              <w:spacing w:after="0" w:line="360" w:lineRule="auto"/>
              <w:rPr>
                <w:bCs/>
                <w:sz w:val="18"/>
              </w:rPr>
            </w:pPr>
            <m:oMathPara>
              <m:oMath>
                <m:r>
                  <w:rPr>
                    <w:rFonts w:ascii="Cambria Math" w:hAnsi="Cambria Math"/>
                  </w:rPr>
                  <m:t>∂ρ=</m:t>
                </m:r>
                <m:sSub>
                  <m:sSubPr>
                    <m:ctrlPr>
                      <w:rPr>
                        <w:rFonts w:ascii="Cambria Math" w:hAnsi="Cambria Math"/>
                        <w:i/>
                        <w:sz w:val="22"/>
                        <w:lang w:eastAsia="en-US"/>
                      </w:rPr>
                    </m:ctrlPr>
                  </m:sSubPr>
                  <m:e>
                    <m:r>
                      <w:rPr>
                        <w:rFonts w:ascii="Cambria Math" w:hAnsi="Cambria Math"/>
                      </w:rPr>
                      <m:t>ρ</m:t>
                    </m:r>
                  </m:e>
                  <m:sub>
                    <m:r>
                      <w:rPr>
                        <w:rFonts w:ascii="Cambria Math" w:hAnsi="Cambria Math"/>
                      </w:rPr>
                      <m:t>0</m:t>
                    </m:r>
                  </m:sub>
                </m:sSub>
                <m:r>
                  <w:rPr>
                    <w:rFonts w:ascii="Cambria Math" w:hAnsi="Cambria Math"/>
                  </w:rPr>
                  <m:t>∂</m:t>
                </m:r>
                <m:acc>
                  <m:accPr>
                    <m:chr m:val="̅"/>
                    <m:ctrlPr>
                      <w:rPr>
                        <w:rFonts w:ascii="Cambria Math" w:hAnsi="Cambria Math"/>
                        <w:i/>
                        <w:sz w:val="22"/>
                        <w:lang w:eastAsia="en-US"/>
                      </w:rPr>
                    </m:ctrlPr>
                  </m:accPr>
                  <m:e>
                    <m:r>
                      <w:rPr>
                        <w:rFonts w:ascii="Cambria Math" w:hAnsi="Cambria Math"/>
                      </w:rPr>
                      <m:t>ρ</m:t>
                    </m:r>
                  </m:e>
                </m:acc>
              </m:oMath>
            </m:oMathPara>
          </w:p>
        </w:tc>
      </w:tr>
      <w:tr w:rsidR="00827740" w:rsidRPr="00CB4F02" w14:paraId="344C622E" w14:textId="77777777" w:rsidTr="006F2C23">
        <w:trPr>
          <w:trHeight w:val="370"/>
          <w:jc w:val="center"/>
        </w:trPr>
        <w:tc>
          <w:tcPr>
            <w:tcW w:w="2835" w:type="dxa"/>
            <w:shd w:val="clear" w:color="auto" w:fill="auto"/>
            <w:vAlign w:val="center"/>
          </w:tcPr>
          <w:p w14:paraId="00C30173" w14:textId="77777777" w:rsidR="00827740" w:rsidRDefault="00ED4957" w:rsidP="006F2C23">
            <w:pPr>
              <w:spacing w:before="0" w:after="0"/>
              <w:rPr>
                <w:lang w:val="en-US"/>
              </w:rPr>
            </w:pPr>
            <m:oMathPara>
              <m:oMath>
                <m:acc>
                  <m:accPr>
                    <m:chr m:val="̅"/>
                    <m:ctrlPr>
                      <w:rPr>
                        <w:rFonts w:ascii="Cambria Math" w:hAnsi="Cambria Math"/>
                        <w:lang w:val="en-US"/>
                      </w:rPr>
                    </m:ctrlPr>
                  </m:accPr>
                  <m:e>
                    <m:r>
                      <w:rPr>
                        <w:rFonts w:ascii="Cambria Math" w:hAnsi="Cambria Math"/>
                        <w:lang w:val="en-US"/>
                      </w:rPr>
                      <m:t>ρ</m:t>
                    </m:r>
                  </m:e>
                </m:acc>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ρ</m:t>
                    </m:r>
                  </m:num>
                  <m:den>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0</m:t>
                        </m:r>
                      </m:sub>
                    </m:sSub>
                  </m:den>
                </m:f>
              </m:oMath>
            </m:oMathPara>
          </w:p>
        </w:tc>
        <w:tc>
          <w:tcPr>
            <w:tcW w:w="2835" w:type="dxa"/>
            <w:shd w:val="clear" w:color="auto" w:fill="auto"/>
            <w:vAlign w:val="center"/>
          </w:tcPr>
          <w:p w14:paraId="541B3EFD" w14:textId="77777777" w:rsidR="00827740" w:rsidRPr="00CB4F02" w:rsidRDefault="00827740" w:rsidP="006F2C23">
            <w:pPr>
              <w:pStyle w:val="TextBlock"/>
              <w:spacing w:after="0" w:line="360" w:lineRule="auto"/>
              <w:rPr>
                <w:bCs/>
                <w:sz w:val="18"/>
              </w:rPr>
            </w:pPr>
            <m:oMathPara>
              <m:oMath>
                <m:r>
                  <w:rPr>
                    <w:rFonts w:ascii="Cambria Math" w:hAnsi="Cambria Math"/>
                  </w:rPr>
                  <m:t>∂η=</m:t>
                </m:r>
                <m:sSub>
                  <m:sSubPr>
                    <m:ctrlPr>
                      <w:rPr>
                        <w:rFonts w:ascii="Cambria Math" w:hAnsi="Cambria Math"/>
                        <w:i/>
                        <w:sz w:val="22"/>
                        <w:lang w:eastAsia="en-US"/>
                      </w:rPr>
                    </m:ctrlPr>
                  </m:sSubPr>
                  <m:e>
                    <m:r>
                      <w:rPr>
                        <w:rFonts w:ascii="Cambria Math" w:hAnsi="Cambria Math"/>
                      </w:rPr>
                      <m:t>η</m:t>
                    </m:r>
                  </m:e>
                  <m:sub>
                    <m:r>
                      <w:rPr>
                        <w:rFonts w:ascii="Cambria Math" w:hAnsi="Cambria Math"/>
                      </w:rPr>
                      <m:t>0</m:t>
                    </m:r>
                  </m:sub>
                </m:sSub>
                <m:r>
                  <w:rPr>
                    <w:rFonts w:ascii="Cambria Math" w:hAnsi="Cambria Math"/>
                  </w:rPr>
                  <m:t>∂</m:t>
                </m:r>
                <m:acc>
                  <m:accPr>
                    <m:chr m:val="̅"/>
                    <m:ctrlPr>
                      <w:rPr>
                        <w:rFonts w:ascii="Cambria Math" w:hAnsi="Cambria Math"/>
                        <w:i/>
                        <w:sz w:val="22"/>
                        <w:lang w:eastAsia="en-US"/>
                      </w:rPr>
                    </m:ctrlPr>
                  </m:accPr>
                  <m:e>
                    <m:r>
                      <w:rPr>
                        <w:rFonts w:ascii="Cambria Math" w:hAnsi="Cambria Math"/>
                      </w:rPr>
                      <m:t>η</m:t>
                    </m:r>
                  </m:e>
                </m:acc>
              </m:oMath>
            </m:oMathPara>
          </w:p>
        </w:tc>
      </w:tr>
      <w:tr w:rsidR="00827740" w:rsidRPr="00CB4F02" w14:paraId="59CC17B9" w14:textId="77777777" w:rsidTr="006F2C23">
        <w:trPr>
          <w:trHeight w:val="370"/>
          <w:jc w:val="center"/>
        </w:trPr>
        <w:tc>
          <w:tcPr>
            <w:tcW w:w="2835" w:type="dxa"/>
            <w:shd w:val="clear" w:color="auto" w:fill="auto"/>
            <w:vAlign w:val="center"/>
          </w:tcPr>
          <w:p w14:paraId="715F3DB9" w14:textId="77777777" w:rsidR="00827740" w:rsidRDefault="00ED4957" w:rsidP="006F2C23">
            <w:pPr>
              <w:spacing w:before="0" w:after="0"/>
              <w:rPr>
                <w:lang w:val="en-US"/>
              </w:rPr>
            </w:pPr>
            <m:oMathPara>
              <m:oMath>
                <m:acc>
                  <m:accPr>
                    <m:chr m:val="̅"/>
                    <m:ctrlPr>
                      <w:rPr>
                        <w:rFonts w:ascii="Cambria Math" w:hAnsi="Cambria Math"/>
                        <w:lang w:val="en-US"/>
                      </w:rPr>
                    </m:ctrlPr>
                  </m:accPr>
                  <m:e>
                    <m:r>
                      <w:rPr>
                        <w:rFonts w:ascii="Cambria Math" w:hAnsi="Cambria Math"/>
                        <w:lang w:val="en-US"/>
                      </w:rPr>
                      <m:t>η</m:t>
                    </m:r>
                  </m:e>
                </m:acc>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η</m:t>
                    </m:r>
                  </m:num>
                  <m:den>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0</m:t>
                        </m:r>
                      </m:sub>
                    </m:sSub>
                  </m:den>
                </m:f>
              </m:oMath>
            </m:oMathPara>
          </w:p>
        </w:tc>
        <w:tc>
          <w:tcPr>
            <w:tcW w:w="2835" w:type="dxa"/>
            <w:shd w:val="clear" w:color="auto" w:fill="auto"/>
            <w:vAlign w:val="center"/>
          </w:tcPr>
          <w:p w14:paraId="6DCFD931" w14:textId="77777777" w:rsidR="00827740" w:rsidRPr="00CB4F02" w:rsidRDefault="00827740" w:rsidP="006F2C23">
            <w:pPr>
              <w:pStyle w:val="TextBlock"/>
              <w:spacing w:after="0" w:line="360" w:lineRule="auto"/>
              <w:rPr>
                <w:bCs/>
                <w:sz w:val="18"/>
              </w:rPr>
            </w:pPr>
            <m:oMathPara>
              <m:oMath>
                <m:r>
                  <w:rPr>
                    <w:rFonts w:ascii="Cambria Math" w:hAnsi="Cambria Math"/>
                  </w:rPr>
                  <m:t>∂h=</m:t>
                </m:r>
                <m:f>
                  <m:fPr>
                    <m:ctrlPr>
                      <w:rPr>
                        <w:rFonts w:ascii="Cambria Math" w:hAnsi="Cambria Math"/>
                        <w:i/>
                        <w:sz w:val="22"/>
                        <w:lang w:eastAsia="en-US"/>
                      </w:rPr>
                    </m:ctrlPr>
                  </m:fPr>
                  <m:num>
                    <m:sSup>
                      <m:sSupPr>
                        <m:ctrlPr>
                          <w:rPr>
                            <w:rFonts w:ascii="Cambria Math" w:hAnsi="Cambria Math"/>
                            <w:i/>
                            <w:sz w:val="22"/>
                            <w:lang w:eastAsia="en-US"/>
                          </w:rPr>
                        </m:ctrlPr>
                      </m:sSupPr>
                      <m:e>
                        <m:r>
                          <w:rPr>
                            <w:rFonts w:ascii="Cambria Math" w:hAnsi="Cambria Math"/>
                          </w:rPr>
                          <m:t>a</m:t>
                        </m:r>
                      </m:e>
                      <m:sup>
                        <m:r>
                          <w:rPr>
                            <w:rFonts w:ascii="Cambria Math" w:hAnsi="Cambria Math"/>
                          </w:rPr>
                          <m:t>2</m:t>
                        </m:r>
                      </m:sup>
                    </m:sSup>
                  </m:num>
                  <m:den>
                    <m:sSub>
                      <m:sSubPr>
                        <m:ctrlPr>
                          <w:rPr>
                            <w:rFonts w:ascii="Cambria Math" w:hAnsi="Cambria Math"/>
                            <w:i/>
                            <w:sz w:val="22"/>
                            <w:lang w:eastAsia="en-US"/>
                          </w:rPr>
                        </m:ctrlPr>
                      </m:sSubPr>
                      <m:e>
                        <m:r>
                          <w:rPr>
                            <w:rFonts w:ascii="Cambria Math" w:hAnsi="Cambria Math"/>
                          </w:rPr>
                          <m:t>R</m:t>
                        </m:r>
                      </m:e>
                      <m:sub>
                        <m:r>
                          <w:rPr>
                            <w:rFonts w:ascii="Cambria Math" w:hAnsi="Cambria Math"/>
                          </w:rPr>
                          <m:t>zx</m:t>
                        </m:r>
                      </m:sub>
                    </m:sSub>
                  </m:den>
                </m:f>
                <m:r>
                  <w:rPr>
                    <w:rFonts w:ascii="Cambria Math" w:hAnsi="Cambria Math"/>
                  </w:rPr>
                  <m:t>∂H</m:t>
                </m:r>
              </m:oMath>
            </m:oMathPara>
          </w:p>
        </w:tc>
      </w:tr>
      <w:tr w:rsidR="00827740" w:rsidRPr="00CB4F02" w14:paraId="03C354EE" w14:textId="77777777" w:rsidTr="006F2C23">
        <w:trPr>
          <w:trHeight w:val="370"/>
          <w:jc w:val="center"/>
        </w:trPr>
        <w:tc>
          <w:tcPr>
            <w:tcW w:w="2835" w:type="dxa"/>
            <w:shd w:val="clear" w:color="auto" w:fill="auto"/>
            <w:vAlign w:val="center"/>
          </w:tcPr>
          <w:p w14:paraId="05B6F5D8" w14:textId="77777777" w:rsidR="00827740" w:rsidRDefault="00827740" w:rsidP="006F2C23">
            <w:pPr>
              <w:spacing w:before="0" w:after="0"/>
              <w:rPr>
                <w:lang w:val="en-US"/>
              </w:rPr>
            </w:pPr>
            <m:oMathPara>
              <m:oMath>
                <m:r>
                  <m:rPr>
                    <m:sty m:val="p"/>
                  </m:rPr>
                  <w:rPr>
                    <w:rFonts w:ascii="Cambria Math" w:hAnsi="Cambria Math"/>
                    <w:lang w:val="en-US"/>
                  </w:rPr>
                  <m:t xml:space="preserve">H= </m:t>
                </m:r>
                <m:f>
                  <m:fPr>
                    <m:ctrlPr>
                      <w:rPr>
                        <w:rFonts w:ascii="Cambria Math" w:hAnsi="Cambria Math"/>
                        <w:lang w:val="en-US"/>
                      </w:rPr>
                    </m:ctrlPr>
                  </m:fPr>
                  <m:num>
                    <m:r>
                      <w:rPr>
                        <w:rFonts w:ascii="Cambria Math" w:hAnsi="Cambria Math"/>
                        <w:lang w:val="en-US"/>
                      </w:rPr>
                      <m:t>h</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m:t>
                        </m:r>
                      </m:sub>
                    </m:sSub>
                  </m:num>
                  <m:den>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2</m:t>
                        </m:r>
                      </m:sup>
                    </m:sSup>
                  </m:den>
                </m:f>
              </m:oMath>
            </m:oMathPara>
          </w:p>
        </w:tc>
        <w:tc>
          <w:tcPr>
            <w:tcW w:w="2835" w:type="dxa"/>
            <w:shd w:val="clear" w:color="auto" w:fill="auto"/>
            <w:vAlign w:val="center"/>
          </w:tcPr>
          <w:p w14:paraId="57020695" w14:textId="77777777" w:rsidR="00827740" w:rsidRPr="00CB4F02" w:rsidRDefault="00827740" w:rsidP="006F2C23">
            <w:pPr>
              <w:pStyle w:val="TextBlock"/>
              <w:spacing w:after="0" w:line="360" w:lineRule="auto"/>
              <w:rPr>
                <w:bCs/>
                <w:sz w:val="18"/>
              </w:rPr>
            </w:pPr>
            <m:oMathPara>
              <m:oMath>
                <m:r>
                  <w:rPr>
                    <w:rFonts w:ascii="Cambria Math" w:hAnsi="Cambria Math"/>
                  </w:rPr>
                  <m:t>∂p=</m:t>
                </m:r>
                <m:sSub>
                  <m:sSubPr>
                    <m:ctrlPr>
                      <w:rPr>
                        <w:rFonts w:ascii="Cambria Math" w:hAnsi="Cambria Math"/>
                        <w:i/>
                        <w:sz w:val="22"/>
                        <w:lang w:eastAsia="en-US"/>
                      </w:rPr>
                    </m:ctrlPr>
                  </m:sSubPr>
                  <m:e>
                    <m:r>
                      <w:rPr>
                        <w:rFonts w:ascii="Cambria Math" w:hAnsi="Cambria Math"/>
                      </w:rPr>
                      <m:t>p</m:t>
                    </m:r>
                  </m:e>
                  <m:sub>
                    <m:r>
                      <w:rPr>
                        <w:rFonts w:ascii="Cambria Math" w:hAnsi="Cambria Math"/>
                      </w:rPr>
                      <m:t>h</m:t>
                    </m:r>
                  </m:sub>
                </m:sSub>
                <m:r>
                  <w:rPr>
                    <w:rFonts w:ascii="Cambria Math" w:hAnsi="Cambria Math"/>
                  </w:rPr>
                  <m:t>∂P</m:t>
                </m:r>
              </m:oMath>
            </m:oMathPara>
          </w:p>
        </w:tc>
      </w:tr>
      <w:tr w:rsidR="00827740" w:rsidRPr="00CB4F02" w14:paraId="403A5476" w14:textId="77777777" w:rsidTr="006F2C23">
        <w:trPr>
          <w:trHeight w:val="370"/>
          <w:jc w:val="center"/>
        </w:trPr>
        <w:tc>
          <w:tcPr>
            <w:tcW w:w="2835" w:type="dxa"/>
            <w:shd w:val="clear" w:color="auto" w:fill="auto"/>
            <w:vAlign w:val="center"/>
          </w:tcPr>
          <w:p w14:paraId="779DD6EB" w14:textId="77777777" w:rsidR="00827740" w:rsidRDefault="00827740" w:rsidP="006F2C23">
            <w:pPr>
              <w:spacing w:before="0" w:after="0"/>
              <w:rPr>
                <w:lang w:val="en-US"/>
              </w:rPr>
            </w:pPr>
            <m:oMathPara>
              <m:oMath>
                <m:r>
                  <m:rPr>
                    <m:sty m:val="p"/>
                  </m:rPr>
                  <w:rPr>
                    <w:rFonts w:ascii="Cambria Math" w:hAnsi="Cambria Math"/>
                    <w:lang w:val="en-US"/>
                  </w:rPr>
                  <m:t xml:space="preserve">P= </m:t>
                </m:r>
                <m:f>
                  <m:fPr>
                    <m:ctrlPr>
                      <w:rPr>
                        <w:rFonts w:ascii="Cambria Math" w:hAnsi="Cambria Math"/>
                        <w:lang w:val="en-US"/>
                      </w:rPr>
                    </m:ctrlPr>
                  </m:fPr>
                  <m:num>
                    <m:r>
                      <w:rPr>
                        <w:rFonts w:ascii="Cambria Math" w:hAnsi="Cambria Math"/>
                        <w:lang w:val="en-US"/>
                      </w:rPr>
                      <m:t>p</m:t>
                    </m:r>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den>
                </m:f>
              </m:oMath>
            </m:oMathPara>
          </w:p>
        </w:tc>
        <w:tc>
          <w:tcPr>
            <w:tcW w:w="2835" w:type="dxa"/>
            <w:shd w:val="clear" w:color="auto" w:fill="auto"/>
            <w:vAlign w:val="center"/>
          </w:tcPr>
          <w:p w14:paraId="7D4AF8DE" w14:textId="77777777" w:rsidR="00827740" w:rsidRPr="00CB4F02" w:rsidRDefault="00827740" w:rsidP="006F2C23">
            <w:pPr>
              <w:pStyle w:val="TextBlock"/>
              <w:spacing w:after="0" w:line="360" w:lineRule="auto"/>
              <w:rPr>
                <w:bCs/>
                <w:sz w:val="18"/>
              </w:rPr>
            </w:pPr>
          </w:p>
        </w:tc>
      </w:tr>
      <w:tr w:rsidR="00827740" w:rsidRPr="00CB4F02" w14:paraId="6C6CAF09" w14:textId="77777777" w:rsidTr="006F2C23">
        <w:trPr>
          <w:trHeight w:val="370"/>
          <w:jc w:val="center"/>
        </w:trPr>
        <w:tc>
          <w:tcPr>
            <w:tcW w:w="2835" w:type="dxa"/>
            <w:shd w:val="clear" w:color="auto" w:fill="auto"/>
            <w:vAlign w:val="center"/>
          </w:tcPr>
          <w:p w14:paraId="18C6F76E" w14:textId="77777777" w:rsidR="00827740" w:rsidRDefault="00ED4957" w:rsidP="006F2C23">
            <w:pPr>
              <w:spacing w:before="0" w:after="0"/>
              <w:rPr>
                <w:lang w:val="en-US"/>
              </w:rPr>
            </w:pPr>
            <m:oMathPara>
              <m:oMath>
                <m:sSup>
                  <m:sSupPr>
                    <m:ctrlPr>
                      <w:rPr>
                        <w:rFonts w:ascii="Cambria Math" w:hAnsi="Cambria Math"/>
                        <w:lang w:val="en-US"/>
                      </w:rPr>
                    </m:ctrlPr>
                  </m:sSupPr>
                  <m:e>
                    <m:r>
                      <m:rPr>
                        <m:sty m:val="p"/>
                      </m:rPr>
                      <w:rPr>
                        <w:rFonts w:ascii="Cambria Math" w:hAnsi="Cambria Math"/>
                        <w:lang w:val="en-US"/>
                      </w:rPr>
                      <m:t>W</m:t>
                    </m:r>
                  </m:e>
                  <m:sup>
                    <m:r>
                      <w:rPr>
                        <w:rFonts w:ascii="Cambria Math" w:hAnsi="Cambria Math"/>
                        <w:lang w:val="en-US"/>
                      </w:rPr>
                      <m:t>*</m:t>
                    </m:r>
                  </m:sup>
                </m:sSup>
                <m:r>
                  <m:rPr>
                    <m:sty m:val="p"/>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w</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zx</m:t>
                        </m:r>
                      </m:sub>
                    </m:sSub>
                    <m:r>
                      <w:rPr>
                        <w:rFonts w:ascii="Cambria Math" w:hAnsi="Cambria Math"/>
                        <w:lang w:val="en-US"/>
                      </w:rPr>
                      <m:t>L</m:t>
                    </m:r>
                  </m:den>
                </m:f>
              </m:oMath>
            </m:oMathPara>
          </w:p>
        </w:tc>
        <w:tc>
          <w:tcPr>
            <w:tcW w:w="2835" w:type="dxa"/>
            <w:shd w:val="clear" w:color="auto" w:fill="auto"/>
            <w:vAlign w:val="center"/>
          </w:tcPr>
          <w:p w14:paraId="240EF228" w14:textId="77777777" w:rsidR="00827740" w:rsidRPr="00CB4F02" w:rsidRDefault="00827740" w:rsidP="006F2C23">
            <w:pPr>
              <w:pStyle w:val="TextBlock"/>
              <w:spacing w:after="0" w:line="360" w:lineRule="auto"/>
              <w:rPr>
                <w:bCs/>
                <w:sz w:val="18"/>
              </w:rPr>
            </w:pPr>
          </w:p>
        </w:tc>
      </w:tr>
    </w:tbl>
    <w:p w14:paraId="2083E98D" w14:textId="77777777" w:rsidR="00827740" w:rsidRDefault="00827740" w:rsidP="00827740">
      <w:pPr>
        <w:rPr>
          <w:lang w:val="en-US"/>
        </w:rPr>
      </w:pPr>
      <w:r>
        <w:rPr>
          <w:lang w:val="en-US"/>
        </w:rPr>
        <w:t>Terms in the simplified Reynolds equation are replaced with dimensionless parameters. Similar terms are then grouped and rearranged to give the final form:</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504"/>
        <w:gridCol w:w="567"/>
      </w:tblGrid>
      <w:tr w:rsidR="00827740" w:rsidRPr="00CB4F02" w14:paraId="1C9A2A35" w14:textId="77777777" w:rsidTr="006F2C23">
        <w:trPr>
          <w:trHeight w:val="370"/>
          <w:jc w:val="center"/>
        </w:trPr>
        <w:tc>
          <w:tcPr>
            <w:tcW w:w="8504" w:type="dxa"/>
            <w:shd w:val="clear" w:color="auto" w:fill="auto"/>
            <w:vAlign w:val="center"/>
          </w:tcPr>
          <w:p w14:paraId="7FA394AB" w14:textId="5CEB1C68" w:rsidR="00827740" w:rsidRPr="00EE529B" w:rsidRDefault="00ED4957" w:rsidP="006F2C23">
            <w:pPr>
              <w:rPr>
                <w:lang w:val="en-US"/>
              </w:rPr>
            </w:pPr>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acc>
                      <m:accPr>
                        <m:chr m:val="̅"/>
                        <m:ctrlPr>
                          <w:rPr>
                            <w:rFonts w:ascii="Cambria Math" w:hAnsi="Cambria Math"/>
                            <w:i/>
                          </w:rPr>
                        </m:ctrlPr>
                      </m:accPr>
                      <m:e>
                        <m:r>
                          <w:rPr>
                            <w:rFonts w:ascii="Cambria Math" w:hAnsi="Cambria Math"/>
                          </w:rPr>
                          <m:t>ρ</m:t>
                        </m:r>
                      </m:e>
                    </m:acc>
                    <m:r>
                      <w:rPr>
                        <w:rFonts w:ascii="Cambria Math" w:hAnsi="Cambria Math"/>
                      </w:rPr>
                      <m:t>HU</m:t>
                    </m:r>
                  </m:e>
                </m:d>
              </m:oMath>
            </m:oMathPara>
          </w:p>
        </w:tc>
        <w:tc>
          <w:tcPr>
            <w:tcW w:w="567" w:type="dxa"/>
            <w:shd w:val="clear" w:color="auto" w:fill="auto"/>
            <w:vAlign w:val="center"/>
          </w:tcPr>
          <w:p w14:paraId="418B6B24" w14:textId="22888452" w:rsidR="00827740" w:rsidRPr="00CB4F02" w:rsidRDefault="00827740" w:rsidP="006F2C23">
            <w:pPr>
              <w:pStyle w:val="TextBlock"/>
              <w:spacing w:after="0" w:line="360" w:lineRule="auto"/>
              <w:rPr>
                <w:bCs/>
                <w:sz w:val="18"/>
              </w:rPr>
            </w:pPr>
            <w:r w:rsidRPr="00CB4F02">
              <w:rPr>
                <w:bCs/>
                <w:sz w:val="18"/>
              </w:rPr>
              <w:t>[</w:t>
            </w:r>
            <w:r w:rsidR="004F338E">
              <w:rPr>
                <w:bCs/>
                <w:sz w:val="18"/>
              </w:rPr>
              <w:t>8</w:t>
            </w:r>
            <w:r w:rsidRPr="00CB4F02">
              <w:rPr>
                <w:bCs/>
                <w:sz w:val="18"/>
              </w:rPr>
              <w:t>]</w:t>
            </w:r>
          </w:p>
        </w:tc>
      </w:tr>
    </w:tbl>
    <w:p w14:paraId="6151FCD5" w14:textId="77777777" w:rsidR="00827740" w:rsidRDefault="00827740" w:rsidP="00827740">
      <w:pPr>
        <w:rPr>
          <w:lang w:val="en-US"/>
        </w:rPr>
      </w:pPr>
      <w:r>
        <w:rPr>
          <w:lang w:val="en-US"/>
        </w:rPr>
        <w:t>whe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3" w:type="dxa"/>
          <w:bottom w:w="113" w:type="dxa"/>
        </w:tblCellMar>
        <w:tblLook w:val="04A0" w:firstRow="1" w:lastRow="0" w:firstColumn="1" w:lastColumn="0" w:noHBand="0" w:noVBand="1"/>
      </w:tblPr>
      <w:tblGrid>
        <w:gridCol w:w="8504"/>
        <w:gridCol w:w="567"/>
      </w:tblGrid>
      <w:tr w:rsidR="00827740" w:rsidRPr="00CB4F02" w14:paraId="761A4111" w14:textId="77777777" w:rsidTr="006F2C23">
        <w:trPr>
          <w:trHeight w:val="370"/>
          <w:jc w:val="center"/>
        </w:trPr>
        <w:tc>
          <w:tcPr>
            <w:tcW w:w="8504" w:type="dxa"/>
            <w:shd w:val="clear" w:color="auto" w:fill="auto"/>
            <w:vAlign w:val="center"/>
          </w:tcPr>
          <w:p w14:paraId="215D5F75" w14:textId="77777777" w:rsidR="00827740" w:rsidRPr="00EE529B" w:rsidRDefault="00827740" w:rsidP="006F2C23">
            <w:pPr>
              <w:rPr>
                <w:lang w:val="en-US"/>
              </w:rPr>
            </w:pPr>
            <m:oMathPara>
              <m:oMath>
                <m:r>
                  <m:rPr>
                    <m:sty m:val="p"/>
                  </m:rPr>
                  <w:rPr>
                    <w:rFonts w:ascii="Cambria Math" w:hAnsi="Cambria Math"/>
                  </w:rPr>
                  <m:t>Ψ=</m:t>
                </m:r>
                <m:f>
                  <m:fPr>
                    <m:ctrlPr>
                      <w:rPr>
                        <w:rFonts w:ascii="Cambria Math" w:hAnsi="Cambria Math"/>
                      </w:rPr>
                    </m:ctrlPr>
                  </m:fPr>
                  <m:num>
                    <m:r>
                      <w:rPr>
                        <w:rFonts w:ascii="Cambria Math" w:hAnsi="Cambria Math"/>
                      </w:rPr>
                      <m:t>12</m:t>
                    </m:r>
                    <m:sSub>
                      <m:sSubPr>
                        <m:ctrlPr>
                          <w:rPr>
                            <w:rFonts w:ascii="Cambria Math" w:hAnsi="Cambria Math"/>
                            <w:i/>
                          </w:rPr>
                        </m:ctrlPr>
                      </m:sSubPr>
                      <m:e>
                        <m:r>
                          <w:rPr>
                            <w:rFonts w:ascii="Cambria Math" w:hAnsi="Cambria Math"/>
                          </w:rPr>
                          <m:t>u</m:t>
                        </m:r>
                      </m:e>
                      <m:sub>
                        <m:r>
                          <w:rPr>
                            <w:rFonts w:ascii="Cambria Math" w:hAnsi="Cambria Math"/>
                          </w:rPr>
                          <m:t>av</m:t>
                        </m:r>
                      </m:sub>
                    </m:sSub>
                    <m:sSubSup>
                      <m:sSubSupPr>
                        <m:ctrlPr>
                          <w:rPr>
                            <w:rFonts w:ascii="Cambria Math" w:hAnsi="Cambria Math"/>
                            <w:i/>
                          </w:rPr>
                        </m:ctrlPr>
                      </m:sSubSupPr>
                      <m:e>
                        <m:r>
                          <w:rPr>
                            <w:rFonts w:ascii="Cambria Math" w:hAnsi="Cambria Math"/>
                          </w:rPr>
                          <m:t>R</m:t>
                        </m:r>
                      </m:e>
                      <m:sub>
                        <m:r>
                          <w:rPr>
                            <w:rFonts w:ascii="Cambria Math" w:hAnsi="Cambria Math"/>
                          </w:rPr>
                          <m:t>zx</m:t>
                        </m:r>
                      </m:sub>
                      <m:sup>
                        <m:r>
                          <w:rPr>
                            <w:rFonts w:ascii="Cambria Math" w:hAnsi="Cambria Math"/>
                          </w:rPr>
                          <m:t>2</m:t>
                        </m:r>
                      </m:sup>
                    </m:sSubSup>
                    <m:sSub>
                      <m:sSubPr>
                        <m:ctrlPr>
                          <w:rPr>
                            <w:rFonts w:ascii="Cambria Math" w:hAnsi="Cambria Math"/>
                            <w:i/>
                          </w:rPr>
                        </m:ctrlPr>
                      </m:sSubPr>
                      <m:e>
                        <m:r>
                          <w:rPr>
                            <w:rFonts w:ascii="Cambria Math" w:hAnsi="Cambria Math"/>
                          </w:rPr>
                          <m:t>η</m:t>
                        </m:r>
                      </m:e>
                      <m:sub>
                        <m:r>
                          <w:rPr>
                            <w:rFonts w:ascii="Cambria Math" w:hAnsi="Cambria Math"/>
                          </w:rPr>
                          <m:t>0</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h</m:t>
                        </m:r>
                      </m:sub>
                    </m:sSub>
                  </m:den>
                </m:f>
              </m:oMath>
            </m:oMathPara>
          </w:p>
        </w:tc>
        <w:tc>
          <w:tcPr>
            <w:tcW w:w="567" w:type="dxa"/>
            <w:shd w:val="clear" w:color="auto" w:fill="auto"/>
            <w:vAlign w:val="center"/>
          </w:tcPr>
          <w:p w14:paraId="1623CA72" w14:textId="07EE1591" w:rsidR="00827740" w:rsidRPr="00CB4F02" w:rsidRDefault="00827740" w:rsidP="006F2C23">
            <w:pPr>
              <w:pStyle w:val="TextBlock"/>
              <w:spacing w:after="0" w:line="360" w:lineRule="auto"/>
              <w:rPr>
                <w:bCs/>
                <w:sz w:val="18"/>
              </w:rPr>
            </w:pPr>
            <w:r w:rsidRPr="00CB4F02">
              <w:rPr>
                <w:bCs/>
                <w:sz w:val="18"/>
              </w:rPr>
              <w:t>[</w:t>
            </w:r>
            <w:r w:rsidR="004F338E">
              <w:rPr>
                <w:bCs/>
                <w:sz w:val="18"/>
              </w:rPr>
              <w:t>9</w:t>
            </w:r>
            <w:r w:rsidRPr="00CB4F02">
              <w:rPr>
                <w:bCs/>
                <w:sz w:val="18"/>
              </w:rPr>
              <w:t>]</w:t>
            </w:r>
          </w:p>
        </w:tc>
      </w:tr>
    </w:tbl>
    <w:p w14:paraId="683F1838" w14:textId="39046144" w:rsidR="00827740" w:rsidRPr="00EC4BE2" w:rsidRDefault="0037258F" w:rsidP="00827740">
      <w:r>
        <w:t>Grouping terms for simplicit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7F8E7D8" w14:textId="77777777" w:rsidTr="006F2C23">
        <w:trPr>
          <w:trHeight w:val="370"/>
          <w:jc w:val="center"/>
        </w:trPr>
        <w:tc>
          <w:tcPr>
            <w:tcW w:w="8504" w:type="dxa"/>
            <w:shd w:val="clear" w:color="auto" w:fill="auto"/>
            <w:vAlign w:val="center"/>
          </w:tcPr>
          <w:p w14:paraId="5790FDAD" w14:textId="77777777" w:rsidR="00827740" w:rsidRPr="00D4649A" w:rsidRDefault="00827740" w:rsidP="006F2C23">
            <m:oMathPara>
              <m:oMath>
                <m:r>
                  <w:rPr>
                    <w:rFonts w:ascii="Cambria Math" w:hAnsi="Cambria Math"/>
                  </w:rPr>
                  <w:lastRenderedPageBreak/>
                  <m:t>M=</m:t>
                </m:r>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oMath>
            </m:oMathPara>
          </w:p>
        </w:tc>
        <w:tc>
          <w:tcPr>
            <w:tcW w:w="567" w:type="dxa"/>
            <w:shd w:val="clear" w:color="auto" w:fill="auto"/>
            <w:vAlign w:val="center"/>
          </w:tcPr>
          <w:p w14:paraId="7060ADD0" w14:textId="512F9873" w:rsidR="00827740" w:rsidRPr="00CB4F02" w:rsidRDefault="00827740" w:rsidP="006F2C23">
            <w:pPr>
              <w:pStyle w:val="TextBlock"/>
              <w:spacing w:after="0" w:line="360" w:lineRule="auto"/>
              <w:rPr>
                <w:bCs/>
                <w:sz w:val="18"/>
              </w:rPr>
            </w:pPr>
            <w:r w:rsidRPr="00CB4F02">
              <w:rPr>
                <w:bCs/>
                <w:sz w:val="18"/>
              </w:rPr>
              <w:t>[</w:t>
            </w:r>
            <w:r w:rsidR="004F338E">
              <w:rPr>
                <w:bCs/>
                <w:sz w:val="18"/>
              </w:rPr>
              <w:t>10</w:t>
            </w:r>
            <w:r w:rsidRPr="00CB4F02">
              <w:rPr>
                <w:bCs/>
                <w:sz w:val="18"/>
              </w:rPr>
              <w:t>]</w:t>
            </w:r>
          </w:p>
        </w:tc>
      </w:tr>
    </w:tbl>
    <w:p w14:paraId="32E316DF" w14:textId="77777777" w:rsidR="00827740" w:rsidRPr="00372707"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72D3A27B" w14:textId="77777777" w:rsidTr="006F2C23">
        <w:trPr>
          <w:trHeight w:val="370"/>
          <w:jc w:val="center"/>
        </w:trPr>
        <w:tc>
          <w:tcPr>
            <w:tcW w:w="8504" w:type="dxa"/>
            <w:shd w:val="clear" w:color="auto" w:fill="auto"/>
            <w:vAlign w:val="center"/>
          </w:tcPr>
          <w:p w14:paraId="4CF134D7" w14:textId="77777777" w:rsidR="00827740" w:rsidRPr="00D4649A" w:rsidRDefault="00827740" w:rsidP="006F2C23">
            <m:oMathPara>
              <m:oMath>
                <m:r>
                  <w:rPr>
                    <w:rFonts w:ascii="Cambria Math" w:hAnsi="Cambria Math"/>
                  </w:rPr>
                  <m:t xml:space="preserve">Q= </m:t>
                </m:r>
                <m:acc>
                  <m:accPr>
                    <m:chr m:val="̅"/>
                    <m:ctrlPr>
                      <w:rPr>
                        <w:rFonts w:ascii="Cambria Math" w:hAnsi="Cambria Math"/>
                        <w:i/>
                      </w:rPr>
                    </m:ctrlPr>
                  </m:accPr>
                  <m:e>
                    <m:r>
                      <w:rPr>
                        <w:rFonts w:ascii="Cambria Math" w:hAnsi="Cambria Math"/>
                      </w:rPr>
                      <m:t>ρ</m:t>
                    </m:r>
                  </m:e>
                </m:acc>
                <m:r>
                  <w:rPr>
                    <w:rFonts w:ascii="Cambria Math" w:hAnsi="Cambria Math"/>
                  </w:rPr>
                  <m:t>H</m:t>
                </m:r>
              </m:oMath>
            </m:oMathPara>
          </w:p>
        </w:tc>
        <w:tc>
          <w:tcPr>
            <w:tcW w:w="567" w:type="dxa"/>
            <w:shd w:val="clear" w:color="auto" w:fill="auto"/>
            <w:vAlign w:val="center"/>
          </w:tcPr>
          <w:p w14:paraId="5C84EF0D" w14:textId="3527BF52" w:rsidR="00827740" w:rsidRPr="00CB4F02" w:rsidRDefault="00827740" w:rsidP="006F2C23">
            <w:pPr>
              <w:pStyle w:val="TextBlock"/>
              <w:spacing w:after="0" w:line="360" w:lineRule="auto"/>
              <w:rPr>
                <w:bCs/>
                <w:sz w:val="18"/>
              </w:rPr>
            </w:pPr>
            <w:r w:rsidRPr="00CB4F02">
              <w:rPr>
                <w:bCs/>
                <w:sz w:val="18"/>
              </w:rPr>
              <w:t>[</w:t>
            </w:r>
            <w:r w:rsidR="002C4763">
              <w:rPr>
                <w:bCs/>
                <w:sz w:val="18"/>
              </w:rPr>
              <w:t>11</w:t>
            </w:r>
            <w:r w:rsidRPr="00CB4F02">
              <w:rPr>
                <w:bCs/>
                <w:sz w:val="18"/>
              </w:rPr>
              <w:t>]</w:t>
            </w:r>
          </w:p>
        </w:tc>
      </w:tr>
    </w:tbl>
    <w:p w14:paraId="3C0D43F1" w14:textId="77777777" w:rsidR="00827740" w:rsidRPr="00EC4BE2" w:rsidRDefault="00827740" w:rsidP="00827740">
      <w:r>
        <w:t>Making substitution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F13BC8B" w14:textId="77777777" w:rsidTr="006F2C23">
        <w:trPr>
          <w:trHeight w:val="370"/>
          <w:jc w:val="center"/>
        </w:trPr>
        <w:tc>
          <w:tcPr>
            <w:tcW w:w="8504" w:type="dxa"/>
            <w:shd w:val="clear" w:color="auto" w:fill="auto"/>
            <w:vAlign w:val="center"/>
          </w:tcPr>
          <w:p w14:paraId="63F446BF" w14:textId="77777777" w:rsidR="00827740" w:rsidRPr="00D4649A" w:rsidRDefault="00ED4957" w:rsidP="006F2C23">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r>
                      <w:rPr>
                        <w:rFonts w:ascii="Cambria Math" w:hAnsi="Cambria Math"/>
                      </w:rPr>
                      <m:t>M</m:t>
                    </m:r>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r>
                      <w:rPr>
                        <w:rFonts w:ascii="Cambria Math" w:hAnsi="Cambria Math"/>
                      </w:rPr>
                      <m:t>QU</m:t>
                    </m:r>
                  </m:e>
                </m:d>
              </m:oMath>
            </m:oMathPara>
          </w:p>
        </w:tc>
        <w:tc>
          <w:tcPr>
            <w:tcW w:w="567" w:type="dxa"/>
            <w:shd w:val="clear" w:color="auto" w:fill="auto"/>
            <w:vAlign w:val="center"/>
          </w:tcPr>
          <w:p w14:paraId="2D4AF131" w14:textId="17697354" w:rsidR="00827740" w:rsidRPr="00CB4F02" w:rsidRDefault="00827740" w:rsidP="006F2C23">
            <w:pPr>
              <w:pStyle w:val="TextBlock"/>
              <w:spacing w:after="0" w:line="360" w:lineRule="auto"/>
              <w:rPr>
                <w:bCs/>
                <w:sz w:val="18"/>
              </w:rPr>
            </w:pPr>
            <w:r w:rsidRPr="00CB4F02">
              <w:rPr>
                <w:bCs/>
                <w:sz w:val="18"/>
              </w:rPr>
              <w:t>[</w:t>
            </w:r>
            <w:r w:rsidR="002C4763">
              <w:rPr>
                <w:bCs/>
                <w:sz w:val="18"/>
              </w:rPr>
              <w:t>12</w:t>
            </w:r>
            <w:r w:rsidRPr="00CB4F02">
              <w:rPr>
                <w:bCs/>
                <w:sz w:val="18"/>
              </w:rPr>
              <w:t>]</w:t>
            </w:r>
          </w:p>
        </w:tc>
      </w:tr>
    </w:tbl>
    <w:p w14:paraId="2334EEE0" w14:textId="5339D042" w:rsidR="00827740"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E0F6042" w14:textId="77777777" w:rsidTr="006F2C23">
        <w:trPr>
          <w:trHeight w:val="370"/>
          <w:jc w:val="center"/>
        </w:trPr>
        <w:tc>
          <w:tcPr>
            <w:tcW w:w="8504" w:type="dxa"/>
            <w:shd w:val="clear" w:color="auto" w:fill="auto"/>
            <w:vAlign w:val="center"/>
          </w:tcPr>
          <w:p w14:paraId="40BCBAB3" w14:textId="77777777" w:rsidR="00827740" w:rsidRPr="00D4649A" w:rsidRDefault="00ED4957" w:rsidP="006F2C23">
            <m:oMathPara>
              <m:oMath>
                <m:d>
                  <m:dPr>
                    <m:begChr m:val="["/>
                    <m:endChr m:val="]"/>
                    <m:ctrlPr>
                      <w:rPr>
                        <w:rFonts w:ascii="Cambria Math" w:hAnsi="Cambria Math"/>
                        <w:i/>
                      </w:rPr>
                    </m:ctrlPr>
                  </m:dPr>
                  <m:e>
                    <m:r>
                      <w:rPr>
                        <w:rFonts w:ascii="Cambria Math" w:hAnsi="Cambria Math"/>
                      </w:rPr>
                      <m:t>M</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X</m:t>
                            </m:r>
                          </m:den>
                        </m:f>
                      </m:e>
                    </m:d>
                    <m:f>
                      <m:fPr>
                        <m:ctrlPr>
                          <w:rPr>
                            <w:rFonts w:ascii="Cambria Math" w:hAnsi="Cambria Math"/>
                            <w:i/>
                          </w:rPr>
                        </m:ctrlPr>
                      </m:fPr>
                      <m:num>
                        <m:r>
                          <w:rPr>
                            <w:rFonts w:ascii="Cambria Math" w:hAnsi="Cambria Math"/>
                          </w:rPr>
                          <m:t>∂P</m:t>
                        </m:r>
                      </m:num>
                      <m:den>
                        <m:r>
                          <w:rPr>
                            <w:rFonts w:ascii="Cambria Math" w:hAnsi="Cambria Math"/>
                          </w:rPr>
                          <m:t>∂X</m:t>
                        </m:r>
                      </m:den>
                    </m:f>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r>
                      <w:rPr>
                        <w:rFonts w:ascii="Cambria Math" w:hAnsi="Cambria Math"/>
                      </w:rPr>
                      <m:t>U</m:t>
                    </m:r>
                    <m:f>
                      <m:fPr>
                        <m:ctrlPr>
                          <w:rPr>
                            <w:rFonts w:ascii="Cambria Math" w:hAnsi="Cambria Math"/>
                            <w:i/>
                          </w:rPr>
                        </m:ctrlPr>
                      </m:fPr>
                      <m:num>
                        <m:r>
                          <w:rPr>
                            <w:rFonts w:ascii="Cambria Math" w:hAnsi="Cambria Math"/>
                          </w:rPr>
                          <m:t>∂Q</m:t>
                        </m:r>
                      </m:num>
                      <m:den>
                        <m:r>
                          <w:rPr>
                            <w:rFonts w:ascii="Cambria Math" w:hAnsi="Cambria Math"/>
                          </w:rPr>
                          <m:t>∂X</m:t>
                        </m:r>
                      </m:den>
                    </m:f>
                    <m:r>
                      <w:rPr>
                        <w:rFonts w:ascii="Cambria Math" w:hAnsi="Cambria Math"/>
                      </w:rPr>
                      <m:t>+</m:t>
                    </m:r>
                    <m:r>
                      <w:rPr>
                        <w:rFonts w:ascii="Cambria Math" w:hAnsi="Cambria Math"/>
                      </w:rPr>
                      <m:t>Q</m:t>
                    </m:r>
                    <m:f>
                      <m:fPr>
                        <m:ctrlPr>
                          <w:rPr>
                            <w:rFonts w:ascii="Cambria Math" w:hAnsi="Cambria Math"/>
                            <w:i/>
                          </w:rPr>
                        </m:ctrlPr>
                      </m:fPr>
                      <m:num>
                        <m:r>
                          <w:rPr>
                            <w:rFonts w:ascii="Cambria Math" w:hAnsi="Cambria Math"/>
                          </w:rPr>
                          <m:t>∂U</m:t>
                        </m:r>
                      </m:num>
                      <m:den>
                        <m:r>
                          <w:rPr>
                            <w:rFonts w:ascii="Cambria Math" w:hAnsi="Cambria Math"/>
                          </w:rPr>
                          <m:t>∂X</m:t>
                        </m:r>
                      </m:den>
                    </m:f>
                  </m:e>
                </m:d>
              </m:oMath>
            </m:oMathPara>
          </w:p>
        </w:tc>
        <w:tc>
          <w:tcPr>
            <w:tcW w:w="567" w:type="dxa"/>
            <w:shd w:val="clear" w:color="auto" w:fill="auto"/>
            <w:vAlign w:val="center"/>
          </w:tcPr>
          <w:p w14:paraId="23534F21" w14:textId="64CF11F6" w:rsidR="00827740" w:rsidRPr="00CB4F02" w:rsidRDefault="00827740" w:rsidP="006F2C23">
            <w:pPr>
              <w:pStyle w:val="TextBlock"/>
              <w:spacing w:after="0" w:line="360" w:lineRule="auto"/>
              <w:rPr>
                <w:bCs/>
                <w:sz w:val="18"/>
              </w:rPr>
            </w:pPr>
            <w:r w:rsidRPr="00CB4F02">
              <w:rPr>
                <w:bCs/>
                <w:sz w:val="18"/>
              </w:rPr>
              <w:t>[</w:t>
            </w:r>
            <w:r w:rsidR="002C4763">
              <w:rPr>
                <w:bCs/>
                <w:sz w:val="18"/>
              </w:rPr>
              <w:t>13</w:t>
            </w:r>
            <w:r w:rsidRPr="00CB4F02">
              <w:rPr>
                <w:bCs/>
                <w:sz w:val="18"/>
              </w:rPr>
              <w:t>]</w:t>
            </w:r>
          </w:p>
        </w:tc>
      </w:tr>
    </w:tbl>
    <w:p w14:paraId="3EEC9174" w14:textId="0B784F5E" w:rsidR="00827740" w:rsidRDefault="00827740" w:rsidP="00827740">
      <w:r>
        <w:t xml:space="preserve">The final term </w:t>
      </w:r>
      <w:r w:rsidR="0037258F">
        <w:t>is removed</w:t>
      </w:r>
      <w:r>
        <w:t xml:space="preserve"> as velocity, </w:t>
      </w:r>
      <m:oMath>
        <m:r>
          <w:rPr>
            <w:rFonts w:ascii="Cambria Math" w:hAnsi="Cambria Math"/>
          </w:rPr>
          <m:t>U</m:t>
        </m:r>
      </m:oMath>
      <w:r>
        <w:t xml:space="preserve">, is independent of </w:t>
      </w:r>
      <m:oMath>
        <m:r>
          <w:rPr>
            <w:rFonts w:ascii="Cambria Math" w:hAnsi="Cambria Math"/>
          </w:rPr>
          <m:t>x</m:t>
        </m:r>
      </m:oMath>
      <w:r>
        <w:t xml:space="preserve"> when no stretching of the surfaces occurs. This is then differentiated to giv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2B2AE73A" w14:textId="77777777" w:rsidTr="006F2C23">
        <w:trPr>
          <w:trHeight w:val="370"/>
          <w:jc w:val="center"/>
        </w:trPr>
        <w:tc>
          <w:tcPr>
            <w:tcW w:w="8504" w:type="dxa"/>
            <w:shd w:val="clear" w:color="auto" w:fill="auto"/>
            <w:vAlign w:val="center"/>
          </w:tcPr>
          <w:p w14:paraId="1494E1F0" w14:textId="77777777" w:rsidR="00827740" w:rsidRPr="00D4649A" w:rsidRDefault="00ED4957" w:rsidP="006F2C23">
            <m:oMathPara>
              <m:oMath>
                <m:f>
                  <m:fPr>
                    <m:ctrlPr>
                      <w:rPr>
                        <w:rFonts w:ascii="Cambria Math" w:hAnsi="Cambria Math"/>
                        <w:i/>
                      </w:rPr>
                    </m:ctrlPr>
                  </m:fPr>
                  <m:num>
                    <m:r>
                      <w:rPr>
                        <w:rFonts w:ascii="Cambria Math" w:hAnsi="Cambria Math"/>
                      </w:rPr>
                      <m:t>∂M</m:t>
                    </m:r>
                  </m:num>
                  <m:den>
                    <m:r>
                      <w:rPr>
                        <w:rFonts w:ascii="Cambria Math" w:hAnsi="Cambria Math"/>
                      </w:rPr>
                      <m:t>∂X</m:t>
                    </m:r>
                  </m:den>
                </m:f>
                <m:r>
                  <w:rPr>
                    <w:rFonts w:ascii="Cambria Math" w:hAnsi="Cambria Math"/>
                  </w:rPr>
                  <m:t xml:space="preserve">= </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acc>
                      <m:accPr>
                        <m:chr m:val="̅"/>
                        <m:ctrlPr>
                          <w:rPr>
                            <w:rFonts w:ascii="Cambria Math" w:hAnsi="Cambria Math"/>
                            <w:i/>
                          </w:rPr>
                        </m:ctrlPr>
                      </m:accPr>
                      <m:e>
                        <m:r>
                          <w:rPr>
                            <w:rFonts w:ascii="Cambria Math" w:hAnsi="Cambria Math"/>
                          </w:rPr>
                          <m:t>η</m:t>
                        </m:r>
                      </m:e>
                    </m:acc>
                  </m:den>
                </m:f>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H</m:t>
                            </m:r>
                          </m:num>
                          <m:den>
                            <m:r>
                              <w:rPr>
                                <w:rFonts w:ascii="Cambria Math" w:hAnsi="Cambria Math"/>
                              </w:rPr>
                              <m:t>3</m:t>
                            </m:r>
                          </m:den>
                        </m:f>
                      </m:e>
                    </m:d>
                    <m:f>
                      <m:fPr>
                        <m:ctrlPr>
                          <w:rPr>
                            <w:rFonts w:ascii="Cambria Math" w:hAnsi="Cambria Math"/>
                            <w:i/>
                          </w:rPr>
                        </m:ctrlPr>
                      </m:fPr>
                      <m:num>
                        <m:r>
                          <w:rPr>
                            <w:rFonts w:ascii="Cambria Math" w:hAnsi="Cambria Math"/>
                          </w:rPr>
                          <m:t>∂P</m:t>
                        </m:r>
                      </m:num>
                      <m:den>
                        <m:r>
                          <w:rPr>
                            <w:rFonts w:ascii="Cambria Math" w:hAnsi="Cambria Math"/>
                          </w:rPr>
                          <m:t>∂X</m:t>
                        </m:r>
                      </m:den>
                    </m:f>
                    <m:r>
                      <w:rPr>
                        <w:rFonts w:ascii="Cambria Math" w:hAnsi="Cambria Math"/>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rPr>
                      <m:t>-</m:t>
                    </m:r>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e>
                    </m:d>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η</m:t>
                            </m:r>
                          </m:e>
                        </m:acc>
                      </m:num>
                      <m:den>
                        <m:r>
                          <w:rPr>
                            <w:rFonts w:ascii="Cambria Math" w:hAnsi="Cambria Math"/>
                          </w:rPr>
                          <m:t>∂X</m:t>
                        </m:r>
                      </m:den>
                    </m:f>
                  </m:e>
                </m:d>
              </m:oMath>
            </m:oMathPara>
          </w:p>
        </w:tc>
        <w:tc>
          <w:tcPr>
            <w:tcW w:w="567" w:type="dxa"/>
            <w:shd w:val="clear" w:color="auto" w:fill="auto"/>
            <w:vAlign w:val="center"/>
          </w:tcPr>
          <w:p w14:paraId="2EAC8303" w14:textId="624BEF9A" w:rsidR="00827740" w:rsidRPr="00CB4F02" w:rsidRDefault="00827740" w:rsidP="006F2C23">
            <w:pPr>
              <w:pStyle w:val="TextBlock"/>
              <w:spacing w:after="0" w:line="360" w:lineRule="auto"/>
              <w:rPr>
                <w:bCs/>
                <w:sz w:val="18"/>
              </w:rPr>
            </w:pPr>
            <w:r w:rsidRPr="00CB4F02">
              <w:rPr>
                <w:bCs/>
                <w:sz w:val="18"/>
              </w:rPr>
              <w:t>[</w:t>
            </w:r>
            <w:r w:rsidR="002C4763">
              <w:rPr>
                <w:bCs/>
                <w:sz w:val="18"/>
              </w:rPr>
              <w:t>14</w:t>
            </w:r>
            <w:r w:rsidRPr="00CB4F02">
              <w:rPr>
                <w:bCs/>
                <w:sz w:val="18"/>
              </w:rPr>
              <w:t>]</w:t>
            </w:r>
          </w:p>
        </w:tc>
      </w:tr>
    </w:tbl>
    <w:p w14:paraId="27F56D72" w14:textId="77777777" w:rsidR="00827740" w:rsidRDefault="00827740" w:rsidP="00827740">
      <w:r>
        <w:t xml:space="preserve">and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8722A3E" w14:textId="77777777" w:rsidTr="006F2C23">
        <w:trPr>
          <w:trHeight w:val="370"/>
          <w:jc w:val="center"/>
        </w:trPr>
        <w:tc>
          <w:tcPr>
            <w:tcW w:w="8504" w:type="dxa"/>
            <w:shd w:val="clear" w:color="auto" w:fill="auto"/>
            <w:vAlign w:val="center"/>
          </w:tcPr>
          <w:p w14:paraId="0D746BEF" w14:textId="77777777" w:rsidR="00827740" w:rsidRPr="00D4649A" w:rsidRDefault="00ED4957" w:rsidP="006F2C23">
            <m:oMathPara>
              <m:oMath>
                <m:f>
                  <m:fPr>
                    <m:ctrlPr>
                      <w:rPr>
                        <w:rFonts w:ascii="Cambria Math" w:hAnsi="Cambria Math"/>
                        <w:i/>
                      </w:rPr>
                    </m:ctrlPr>
                  </m:fPr>
                  <m:num>
                    <m:r>
                      <w:rPr>
                        <w:rFonts w:ascii="Cambria Math" w:hAnsi="Cambria Math"/>
                      </w:rPr>
                      <m:t>∂Q</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ρ</m:t>
                        </m:r>
                      </m:e>
                    </m:acc>
                    <m:r>
                      <w:rPr>
                        <w:rFonts w:ascii="Cambria Math" w:hAnsi="Cambria Math"/>
                      </w:rPr>
                      <m:t>H</m:t>
                    </m:r>
                  </m:e>
                </m:d>
                <m:r>
                  <w:rPr>
                    <w:rFonts w:ascii="Cambria Math" w:hAnsi="Cambria Math"/>
                  </w:rPr>
                  <m:t xml:space="preserve"> = </m:t>
                </m:r>
                <m:r>
                  <w:rPr>
                    <w:rFonts w:ascii="Cambria Math" w:hAnsi="Cambria Math"/>
                  </w:rPr>
                  <m:t>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oMath>
            </m:oMathPara>
          </w:p>
        </w:tc>
        <w:tc>
          <w:tcPr>
            <w:tcW w:w="567" w:type="dxa"/>
            <w:shd w:val="clear" w:color="auto" w:fill="auto"/>
            <w:vAlign w:val="center"/>
          </w:tcPr>
          <w:p w14:paraId="465D682C" w14:textId="152A27F9" w:rsidR="00827740" w:rsidRPr="00CB4F02" w:rsidRDefault="00827740" w:rsidP="006F2C23">
            <w:pPr>
              <w:pStyle w:val="TextBlock"/>
              <w:spacing w:after="0" w:line="360" w:lineRule="auto"/>
              <w:rPr>
                <w:bCs/>
                <w:sz w:val="18"/>
              </w:rPr>
            </w:pPr>
            <w:r w:rsidRPr="00CB4F02">
              <w:rPr>
                <w:bCs/>
                <w:sz w:val="18"/>
              </w:rPr>
              <w:t>[</w:t>
            </w:r>
            <w:r w:rsidR="002C4763">
              <w:rPr>
                <w:bCs/>
                <w:sz w:val="18"/>
              </w:rPr>
              <w:t>15</w:t>
            </w:r>
            <w:r w:rsidRPr="00CB4F02">
              <w:rPr>
                <w:bCs/>
                <w:sz w:val="18"/>
              </w:rPr>
              <w:t>]</w:t>
            </w:r>
          </w:p>
        </w:tc>
      </w:tr>
    </w:tbl>
    <w:p w14:paraId="1ECB403A" w14:textId="52401F1C" w:rsidR="00827740" w:rsidRDefault="00827740" w:rsidP="00827740">
      <w:pPr>
        <w:rPr>
          <w:lang w:val="en-US"/>
        </w:rPr>
      </w:pPr>
      <w:r>
        <w:rPr>
          <w:lang w:val="en-US"/>
        </w:rPr>
        <w:t>Substitut</w:t>
      </w:r>
      <w:r w:rsidR="0037258F">
        <w:rPr>
          <w:lang w:val="en-US"/>
        </w:rPr>
        <w:t>ing</w:t>
      </w:r>
      <w:r>
        <w:rPr>
          <w:lang w:val="en-US"/>
        </w:rPr>
        <w:t xml:space="preserve"> into </w:t>
      </w:r>
      <w:r w:rsidRPr="0037258F">
        <w:rPr>
          <w:lang w:val="en-US"/>
        </w:rPr>
        <w:t>equation</w:t>
      </w:r>
      <w:r w:rsidR="0037258F" w:rsidRPr="0037258F">
        <w:rPr>
          <w:lang w:val="en-US"/>
        </w:rPr>
        <w:t xml:space="preserve"> 13</w:t>
      </w:r>
      <w:r w:rsidRPr="0037258F">
        <w:rPr>
          <w:lang w:val="en-US"/>
        </w:rP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40A6C36" w14:textId="77777777" w:rsidTr="006F2C23">
        <w:trPr>
          <w:trHeight w:val="370"/>
          <w:jc w:val="center"/>
        </w:trPr>
        <w:tc>
          <w:tcPr>
            <w:tcW w:w="8504" w:type="dxa"/>
            <w:shd w:val="clear" w:color="auto" w:fill="auto"/>
            <w:vAlign w:val="center"/>
          </w:tcPr>
          <w:p w14:paraId="766BB148" w14:textId="77777777" w:rsidR="00827740" w:rsidRPr="00372707" w:rsidRDefault="00ED4957" w:rsidP="006F2C23">
            <w:pPr>
              <w:rPr>
                <w:lang w:val="en-US"/>
              </w:rPr>
            </w:pPr>
            <m:oMathPara>
              <m:oMath>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2</m:t>
                    </m:r>
                    <m:acc>
                      <m:accPr>
                        <m:chr m:val="̅"/>
                        <m:ctrlPr>
                          <w:rPr>
                            <w:rFonts w:ascii="Cambria Math" w:hAnsi="Cambria Math"/>
                            <w:i/>
                          </w:rPr>
                        </m:ctrlPr>
                      </m:accPr>
                      <m:e>
                        <m:r>
                          <w:rPr>
                            <w:rFonts w:ascii="Cambria Math" w:hAnsi="Cambria Math"/>
                          </w:rPr>
                          <m:t>η</m:t>
                        </m:r>
                      </m:e>
                    </m:acc>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num>
                      <m:den>
                        <m:r>
                          <w:rPr>
                            <w:rFonts w:ascii="Cambria Math" w:hAnsi="Cambria Math"/>
                            <w:lang w:val="en-US"/>
                          </w:rPr>
                          <m:t>3</m:t>
                        </m:r>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lang w:val="en-US"/>
                      </w:rPr>
                      <m:t>-</m:t>
                    </m:r>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r>
                  <m:rPr>
                    <m:sty m:val="p"/>
                  </m:rPr>
                  <w:rPr>
                    <w:rFonts w:ascii="Cambria Math" w:hAnsi="Cambria Math"/>
                  </w:rPr>
                  <m:t>Ψ</m:t>
                </m:r>
                <m:r>
                  <w:rPr>
                    <w:rFonts w:ascii="Cambria Math" w:hAnsi="Cambria Math"/>
                    <w:lang w:val="en-US"/>
                  </w:rPr>
                  <m:t>U</m:t>
                </m:r>
                <m:d>
                  <m:dPr>
                    <m:begChr m:val="["/>
                    <m:endChr m:val="]"/>
                    <m:ctrlPr>
                      <w:rPr>
                        <w:rFonts w:ascii="Cambria Math" w:hAnsi="Cambria Math"/>
                        <w:i/>
                        <w:lang w:val="en-US"/>
                      </w:rPr>
                    </m:ctrlPr>
                  </m:dPr>
                  <m:e>
                    <m:r>
                      <w:rPr>
                        <w:rFonts w:ascii="Cambria Math" w:hAnsi="Cambria Math"/>
                        <w:lang w:val="en-US"/>
                      </w:rPr>
                      <m:t>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w:rPr>
                    <w:rFonts w:ascii="Cambria Math" w:hAnsi="Cambria Math"/>
                    <w:lang w:val="en-US"/>
                  </w:rPr>
                  <m:t>=0</m:t>
                </m:r>
              </m:oMath>
            </m:oMathPara>
          </w:p>
        </w:tc>
        <w:tc>
          <w:tcPr>
            <w:tcW w:w="567" w:type="dxa"/>
            <w:shd w:val="clear" w:color="auto" w:fill="auto"/>
            <w:vAlign w:val="center"/>
          </w:tcPr>
          <w:p w14:paraId="1C7D0A8C" w14:textId="23F91898" w:rsidR="00827740" w:rsidRPr="00CB4F02" w:rsidRDefault="00827740" w:rsidP="006F2C23">
            <w:pPr>
              <w:pStyle w:val="TextBlock"/>
              <w:spacing w:after="0" w:line="360" w:lineRule="auto"/>
              <w:rPr>
                <w:bCs/>
                <w:sz w:val="18"/>
              </w:rPr>
            </w:pPr>
            <w:r w:rsidRPr="00CB4F02">
              <w:rPr>
                <w:bCs/>
                <w:sz w:val="18"/>
              </w:rPr>
              <w:t>[</w:t>
            </w:r>
            <w:r w:rsidR="002C4763">
              <w:rPr>
                <w:bCs/>
                <w:sz w:val="18"/>
              </w:rPr>
              <w:t>16</w:t>
            </w:r>
            <w:r w:rsidRPr="00CB4F02">
              <w:rPr>
                <w:bCs/>
                <w:sz w:val="18"/>
              </w:rPr>
              <w:t>]</w:t>
            </w:r>
          </w:p>
        </w:tc>
      </w:tr>
    </w:tbl>
    <w:p w14:paraId="1EE614CF"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7A8B742C" w14:textId="77777777" w:rsidTr="006F2C23">
        <w:trPr>
          <w:trHeight w:val="370"/>
          <w:jc w:val="center"/>
        </w:trPr>
        <w:tc>
          <w:tcPr>
            <w:tcW w:w="8504" w:type="dxa"/>
            <w:shd w:val="clear" w:color="auto" w:fill="auto"/>
            <w:vAlign w:val="center"/>
          </w:tcPr>
          <w:p w14:paraId="7BB8FDB8" w14:textId="77777777" w:rsidR="00827740" w:rsidRPr="00372707" w:rsidRDefault="00ED4957"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acc>
                      <m:accPr>
                        <m:chr m:val="̅"/>
                        <m:ctrlPr>
                          <w:rPr>
                            <w:rFonts w:ascii="Cambria Math" w:hAnsi="Cambria Math"/>
                            <w:i/>
                          </w:rPr>
                        </m:ctrlPr>
                      </m:accPr>
                      <m:e>
                        <m:r>
                          <w:rPr>
                            <w:rFonts w:ascii="Cambria Math" w:hAnsi="Cambria Math"/>
                          </w:rPr>
                          <m:t>ρ</m:t>
                        </m:r>
                      </m:e>
                    </m:acc>
                    <m:r>
                      <w:rPr>
                        <w:rFonts w:ascii="Cambria Math" w:hAnsi="Cambria Math"/>
                      </w:rPr>
                      <m:t>H</m:t>
                    </m:r>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num>
                      <m:den>
                        <m:r>
                          <w:rPr>
                            <w:rFonts w:ascii="Cambria Math" w:hAnsi="Cambria Math"/>
                            <w:lang w:val="en-US"/>
                          </w:rPr>
                          <m:t>3</m:t>
                        </m:r>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rPr>
                        </m:ctrlPr>
                      </m:fPr>
                      <m:num>
                        <m:r>
                          <w:rPr>
                            <w:rFonts w:ascii="Cambria Math" w:hAnsi="Cambria Math"/>
                          </w:rPr>
                          <m:t>∂H</m:t>
                        </m:r>
                      </m:num>
                      <m:den>
                        <m:r>
                          <w:rPr>
                            <w:rFonts w:ascii="Cambria Math" w:hAnsi="Cambria Math"/>
                          </w:rPr>
                          <m:t>∂X</m:t>
                        </m:r>
                      </m:den>
                    </m:f>
                    <m:r>
                      <w:rPr>
                        <w:rFonts w:ascii="Cambria Math" w:hAnsi="Cambria Math"/>
                        <w:lang w:val="en-US"/>
                      </w:rPr>
                      <m:t>-</m:t>
                    </m:r>
                    <m:f>
                      <m:fPr>
                        <m:ctrlPr>
                          <w:rPr>
                            <w:rFonts w:ascii="Cambria Math" w:hAnsi="Cambria Math"/>
                            <w:i/>
                          </w:rPr>
                        </m:ctrlPr>
                      </m:fPr>
                      <m:num>
                        <m:acc>
                          <m:accPr>
                            <m:chr m:val="̅"/>
                            <m:ctrlPr>
                              <w:rPr>
                                <w:rFonts w:ascii="Cambria Math" w:hAnsi="Cambria Math"/>
                                <w:i/>
                              </w:rPr>
                            </m:ctrlPr>
                          </m:accPr>
                          <m:e>
                            <m:r>
                              <w:rPr>
                                <w:rFonts w:ascii="Cambria Math" w:hAnsi="Cambria Math"/>
                              </w:rPr>
                              <m:t>ρ</m:t>
                            </m:r>
                          </m:e>
                        </m:acc>
                        <m:r>
                          <w:rPr>
                            <w:rFonts w:ascii="Cambria Math" w:hAnsi="Cambria Math"/>
                          </w:rPr>
                          <m:t>H</m:t>
                        </m:r>
                      </m:num>
                      <m:den>
                        <m:r>
                          <w:rPr>
                            <w:rFonts w:ascii="Cambria Math" w:hAnsi="Cambria Math"/>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den>
                </m:f>
                <m:r>
                  <m:rPr>
                    <m:sty m:val="p"/>
                  </m:rPr>
                  <w:rPr>
                    <w:rFonts w:ascii="Cambria Math" w:hAnsi="Cambria Math"/>
                  </w:rPr>
                  <m:t>Ψ</m:t>
                </m:r>
                <m:r>
                  <w:rPr>
                    <w:rFonts w:ascii="Cambria Math" w:hAnsi="Cambria Math"/>
                    <w:lang w:val="en-US"/>
                  </w:rPr>
                  <m:t>U</m:t>
                </m:r>
                <m:d>
                  <m:dPr>
                    <m:begChr m:val="["/>
                    <m:endChr m:val="]"/>
                    <m:ctrlPr>
                      <w:rPr>
                        <w:rFonts w:ascii="Cambria Math" w:hAnsi="Cambria Math"/>
                        <w:i/>
                        <w:lang w:val="en-US"/>
                      </w:rPr>
                    </m:ctrlPr>
                  </m:dPr>
                  <m:e>
                    <m:r>
                      <w:rPr>
                        <w:rFonts w:ascii="Cambria Math" w:hAnsi="Cambria Math"/>
                        <w:lang w:val="en-US"/>
                      </w:rPr>
                      <m:t>H</m:t>
                    </m:r>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acc>
                      <m:accPr>
                        <m:chr m:val="̅"/>
                        <m:ctrlPr>
                          <w:rPr>
                            <w:rFonts w:ascii="Cambria Math" w:hAnsi="Cambria Math"/>
                            <w:i/>
                          </w:rPr>
                        </m:ctrlPr>
                      </m:accPr>
                      <m:e>
                        <m:r>
                          <w:rPr>
                            <w:rFonts w:ascii="Cambria Math" w:hAnsi="Cambria Math"/>
                          </w:rPr>
                          <m:t>ρ</m:t>
                        </m:r>
                      </m:e>
                    </m:acc>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w:rPr>
                    <w:rFonts w:ascii="Cambria Math" w:hAnsi="Cambria Math"/>
                    <w:lang w:val="en-US"/>
                  </w:rPr>
                  <m:t>=0</m:t>
                </m:r>
              </m:oMath>
            </m:oMathPara>
          </w:p>
        </w:tc>
        <w:tc>
          <w:tcPr>
            <w:tcW w:w="567" w:type="dxa"/>
            <w:shd w:val="clear" w:color="auto" w:fill="auto"/>
            <w:vAlign w:val="center"/>
          </w:tcPr>
          <w:p w14:paraId="02EA88B7" w14:textId="7C74DE29" w:rsidR="00827740" w:rsidRPr="00CB4F02" w:rsidRDefault="00827740" w:rsidP="006F2C23">
            <w:pPr>
              <w:pStyle w:val="TextBlock"/>
              <w:spacing w:after="0" w:line="360" w:lineRule="auto"/>
              <w:rPr>
                <w:bCs/>
                <w:sz w:val="18"/>
              </w:rPr>
            </w:pPr>
            <w:r w:rsidRPr="00CB4F02">
              <w:rPr>
                <w:bCs/>
                <w:sz w:val="18"/>
              </w:rPr>
              <w:t>[</w:t>
            </w:r>
            <w:r w:rsidR="002C4763">
              <w:rPr>
                <w:bCs/>
                <w:sz w:val="18"/>
              </w:rPr>
              <w:t>17</w:t>
            </w:r>
            <w:r w:rsidRPr="00CB4F02">
              <w:rPr>
                <w:bCs/>
                <w:sz w:val="18"/>
              </w:rPr>
              <w:t>]</w:t>
            </w:r>
          </w:p>
        </w:tc>
      </w:tr>
    </w:tbl>
    <w:p w14:paraId="52F4B5D2" w14:textId="0FCB719C" w:rsidR="00827740" w:rsidRDefault="0037258F" w:rsidP="00827740">
      <w:pPr>
        <w:rPr>
          <w:lang w:val="en-US"/>
        </w:rPr>
      </w:pPr>
      <w:r>
        <w:rPr>
          <w:lang w:val="en-US"/>
        </w:rPr>
        <w:t>The fi</w:t>
      </w:r>
      <w:r w:rsidR="00827740">
        <w:rPr>
          <w:lang w:val="en-US"/>
        </w:rPr>
        <w:t>nal form</w:t>
      </w:r>
      <w:r>
        <w:rPr>
          <w:lang w:val="en-US"/>
        </w:rPr>
        <w:t xml:space="preserve"> is therefore</w:t>
      </w:r>
      <w:r w:rsidR="00827740">
        <w:rPr>
          <w:lang w:val="en-US"/>
        </w:rP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7EB2DA1" w14:textId="77777777" w:rsidTr="006F2C23">
        <w:trPr>
          <w:trHeight w:val="370"/>
          <w:jc w:val="center"/>
        </w:trPr>
        <w:tc>
          <w:tcPr>
            <w:tcW w:w="8504" w:type="dxa"/>
            <w:shd w:val="clear" w:color="auto" w:fill="auto"/>
            <w:vAlign w:val="center"/>
          </w:tcPr>
          <w:p w14:paraId="10F0112F" w14:textId="77777777" w:rsidR="00827740" w:rsidRPr="00372707" w:rsidRDefault="00ED4957"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r>
                  <w:rPr>
                    <w:rFonts w:ascii="Cambria Math" w:hAnsi="Cambria Math"/>
                    <w:lang w:val="en-US"/>
                  </w:rPr>
                  <m:t>=0</m:t>
                </m:r>
              </m:oMath>
            </m:oMathPara>
          </w:p>
        </w:tc>
        <w:tc>
          <w:tcPr>
            <w:tcW w:w="567" w:type="dxa"/>
            <w:shd w:val="clear" w:color="auto" w:fill="auto"/>
            <w:vAlign w:val="center"/>
          </w:tcPr>
          <w:p w14:paraId="64CFEE05" w14:textId="6AA9CA23" w:rsidR="00827740" w:rsidRPr="00CB4F02" w:rsidRDefault="00827740" w:rsidP="006F2C23">
            <w:pPr>
              <w:pStyle w:val="TextBlock"/>
              <w:spacing w:after="0" w:line="360" w:lineRule="auto"/>
              <w:rPr>
                <w:bCs/>
                <w:sz w:val="18"/>
              </w:rPr>
            </w:pPr>
            <w:r w:rsidRPr="00CB4F02">
              <w:rPr>
                <w:bCs/>
                <w:sz w:val="18"/>
              </w:rPr>
              <w:t>[</w:t>
            </w:r>
            <w:r w:rsidR="002C4763">
              <w:rPr>
                <w:bCs/>
                <w:sz w:val="18"/>
              </w:rPr>
              <w:t>1</w:t>
            </w:r>
            <w:r>
              <w:rPr>
                <w:bCs/>
                <w:sz w:val="18"/>
              </w:rPr>
              <w:t>8</w:t>
            </w:r>
            <w:r w:rsidRPr="00CB4F02">
              <w:rPr>
                <w:bCs/>
                <w:sz w:val="18"/>
              </w:rPr>
              <w:t>]</w:t>
            </w:r>
          </w:p>
        </w:tc>
      </w:tr>
    </w:tbl>
    <w:p w14:paraId="34423DF9" w14:textId="77777777" w:rsidR="00827740" w:rsidRDefault="00827740" w:rsidP="00AA2D3A">
      <w:pPr>
        <w:pStyle w:val="Heading20"/>
        <w:numPr>
          <w:ilvl w:val="1"/>
          <w:numId w:val="30"/>
        </w:numPr>
        <w:rPr>
          <w:lang w:val="en-US"/>
        </w:rPr>
      </w:pPr>
      <w:bookmarkStart w:id="6" w:name="_Toc40730167"/>
      <w:r>
        <w:rPr>
          <w:lang w:val="en-US"/>
        </w:rPr>
        <w:t xml:space="preserve">Finite Difference </w:t>
      </w:r>
      <w:r w:rsidRPr="00D33F08">
        <w:t>Formulation</w:t>
      </w:r>
      <w:bookmarkEnd w:id="6"/>
    </w:p>
    <w:p w14:paraId="6C50540B" w14:textId="78015E6D" w:rsidR="00827740" w:rsidRPr="00905CF8" w:rsidRDefault="00827740" w:rsidP="00827740">
      <w:pPr>
        <w:rPr>
          <w:lang w:val="en-US"/>
        </w:rPr>
      </w:pPr>
      <w:r>
        <w:rPr>
          <w:lang w:val="en-US"/>
        </w:rPr>
        <w:t xml:space="preserve">For finite difference formulation, the central difference formula based on Taylor series expansion </w:t>
      </w:r>
      <w:r>
        <w:rPr>
          <w:lang w:val="en-US"/>
        </w:rPr>
        <w:fldChar w:fldCharType="begin" w:fldLock="1"/>
      </w:r>
      <w:r w:rsidR="00FB1ED4">
        <w:rPr>
          <w:lang w:val="en-US"/>
        </w:rPr>
        <w:instrText>ADDIN CSL_CITATION {"citationItems":[{"id":"ITEM-1","itemData":{"author":[{"dropping-particle":"","family":"Hoffmann","given":"Klaus A.","non-dropping-particle":"","parse-names":false,"suffix":""},{"dropping-particle":"","family":"Chiang","given":"Steve T.","non-dropping-particle":"","parse-names":false,"suffix":""}],"edition":"Fourth","id":"ITEM-1","issued":{"date-parts":[["2000"]]},"publisher":"Engineering Education System","publisher-place":"Wichita","title":"Computational Fluid Dynamics","type":"book"},"uris":["http://www.mendeley.com/documents/?uuid=1a9966bb-808f-4ef0-91df-9db3617374bc"]}],"mendeley":{"formattedCitation":"(Hoffmann and Chiang, 2000)","plainTextFormattedCitation":"(Hoffmann and Chiang, 2000)","previouslyFormattedCitation":"&lt;sup&gt;5&lt;/sup&gt;"},"properties":{"noteIndex":0},"schema":"https://github.com/citation-style-language/schema/raw/master/csl-citation.json"}</w:instrText>
      </w:r>
      <w:r>
        <w:rPr>
          <w:lang w:val="en-US"/>
        </w:rPr>
        <w:fldChar w:fldCharType="separate"/>
      </w:r>
      <w:r w:rsidR="00FB1ED4" w:rsidRPr="00FB1ED4">
        <w:rPr>
          <w:noProof/>
          <w:lang w:val="en-US"/>
        </w:rPr>
        <w:t>(Hoffmann and Chiang, 2000)</w:t>
      </w:r>
      <w:r>
        <w:rPr>
          <w:lang w:val="en-US"/>
        </w:rPr>
        <w:fldChar w:fldCharType="end"/>
      </w:r>
      <w:r>
        <w:rPr>
          <w:lang w:val="en-US"/>
        </w:rPr>
        <w:t xml:space="preserve"> is used. The second derivative of pressure using second order central discretization for the spatial domain is therefo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D715E1E" w14:textId="77777777" w:rsidTr="006F2C23">
        <w:trPr>
          <w:trHeight w:val="370"/>
          <w:jc w:val="center"/>
        </w:trPr>
        <w:tc>
          <w:tcPr>
            <w:tcW w:w="8504" w:type="dxa"/>
            <w:shd w:val="clear" w:color="auto" w:fill="auto"/>
            <w:vAlign w:val="center"/>
          </w:tcPr>
          <w:p w14:paraId="60B51AFC" w14:textId="77777777" w:rsidR="00827740" w:rsidRPr="00372707" w:rsidRDefault="00ED4957" w:rsidP="006F2C23">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P</m:t>
                    </m:r>
                  </m:num>
                  <m:den>
                    <m:r>
                      <w:rPr>
                        <w:rFonts w:ascii="Cambria Math" w:hAnsi="Cambria Math"/>
                        <w:lang w:val="en-US"/>
                      </w:rPr>
                      <m: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oMath>
            </m:oMathPara>
          </w:p>
        </w:tc>
        <w:tc>
          <w:tcPr>
            <w:tcW w:w="567" w:type="dxa"/>
            <w:shd w:val="clear" w:color="auto" w:fill="auto"/>
            <w:vAlign w:val="center"/>
          </w:tcPr>
          <w:p w14:paraId="1ED93274" w14:textId="790B0660" w:rsidR="00827740" w:rsidRPr="00CB4F02" w:rsidRDefault="00827740" w:rsidP="006F2C23">
            <w:pPr>
              <w:pStyle w:val="TextBlock"/>
              <w:spacing w:after="0" w:line="360" w:lineRule="auto"/>
              <w:rPr>
                <w:bCs/>
                <w:sz w:val="18"/>
              </w:rPr>
            </w:pPr>
            <w:r w:rsidRPr="00CB4F02">
              <w:rPr>
                <w:bCs/>
                <w:sz w:val="18"/>
              </w:rPr>
              <w:t>[</w:t>
            </w:r>
            <w:r w:rsidR="002C4763">
              <w:rPr>
                <w:bCs/>
                <w:sz w:val="18"/>
              </w:rPr>
              <w:t>19</w:t>
            </w:r>
            <w:r w:rsidRPr="00CB4F02">
              <w:rPr>
                <w:bCs/>
                <w:sz w:val="18"/>
              </w:rPr>
              <w:t>]</w:t>
            </w:r>
          </w:p>
        </w:tc>
      </w:tr>
    </w:tbl>
    <w:p w14:paraId="51344D6F" w14:textId="77777777" w:rsidR="00827740" w:rsidRDefault="00827740" w:rsidP="00827740">
      <w:pPr>
        <w:rPr>
          <w:lang w:val="en-US"/>
        </w:rPr>
      </w:pPr>
      <w:r>
        <w:rPr>
          <w:lang w:val="en-US"/>
        </w:rPr>
        <w:t>and the first derivative is given b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46D837DF" w14:textId="77777777" w:rsidTr="006F2C23">
        <w:trPr>
          <w:trHeight w:val="370"/>
          <w:jc w:val="center"/>
        </w:trPr>
        <w:tc>
          <w:tcPr>
            <w:tcW w:w="8504" w:type="dxa"/>
            <w:shd w:val="clear" w:color="auto" w:fill="auto"/>
            <w:vAlign w:val="center"/>
          </w:tcPr>
          <w:p w14:paraId="5E8B7F6D" w14:textId="77777777" w:rsidR="00827740" w:rsidRPr="00372707" w:rsidRDefault="00ED4957" w:rsidP="006F2C23">
            <w:pPr>
              <w:rPr>
                <w:lang w:val="en-US"/>
              </w:rPr>
            </w:pPr>
            <m:oMathPara>
              <m:oMath>
                <m:f>
                  <m:fPr>
                    <m:ctrlPr>
                      <w:rPr>
                        <w:rFonts w:ascii="Cambria Math" w:hAnsi="Cambria Math"/>
                        <w:i/>
                        <w:lang w:val="en-US"/>
                      </w:rPr>
                    </m:ctrlPr>
                  </m:fPr>
                  <m:num>
                    <m:r>
                      <w:rPr>
                        <w:rFonts w:ascii="Cambria Math" w:hAnsi="Cambria Math"/>
                        <w:lang w:val="en-US"/>
                      </w:rPr>
                      <m:t>∂P</m:t>
                    </m:r>
                  </m:num>
                  <m:den>
                    <m:r>
                      <w:rPr>
                        <w:rFonts w:ascii="Cambria Math" w:hAnsi="Cambria Math"/>
                        <w:lang w:val="en-US"/>
                      </w:rPr>
                      <m:t>∂X</m:t>
                    </m:r>
                  </m:den>
                </m:f>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r>
                      <w:rPr>
                        <w:rFonts w:ascii="Cambria Math" w:hAnsi="Cambria Math"/>
                        <w:lang w:val="en-US"/>
                      </w:rPr>
                      <m:t>2∆</m:t>
                    </m:r>
                    <m:r>
                      <w:rPr>
                        <w:rFonts w:ascii="Cambria Math" w:hAnsi="Cambria Math"/>
                        <w:lang w:val="en-US"/>
                      </w:rPr>
                      <m:t>X</m:t>
                    </m:r>
                  </m:den>
                </m:f>
              </m:oMath>
            </m:oMathPara>
          </w:p>
        </w:tc>
        <w:tc>
          <w:tcPr>
            <w:tcW w:w="567" w:type="dxa"/>
            <w:shd w:val="clear" w:color="auto" w:fill="auto"/>
            <w:vAlign w:val="center"/>
          </w:tcPr>
          <w:p w14:paraId="28A46C37" w14:textId="29AB3688"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0</w:t>
            </w:r>
            <w:r w:rsidRPr="00CB4F02">
              <w:rPr>
                <w:bCs/>
                <w:sz w:val="18"/>
              </w:rPr>
              <w:t>]</w:t>
            </w:r>
          </w:p>
        </w:tc>
      </w:tr>
    </w:tbl>
    <w:p w14:paraId="6FE44132" w14:textId="77777777" w:rsidR="00827740" w:rsidRDefault="00827740" w:rsidP="00827740">
      <w:pPr>
        <w:rPr>
          <w:lang w:val="en-US"/>
        </w:rPr>
      </w:pPr>
      <w:r>
        <w:rPr>
          <w:lang w:val="en-US"/>
        </w:rPr>
        <w:t>Replacing terms in the final form of discretized Reynold equatio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6B906E81" w14:textId="77777777" w:rsidTr="006F2C23">
        <w:trPr>
          <w:trHeight w:val="370"/>
          <w:jc w:val="center"/>
        </w:trPr>
        <w:tc>
          <w:tcPr>
            <w:tcW w:w="8504" w:type="dxa"/>
            <w:shd w:val="clear" w:color="auto" w:fill="auto"/>
            <w:vAlign w:val="center"/>
          </w:tcPr>
          <w:p w14:paraId="22A61D8B" w14:textId="77777777" w:rsidR="00827740" w:rsidRPr="00372707" w:rsidRDefault="00ED4957" w:rsidP="006F2C2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r>
                      <w:rPr>
                        <w:rFonts w:ascii="Cambria Math" w:hAnsi="Cambria Math"/>
                        <w:lang w:val="en-US"/>
                      </w:rPr>
                      <m:t>2∆</m:t>
                    </m:r>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r>
                  <w:rPr>
                    <w:rFonts w:ascii="Cambria Math" w:hAnsi="Cambria Math"/>
                    <w:lang w:val="en-US"/>
                  </w:rPr>
                  <m:t xml:space="preserve">=0 </m:t>
                </m:r>
              </m:oMath>
            </m:oMathPara>
          </w:p>
        </w:tc>
        <w:tc>
          <w:tcPr>
            <w:tcW w:w="567" w:type="dxa"/>
            <w:shd w:val="clear" w:color="auto" w:fill="auto"/>
            <w:vAlign w:val="center"/>
          </w:tcPr>
          <w:p w14:paraId="59C81312" w14:textId="4B394E73"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1</w:t>
            </w:r>
            <w:r w:rsidRPr="00CB4F02">
              <w:rPr>
                <w:bCs/>
                <w:sz w:val="18"/>
              </w:rPr>
              <w:t>]</w:t>
            </w:r>
          </w:p>
        </w:tc>
      </w:tr>
    </w:tbl>
    <w:p w14:paraId="1EEC4A52"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3BE42CD" w14:textId="77777777" w:rsidTr="006F2C23">
        <w:trPr>
          <w:trHeight w:val="370"/>
          <w:jc w:val="center"/>
        </w:trPr>
        <w:tc>
          <w:tcPr>
            <w:tcW w:w="8504" w:type="dxa"/>
            <w:shd w:val="clear" w:color="auto" w:fill="auto"/>
            <w:vAlign w:val="center"/>
          </w:tcPr>
          <w:p w14:paraId="69EBDE37" w14:textId="77777777" w:rsidR="00827740" w:rsidRPr="00372707" w:rsidRDefault="00ED4957" w:rsidP="006F2C23">
            <w:pPr>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r>
                      <w:rPr>
                        <w:rFonts w:ascii="Cambria Math" w:hAnsi="Cambria Math"/>
                        <w:lang w:val="en-US"/>
                      </w:rPr>
                      <m:t>2∆</m:t>
                    </m:r>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r>
                  <w:rPr>
                    <w:rFonts w:ascii="Cambria Math" w:hAnsi="Cambria Math"/>
                    <w:lang w:val="en-US"/>
                  </w:rPr>
                  <m:t>=</m:t>
                </m:r>
                <m:f>
                  <m:fPr>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r>
                  <w:rPr>
                    <w:rFonts w:ascii="Cambria Math" w:hAnsi="Cambria Math"/>
                    <w:lang w:val="en-US"/>
                  </w:rPr>
                  <m:t xml:space="preserve"> </m:t>
                </m:r>
              </m:oMath>
            </m:oMathPara>
          </w:p>
        </w:tc>
        <w:tc>
          <w:tcPr>
            <w:tcW w:w="567" w:type="dxa"/>
            <w:shd w:val="clear" w:color="auto" w:fill="auto"/>
            <w:vAlign w:val="center"/>
          </w:tcPr>
          <w:p w14:paraId="18B8C730" w14:textId="7CC73DF0"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2</w:t>
            </w:r>
            <w:r w:rsidRPr="00CB4F02">
              <w:rPr>
                <w:bCs/>
                <w:sz w:val="18"/>
              </w:rPr>
              <w:t>]</w:t>
            </w:r>
          </w:p>
        </w:tc>
      </w:tr>
    </w:tbl>
    <w:p w14:paraId="35155517" w14:textId="77777777" w:rsidR="00827740" w:rsidRDefault="00827740" w:rsidP="00827740">
      <w:pPr>
        <w:rPr>
          <w:lang w:val="en-US"/>
        </w:rPr>
      </w:pPr>
      <w:r>
        <w:rPr>
          <w:lang w:val="en-US"/>
        </w:rPr>
        <w:t>Pressure at each node point can then be represented by:</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C7493BA" w14:textId="77777777" w:rsidTr="006F2C23">
        <w:trPr>
          <w:trHeight w:val="370"/>
          <w:jc w:val="center"/>
        </w:trPr>
        <w:tc>
          <w:tcPr>
            <w:tcW w:w="8504" w:type="dxa"/>
            <w:shd w:val="clear" w:color="auto" w:fill="auto"/>
            <w:vAlign w:val="center"/>
          </w:tcPr>
          <w:p w14:paraId="0E6E2A0D" w14:textId="77777777" w:rsidR="00827740" w:rsidRPr="00372707" w:rsidRDefault="00ED4957" w:rsidP="006F2C23">
            <w:pPr>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r>
                      <w:rPr>
                        <w:rFonts w:ascii="Cambria Math" w:hAnsi="Cambria Math"/>
                        <w:lang w:val="en-US"/>
                      </w:rPr>
                      <m:t>+</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r>
                              <w:rPr>
                                <w:rFonts w:ascii="Cambria Math" w:hAnsi="Cambria Math"/>
                                <w:lang w:val="en-US"/>
                              </w:rPr>
                              <m:t>-1</m:t>
                            </m:r>
                          </m:sub>
                        </m:sSub>
                      </m:num>
                      <m:den>
                        <m:r>
                          <w:rPr>
                            <w:rFonts w:ascii="Cambria Math" w:hAnsi="Cambria Math"/>
                            <w:lang w:val="en-US"/>
                          </w:rPr>
                          <m:t>2∆</m:t>
                        </m:r>
                        <m:r>
                          <w:rPr>
                            <w:rFonts w:ascii="Cambria Math" w:hAnsi="Cambria Math"/>
                            <w:lang w:val="en-US"/>
                          </w:rPr>
                          <m:t>X</m:t>
                        </m:r>
                      </m:den>
                    </m:f>
                    <m:r>
                      <w:rPr>
                        <w:rFonts w:ascii="Cambria Math" w:hAnsi="Cambria Math"/>
                        <w:lang w:val="en-US"/>
                      </w:rPr>
                      <m:t>-</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num>
                  <m:den>
                    <m:r>
                      <w:rPr>
                        <w:rFonts w:ascii="Cambria Math" w:hAnsi="Cambria Math"/>
                        <w:lang w:val="en-US"/>
                      </w:rPr>
                      <m:t>2</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m:t>
                                </m:r>
                                <m:r>
                                  <w:rPr>
                                    <w:rFonts w:ascii="Cambria Math" w:hAnsi="Cambria Math"/>
                                    <w:lang w:val="en-US"/>
                                  </w:rPr>
                                  <m:t>X</m:t>
                                </m:r>
                              </m:e>
                              <m:sup>
                                <m:r>
                                  <w:rPr>
                                    <w:rFonts w:ascii="Cambria Math" w:hAnsi="Cambria Math"/>
                                    <w:lang w:val="en-US"/>
                                  </w:rPr>
                                  <m:t>2</m:t>
                                </m:r>
                              </m:sup>
                            </m:sSup>
                          </m:den>
                        </m:f>
                      </m:e>
                    </m:d>
                  </m:den>
                </m:f>
              </m:oMath>
            </m:oMathPara>
          </w:p>
        </w:tc>
        <w:tc>
          <w:tcPr>
            <w:tcW w:w="567" w:type="dxa"/>
            <w:shd w:val="clear" w:color="auto" w:fill="auto"/>
            <w:vAlign w:val="center"/>
          </w:tcPr>
          <w:p w14:paraId="334FEE45" w14:textId="535AF5D5"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3</w:t>
            </w:r>
            <w:r w:rsidRPr="00CB4F02">
              <w:rPr>
                <w:bCs/>
                <w:sz w:val="18"/>
              </w:rPr>
              <w:t>]</w:t>
            </w:r>
          </w:p>
        </w:tc>
      </w:tr>
    </w:tbl>
    <w:p w14:paraId="3F540510" w14:textId="436EB00C" w:rsidR="00827740" w:rsidRDefault="0037258F" w:rsidP="00827740">
      <w:pPr>
        <w:rPr>
          <w:lang w:val="en-US"/>
        </w:rPr>
      </w:pPr>
      <w:r>
        <w:rPr>
          <w:lang w:val="en-US"/>
        </w:rPr>
        <w:t>Si</w:t>
      </w:r>
      <w:r w:rsidR="00827740">
        <w:rPr>
          <w:lang w:val="en-US"/>
        </w:rPr>
        <w:t xml:space="preserve">mplified to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3AE08BA4" w14:textId="77777777" w:rsidTr="006F2C23">
        <w:trPr>
          <w:trHeight w:val="370"/>
          <w:jc w:val="center"/>
        </w:trPr>
        <w:tc>
          <w:tcPr>
            <w:tcW w:w="8504" w:type="dxa"/>
            <w:shd w:val="clear" w:color="auto" w:fill="auto"/>
            <w:vAlign w:val="center"/>
          </w:tcPr>
          <w:p w14:paraId="1552FD06" w14:textId="77777777" w:rsidR="00827740" w:rsidRPr="00EE529B" w:rsidRDefault="00ED4957" w:rsidP="006F2C23">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r>
                      <w:rPr>
                        <w:rFonts w:ascii="Cambria Math" w:hAnsi="Cambria Math"/>
                      </w:rPr>
                      <m:t>E</m:t>
                    </m:r>
                  </m:num>
                  <m:den>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t>
                                </m:r>
                                <m:r>
                                  <w:rPr>
                                    <w:rFonts w:ascii="Cambria Math" w:hAnsi="Cambria Math"/>
                                  </w:rPr>
                                  <m:t>X</m:t>
                                </m:r>
                              </m:e>
                              <m:sup>
                                <m:r>
                                  <w:rPr>
                                    <w:rFonts w:ascii="Cambria Math" w:hAnsi="Cambria Math"/>
                                  </w:rPr>
                                  <m:t>2</m:t>
                                </m:r>
                              </m:sup>
                            </m:sSup>
                          </m:den>
                        </m:f>
                      </m:e>
                    </m:d>
                  </m:den>
                </m:f>
              </m:oMath>
            </m:oMathPara>
          </w:p>
        </w:tc>
        <w:tc>
          <w:tcPr>
            <w:tcW w:w="567" w:type="dxa"/>
            <w:shd w:val="clear" w:color="auto" w:fill="auto"/>
            <w:vAlign w:val="center"/>
          </w:tcPr>
          <w:p w14:paraId="2BC18A3A" w14:textId="076BB249"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4</w:t>
            </w:r>
            <w:r w:rsidRPr="00CB4F02">
              <w:rPr>
                <w:bCs/>
                <w:sz w:val="18"/>
              </w:rPr>
              <w:t>]</w:t>
            </w:r>
          </w:p>
        </w:tc>
      </w:tr>
    </w:tbl>
    <w:p w14:paraId="5359F1BC" w14:textId="77777777" w:rsidR="00827740" w:rsidRDefault="00827740" w:rsidP="00827740">
      <w:r>
        <w:t>whe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01FDB017" w14:textId="77777777" w:rsidTr="006F2C23">
        <w:trPr>
          <w:trHeight w:val="370"/>
          <w:jc w:val="center"/>
        </w:trPr>
        <w:tc>
          <w:tcPr>
            <w:tcW w:w="8504" w:type="dxa"/>
            <w:shd w:val="clear" w:color="auto" w:fill="auto"/>
            <w:vAlign w:val="center"/>
          </w:tcPr>
          <w:p w14:paraId="3C9BAD5D" w14:textId="77777777" w:rsidR="00827740" w:rsidRPr="00EE529B" w:rsidRDefault="00827740" w:rsidP="006F2C23">
            <m:oMathPara>
              <m:oMath>
                <m:r>
                  <w:rPr>
                    <w:rFonts w:ascii="Cambria Math" w:hAnsi="Cambria Math"/>
                  </w:rPr>
                  <m:t>Pxx=</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num>
                  <m:den>
                    <m:sSup>
                      <m:sSupPr>
                        <m:ctrlPr>
                          <w:rPr>
                            <w:rFonts w:ascii="Cambria Math" w:hAnsi="Cambria Math"/>
                            <w:i/>
                          </w:rPr>
                        </m:ctrlPr>
                      </m:sSupPr>
                      <m:e>
                        <m:r>
                          <w:rPr>
                            <w:rFonts w:ascii="Cambria Math" w:hAnsi="Cambria Math"/>
                          </w:rPr>
                          <m:t>∆X</m:t>
                        </m:r>
                      </m:e>
                      <m:sup>
                        <m:r>
                          <w:rPr>
                            <w:rFonts w:ascii="Cambria Math" w:hAnsi="Cambria Math"/>
                          </w:rPr>
                          <m:t>2</m:t>
                        </m:r>
                      </m:sup>
                    </m:sSup>
                  </m:den>
                </m:f>
              </m:oMath>
            </m:oMathPara>
          </w:p>
        </w:tc>
        <w:tc>
          <w:tcPr>
            <w:tcW w:w="567" w:type="dxa"/>
            <w:shd w:val="clear" w:color="auto" w:fill="auto"/>
            <w:vAlign w:val="center"/>
          </w:tcPr>
          <w:p w14:paraId="3B568A20" w14:textId="18758700"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6</w:t>
            </w:r>
            <w:r w:rsidRPr="00CB4F02">
              <w:rPr>
                <w:bCs/>
                <w:sz w:val="18"/>
              </w:rPr>
              <w:t>]</w:t>
            </w:r>
          </w:p>
        </w:tc>
      </w:tr>
    </w:tbl>
    <w:p w14:paraId="7C591A40" w14:textId="77777777" w:rsidR="00827740" w:rsidRDefault="00827740" w:rsidP="00827740"/>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1D910506" w14:textId="77777777" w:rsidTr="006F2C23">
        <w:trPr>
          <w:trHeight w:val="370"/>
          <w:jc w:val="center"/>
        </w:trPr>
        <w:tc>
          <w:tcPr>
            <w:tcW w:w="8504" w:type="dxa"/>
            <w:shd w:val="clear" w:color="auto" w:fill="auto"/>
            <w:vAlign w:val="center"/>
          </w:tcPr>
          <w:p w14:paraId="0150F66D" w14:textId="77777777" w:rsidR="00827740" w:rsidRPr="00EE529B" w:rsidRDefault="00827740" w:rsidP="006F2C23">
            <w:pPr>
              <w:rPr>
                <w:lang w:val="en-US"/>
              </w:rPr>
            </w:pPr>
            <m:oMathPara>
              <m:oMath>
                <m:r>
                  <w:rPr>
                    <w:rFonts w:ascii="Cambria Math" w:hAnsi="Cambria Math"/>
                  </w:rPr>
                  <m:t>Px=</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1</m:t>
                        </m:r>
                      </m:sub>
                    </m:sSub>
                  </m:num>
                  <m:den>
                    <m:r>
                      <w:rPr>
                        <w:rFonts w:ascii="Cambria Math" w:hAnsi="Cambria Math"/>
                        <w:lang w:val="en-US"/>
                      </w:rPr>
                      <m:t>2∆X</m:t>
                    </m:r>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m:t>
                        </m:r>
                      </m:num>
                      <m:den>
                        <m:r>
                          <w:rPr>
                            <w:rFonts w:ascii="Cambria Math" w:hAnsi="Cambria Math"/>
                            <w:lang w:val="en-US"/>
                          </w:rPr>
                          <m:t>2</m:t>
                        </m:r>
                        <m:acc>
                          <m:accPr>
                            <m:chr m:val="̅"/>
                            <m:ctrlPr>
                              <w:rPr>
                                <w:rFonts w:ascii="Cambria Math" w:hAnsi="Cambria Math"/>
                                <w:i/>
                              </w:rPr>
                            </m:ctrlPr>
                          </m:accPr>
                          <m:e>
                            <m:r>
                              <w:rPr>
                                <w:rFonts w:ascii="Cambria Math" w:hAnsi="Cambria Math"/>
                              </w:rPr>
                              <m:t>η</m:t>
                            </m:r>
                          </m:e>
                        </m:acc>
                      </m:den>
                    </m:f>
                    <m:f>
                      <m:fPr>
                        <m:ctrlPr>
                          <w:rPr>
                            <w:rFonts w:ascii="Cambria Math" w:hAnsi="Cambria Math"/>
                            <w:i/>
                            <w:lang w:val="en-US"/>
                          </w:rPr>
                        </m:ctrlPr>
                      </m:fPr>
                      <m:num>
                        <m:r>
                          <w:rPr>
                            <w:rFonts w:ascii="Cambria Math" w:hAnsi="Cambria Math"/>
                            <w:lang w:val="en-US"/>
                          </w:rPr>
                          <m:t>∂</m:t>
                        </m:r>
                        <m:acc>
                          <m:accPr>
                            <m:chr m:val="̅"/>
                            <m:ctrlPr>
                              <w:rPr>
                                <w:rFonts w:ascii="Cambria Math" w:hAnsi="Cambria Math"/>
                                <w:i/>
                              </w:rPr>
                            </m:ctrlPr>
                          </m:accPr>
                          <m:e>
                            <m:r>
                              <w:rPr>
                                <w:rFonts w:ascii="Cambria Math" w:hAnsi="Cambria Math"/>
                              </w:rPr>
                              <m:t>η</m:t>
                            </m:r>
                          </m:e>
                        </m:acc>
                      </m:num>
                      <m:den>
                        <m:r>
                          <w:rPr>
                            <w:rFonts w:ascii="Cambria Math" w:hAnsi="Cambria Math"/>
                            <w:lang w:val="en-US"/>
                          </w:rPr>
                          <m:t>∂X</m:t>
                        </m:r>
                      </m:den>
                    </m:f>
                  </m:e>
                </m:d>
              </m:oMath>
            </m:oMathPara>
          </w:p>
        </w:tc>
        <w:tc>
          <w:tcPr>
            <w:tcW w:w="567" w:type="dxa"/>
            <w:shd w:val="clear" w:color="auto" w:fill="auto"/>
            <w:vAlign w:val="center"/>
          </w:tcPr>
          <w:p w14:paraId="1A0A70AB" w14:textId="075C30AA" w:rsidR="00827740" w:rsidRPr="00CB4F02" w:rsidRDefault="00827740" w:rsidP="006F2C23">
            <w:pPr>
              <w:pStyle w:val="TextBlock"/>
              <w:spacing w:after="0" w:line="360" w:lineRule="auto"/>
              <w:rPr>
                <w:bCs/>
                <w:sz w:val="18"/>
              </w:rPr>
            </w:pPr>
            <w:r w:rsidRPr="00CB4F02">
              <w:rPr>
                <w:bCs/>
                <w:sz w:val="18"/>
              </w:rPr>
              <w:t>[</w:t>
            </w:r>
            <w:r>
              <w:rPr>
                <w:bCs/>
                <w:sz w:val="18"/>
              </w:rPr>
              <w:t>2</w:t>
            </w:r>
            <w:r w:rsidR="002C4763">
              <w:rPr>
                <w:bCs/>
                <w:sz w:val="18"/>
              </w:rPr>
              <w:t>7</w:t>
            </w:r>
            <w:r w:rsidRPr="00CB4F02">
              <w:rPr>
                <w:bCs/>
                <w:sz w:val="18"/>
              </w:rPr>
              <w:t>]</w:t>
            </w:r>
          </w:p>
        </w:tc>
      </w:tr>
    </w:tbl>
    <w:p w14:paraId="5F7A7F4C" w14:textId="77777777" w:rsidR="00827740" w:rsidRDefault="00827740" w:rsidP="00827740">
      <w:pPr>
        <w:rPr>
          <w:lang w:val="en-U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27740" w:rsidRPr="00CB4F02" w14:paraId="6BFB70CE" w14:textId="77777777" w:rsidTr="006F2C23">
        <w:trPr>
          <w:trHeight w:val="370"/>
          <w:jc w:val="center"/>
        </w:trPr>
        <w:tc>
          <w:tcPr>
            <w:tcW w:w="8504" w:type="dxa"/>
            <w:shd w:val="clear" w:color="auto" w:fill="auto"/>
            <w:vAlign w:val="center"/>
          </w:tcPr>
          <w:p w14:paraId="79726D12" w14:textId="77777777" w:rsidR="00827740" w:rsidRPr="00EE529B" w:rsidRDefault="00827740" w:rsidP="006F2C23">
            <w:pPr>
              <w:rPr>
                <w:lang w:val="en-US"/>
              </w:rPr>
            </w:pPr>
            <m:oMathPara>
              <m:oMath>
                <m:r>
                  <w:rPr>
                    <w:rFonts w:ascii="Cambria Math" w:hAnsi="Cambria Math"/>
                    <w:lang w:val="en-US"/>
                  </w:rPr>
                  <m:t xml:space="preserve">E= </m:t>
                </m:r>
                <m:f>
                  <m:fPr>
                    <m:ctrlPr>
                      <w:rPr>
                        <w:rFonts w:ascii="Cambria Math" w:hAnsi="Cambria Math"/>
                        <w:i/>
                      </w:rPr>
                    </m:ctrlPr>
                  </m:fPr>
                  <m:num>
                    <m:r>
                      <w:rPr>
                        <w:rFonts w:ascii="Cambria Math" w:hAnsi="Cambria Math"/>
                      </w:rPr>
                      <m:t>6</m:t>
                    </m:r>
                    <m:acc>
                      <m:accPr>
                        <m:chr m:val="̅"/>
                        <m:ctrlPr>
                          <w:rPr>
                            <w:rFonts w:ascii="Cambria Math" w:hAnsi="Cambria Math"/>
                            <w:i/>
                          </w:rPr>
                        </m:ctrlPr>
                      </m:accPr>
                      <m:e>
                        <m:r>
                          <w:rPr>
                            <w:rFonts w:ascii="Cambria Math" w:hAnsi="Cambria Math"/>
                          </w:rPr>
                          <m:t>η</m:t>
                        </m:r>
                      </m:e>
                    </m:acc>
                  </m:num>
                  <m:den>
                    <m:sSup>
                      <m:sSupPr>
                        <m:ctrlPr>
                          <w:rPr>
                            <w:rFonts w:ascii="Cambria Math" w:hAnsi="Cambria Math"/>
                            <w:i/>
                          </w:rPr>
                        </m:ctrlPr>
                      </m:sSupPr>
                      <m:e>
                        <m:r>
                          <w:rPr>
                            <w:rFonts w:ascii="Cambria Math" w:hAnsi="Cambria Math"/>
                          </w:rPr>
                          <m:t>H</m:t>
                        </m:r>
                      </m:e>
                      <m:sup>
                        <m:r>
                          <w:rPr>
                            <w:rFonts w:ascii="Cambria Math" w:hAnsi="Cambria Math"/>
                          </w:rPr>
                          <m:t>2</m:t>
                        </m:r>
                      </m:sup>
                    </m:sSup>
                  </m:den>
                </m:f>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acc>
                          <m:accPr>
                            <m:chr m:val="̅"/>
                            <m:ctrlPr>
                              <w:rPr>
                                <w:rFonts w:ascii="Cambria Math" w:hAnsi="Cambria Math"/>
                                <w:i/>
                              </w:rPr>
                            </m:ctrlPr>
                          </m:accPr>
                          <m:e>
                            <m:r>
                              <w:rPr>
                                <w:rFonts w:ascii="Cambria Math" w:hAnsi="Cambria Math"/>
                              </w:rPr>
                              <m:t>ρ</m:t>
                            </m:r>
                          </m:e>
                        </m:acc>
                      </m:den>
                    </m:f>
                    <m:f>
                      <m:fPr>
                        <m:ctrlPr>
                          <w:rPr>
                            <w:rFonts w:ascii="Cambria Math" w:hAnsi="Cambria Math"/>
                            <w:i/>
                          </w:rPr>
                        </m:ctrlPr>
                      </m:fPr>
                      <m:num>
                        <m:r>
                          <w:rPr>
                            <w:rFonts w:ascii="Cambria Math" w:hAnsi="Cambria Math"/>
                          </w:rPr>
                          <m:t>∂</m:t>
                        </m:r>
                        <m:acc>
                          <m:accPr>
                            <m:chr m:val="̅"/>
                            <m:ctrlPr>
                              <w:rPr>
                                <w:rFonts w:ascii="Cambria Math" w:hAnsi="Cambria Math"/>
                                <w:i/>
                              </w:rPr>
                            </m:ctrlPr>
                          </m:accPr>
                          <m:e>
                            <m:r>
                              <w:rPr>
                                <w:rFonts w:ascii="Cambria Math" w:hAnsi="Cambria Math"/>
                              </w:rPr>
                              <m:t>ρ</m:t>
                            </m:r>
                          </m:e>
                        </m:acc>
                      </m:num>
                      <m:den>
                        <m:r>
                          <w:rPr>
                            <w:rFonts w:ascii="Cambria Math" w:hAnsi="Cambria Math"/>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H</m:t>
                        </m:r>
                      </m:den>
                    </m:f>
                    <m:f>
                      <m:fPr>
                        <m:ctrlPr>
                          <w:rPr>
                            <w:rFonts w:ascii="Cambria Math" w:hAnsi="Cambria Math"/>
                            <w:i/>
                            <w:lang w:val="en-US"/>
                          </w:rPr>
                        </m:ctrlPr>
                      </m:fPr>
                      <m:num>
                        <m:r>
                          <w:rPr>
                            <w:rFonts w:ascii="Cambria Math" w:hAnsi="Cambria Math"/>
                            <w:lang w:val="en-US"/>
                          </w:rPr>
                          <m:t>∂H</m:t>
                        </m:r>
                      </m:num>
                      <m:den>
                        <m:r>
                          <w:rPr>
                            <w:rFonts w:ascii="Cambria Math" w:hAnsi="Cambria Math"/>
                            <w:lang w:val="en-US"/>
                          </w:rPr>
                          <m:t>∂X</m:t>
                        </m:r>
                      </m:den>
                    </m:f>
                  </m:e>
                </m:d>
                <m:r>
                  <m:rPr>
                    <m:sty m:val="p"/>
                  </m:rPr>
                  <w:rPr>
                    <w:rFonts w:ascii="Cambria Math" w:hAnsi="Cambria Math"/>
                  </w:rPr>
                  <m:t>Ψ</m:t>
                </m:r>
                <m:r>
                  <w:rPr>
                    <w:rFonts w:ascii="Cambria Math" w:hAnsi="Cambria Math"/>
                    <w:lang w:val="en-US"/>
                  </w:rPr>
                  <m:t>U</m:t>
                </m:r>
              </m:oMath>
            </m:oMathPara>
          </w:p>
        </w:tc>
        <w:tc>
          <w:tcPr>
            <w:tcW w:w="567" w:type="dxa"/>
            <w:shd w:val="clear" w:color="auto" w:fill="auto"/>
            <w:vAlign w:val="center"/>
          </w:tcPr>
          <w:p w14:paraId="35CF479F" w14:textId="77777777" w:rsidR="00827740" w:rsidRPr="00CB4F02" w:rsidRDefault="00827740" w:rsidP="006F2C23">
            <w:pPr>
              <w:pStyle w:val="TextBlock"/>
              <w:spacing w:after="0" w:line="360" w:lineRule="auto"/>
              <w:rPr>
                <w:bCs/>
                <w:sz w:val="18"/>
              </w:rPr>
            </w:pPr>
            <w:r w:rsidRPr="00CB4F02">
              <w:rPr>
                <w:bCs/>
                <w:sz w:val="18"/>
              </w:rPr>
              <w:t>[</w:t>
            </w:r>
            <w:r>
              <w:rPr>
                <w:bCs/>
                <w:sz w:val="18"/>
              </w:rPr>
              <w:t>28</w:t>
            </w:r>
            <w:r w:rsidRPr="00CB4F02">
              <w:rPr>
                <w:bCs/>
                <w:sz w:val="18"/>
              </w:rPr>
              <w:t>]</w:t>
            </w:r>
          </w:p>
        </w:tc>
      </w:tr>
    </w:tbl>
    <w:p w14:paraId="72280D2A" w14:textId="480B5804" w:rsidR="00260BCE" w:rsidRDefault="00260BCE" w:rsidP="00AA2D3A">
      <w:pPr>
        <w:pStyle w:val="Heading20"/>
        <w:numPr>
          <w:ilvl w:val="1"/>
          <w:numId w:val="30"/>
        </w:numPr>
      </w:pPr>
      <w:bookmarkStart w:id="7" w:name="_Toc40730168"/>
      <w:r>
        <w:t>Effect of pressure on lubricant viscosity</w:t>
      </w:r>
      <w:bookmarkEnd w:id="7"/>
    </w:p>
    <w:p w14:paraId="058DF7E0" w14:textId="2BC57312" w:rsidR="00260BCE" w:rsidRDefault="00260BCE" w:rsidP="00260BCE">
      <w:r>
        <w:t xml:space="preserve">EHL temperatures are typically in the region of 0.5-4 GPa. The resultant behaviour of the viscosity at these pressures is instrumental in forming the EHL film and must be accounted for. The Barus law </w:t>
      </w:r>
      <w:r>
        <w:fldChar w:fldCharType="begin" w:fldLock="1"/>
      </w:r>
      <w:r w:rsidR="00FB1ED4">
        <w:instrText>ADDIN CSL_CITATION {"citationItems":[{"id":"ITEM-1","itemData":{"author":[{"dropping-particle":"","family":"Barus","given":"C.","non-dropping-particle":"","parse-names":false,"suffix":""}],"container-title":"American Journal of Science 3rd Series","id":"ITEM-1","issued":{"date-parts":[["1893"]]},"page":"87-96","title":"Isothermals isopietics and isometrics in relationship to viscosity","type":"article-journal","volume":"45"},"uris":["http://www.mendeley.com/documents/?uuid=2ea757c0-4569-4047-a3a9-0749dd82e99b"]}],"mendeley":{"formattedCitation":"(Barus, 1893)","plainTextFormattedCitation":"(Barus, 1893)","previouslyFormattedCitation":"&lt;sup&gt;6&lt;/sup&gt;"},"properties":{"noteIndex":0},"schema":"https://github.com/citation-style-language/schema/raw/master/csl-citation.json"}</w:instrText>
      </w:r>
      <w:r>
        <w:fldChar w:fldCharType="separate"/>
      </w:r>
      <w:r w:rsidR="00FB1ED4" w:rsidRPr="00FB1ED4">
        <w:rPr>
          <w:noProof/>
        </w:rPr>
        <w:t>(Barus, 1893)</w:t>
      </w:r>
      <w:r>
        <w:fldChar w:fldCharType="end"/>
      </w:r>
      <w:r>
        <w:t xml:space="preserve"> determines viscosity increase with pressure assuming constant ambient temperature: </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CB4F02" w14:paraId="5EE349BB"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326B0A58" w14:textId="1BB2AC28" w:rsidR="00260BCE" w:rsidRPr="001344A7" w:rsidRDefault="001344A7" w:rsidP="001658FC">
            <w:pP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αp)</m:t>
                </m:r>
              </m:oMath>
            </m:oMathPara>
          </w:p>
        </w:tc>
        <w:tc>
          <w:tcPr>
            <w:tcW w:w="567" w:type="dxa"/>
            <w:tcBorders>
              <w:bottom w:val="none" w:sz="0" w:space="0" w:color="auto"/>
            </w:tcBorders>
            <w:vAlign w:val="center"/>
          </w:tcPr>
          <w:p w14:paraId="4F788DC3" w14:textId="4790EE32" w:rsidR="00260BCE" w:rsidRPr="005A0E18"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5A0E18">
              <w:rPr>
                <w:b w:val="0"/>
                <w:sz w:val="18"/>
              </w:rPr>
              <w:t>[2</w:t>
            </w:r>
            <w:r w:rsidR="002C4763">
              <w:rPr>
                <w:b w:val="0"/>
                <w:sz w:val="18"/>
              </w:rPr>
              <w:t>9</w:t>
            </w:r>
            <w:r w:rsidRPr="005A0E18">
              <w:rPr>
                <w:b w:val="0"/>
                <w:sz w:val="18"/>
              </w:rPr>
              <w:t>]</w:t>
            </w:r>
          </w:p>
        </w:tc>
      </w:tr>
    </w:tbl>
    <w:p w14:paraId="5090673F" w14:textId="638FF728" w:rsidR="00260BCE" w:rsidRPr="005A2FA9" w:rsidRDefault="00260BCE" w:rsidP="00260BCE">
      <w:r>
        <w:t xml:space="preserve">where </w:t>
      </w:r>
      <m:oMath>
        <m:r>
          <w:rPr>
            <w:rFonts w:ascii="Cambria Math" w:hAnsi="Cambria Math"/>
          </w:rPr>
          <m:t>η</m:t>
        </m:r>
      </m:oMath>
      <w:r>
        <w:t xml:space="preserve"> is the lubricant viscosity at gauge pressure, </w:t>
      </w:r>
      <m:oMath>
        <m:r>
          <w:rPr>
            <w:rFonts w:ascii="Cambria Math" w:hAnsi="Cambria Math"/>
          </w:rPr>
          <m:t>p</m:t>
        </m:r>
      </m:oMath>
      <w:r>
        <w:rPr>
          <w:b/>
          <w:bCs/>
        </w:rPr>
        <w:t xml:space="preserve">,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t xml:space="preserve"> is the viscosity at </w:t>
      </w:r>
      <m:oMath>
        <m:r>
          <w:rPr>
            <w:rFonts w:ascii="Cambria Math" w:hAnsi="Cambria Math"/>
          </w:rPr>
          <m:t>p</m:t>
        </m:r>
      </m:oMath>
      <w:r>
        <w:t xml:space="preserve"> = 0, and </w:t>
      </w:r>
      <m:oMath>
        <m:r>
          <w:rPr>
            <w:rFonts w:ascii="Cambria Math" w:hAnsi="Cambria Math"/>
          </w:rPr>
          <m:t>α</m:t>
        </m:r>
      </m:oMath>
      <w:r>
        <w:t xml:space="preserve"> is the pressure-viscosity coefficient (m</w:t>
      </w:r>
      <w:r>
        <w:rPr>
          <w:vertAlign w:val="superscript"/>
        </w:rPr>
        <w:t>2</w:t>
      </w:r>
      <w:r>
        <w:t xml:space="preserve">/N) and is specific to the lubricant. This relationship does not account for the change in </w:t>
      </w:r>
      <m:oMath>
        <m:r>
          <w:rPr>
            <w:rFonts w:ascii="Cambria Math" w:hAnsi="Cambria Math"/>
          </w:rPr>
          <m:t>α</m:t>
        </m:r>
      </m:oMath>
      <w:r>
        <w:t xml:space="preserve"> with temperature and pressure </w:t>
      </w:r>
      <w:r>
        <w:fldChar w:fldCharType="begin" w:fldLock="1"/>
      </w:r>
      <w:r w:rsidR="00FB1ED4">
        <w:instrText>ADDIN CSL_CITATION {"citationItems":[{"id":"ITEM-1","itemData":{"author":[{"dropping-particle":"","family":"Gohar","given":"Ramsey","non-dropping-particle":"","parse-names":false,"suffix":""},{"dropping-particle":"","family":"Rahnejat","given":"Homer","non-dropping-particle":"","parse-names":false,"suffix":""}],"edition":"3rd","id":"ITEM-1","issued":{"date-parts":[["2019"]]},"publisher":"World Scientific Publishing Europe Ltd.","publisher-place":"London","title":"Fundamentals of Tribology","type":"book"},"uris":["http://www.mendeley.com/documents/?uuid=87ed95aa-1b30-4bf4-9b3f-a0b0ec00a7b0"]}],"mendeley":{"formattedCitation":"(Gohar and Rahnejat, 2019)","plainTextFormattedCitation":"(Gohar and Rahnejat, 2019)","previouslyFormattedCitation":"&lt;sup&gt;7&lt;/sup&gt;"},"properties":{"noteIndex":0},"schema":"https://github.com/citation-style-language/schema/raw/master/csl-citation.json"}</w:instrText>
      </w:r>
      <w:r>
        <w:fldChar w:fldCharType="separate"/>
      </w:r>
      <w:r w:rsidR="00FB1ED4" w:rsidRPr="00FB1ED4">
        <w:rPr>
          <w:noProof/>
        </w:rPr>
        <w:t>(Gohar and Rahnejat, 2019)</w:t>
      </w:r>
      <w:r>
        <w:fldChar w:fldCharType="end"/>
      </w:r>
      <w:r>
        <w:t>, becoming inaccurate above 0.5 GPa.</w:t>
      </w:r>
    </w:p>
    <w:p w14:paraId="4ED5AD55" w14:textId="7C982412" w:rsidR="00260BCE" w:rsidRDefault="00260BCE" w:rsidP="00260BCE">
      <w:r>
        <w:lastRenderedPageBreak/>
        <w:t xml:space="preserve">A more comprehensive relationship which simultaneously includes the effects of temperature and pressure was one proposed by Roelands </w:t>
      </w:r>
      <w:r>
        <w:fldChar w:fldCharType="begin" w:fldLock="1"/>
      </w:r>
      <w:r w:rsidR="00FB1ED4">
        <w:instrText>ADDIN CSL_CITATION {"citationItems":[{"id":"ITEM-1","itemData":{"author":[{"dropping-particle":"","family":"Roelands","given":"C.J.A","non-dropping-particle":"","parse-names":false,"suffix":""}],"id":"ITEM-1","issued":{"date-parts":[["1966"]]},"publisher":"Delft University. Delft","title":"Correlational aspects of the viscosity-temperature-pressure relationship of lubricating oils","type":"thesis"},"uris":["http://www.mendeley.com/documents/?uuid=6a021e05-3fce-4cb8-b9da-a7a113ddbc54"]}],"mendeley":{"formattedCitation":"(Roelands, 1966)","plainTextFormattedCitation":"(Roelands, 1966)","previouslyFormattedCitation":"&lt;sup&gt;8&lt;/sup&gt;"},"properties":{"noteIndex":0},"schema":"https://github.com/citation-style-language/schema/raw/master/csl-citation.json"}</w:instrText>
      </w:r>
      <w:r>
        <w:fldChar w:fldCharType="separate"/>
      </w:r>
      <w:r w:rsidR="00FB1ED4" w:rsidRPr="00FB1ED4">
        <w:rPr>
          <w:noProof/>
        </w:rPr>
        <w:t>(Roelands, 1966)</w:t>
      </w:r>
      <w:r>
        <w:fldChar w:fldCharType="end"/>
      </w:r>
      <w:r>
        <w:t xml:space="preserve"> and developed by Houpert </w:t>
      </w:r>
      <w:r>
        <w:fldChar w:fldCharType="begin" w:fldLock="1"/>
      </w:r>
      <w:r w:rsidR="00FB1ED4">
        <w:instrText>ADDIN CSL_CITATION {"citationItems":[{"id":"ITEM-1","itemData":{"ISSN":"04021215","abstract":"The lubricant shear modulus G and Ree-Eyring shear stress T SUB 0 are determined by using Roelands, rather than Barus, relationship for calculating the lubricant viscosity, elastic effects in the lubricant tend to be negligible, especially when inlet shear heating and displacement of the centre of pressure are considered. These results are illustrated by examples in which inlet shear heating has been calculated, or when the lateral traction force obtained by spinning was known. In some cases, elastic effects are indeed present, though much reduced, and this leads to greater values of the lubricant shear modulus. The Ree-Eyring shear stress found when using the Roelands viscosity is also greater. (A)","author":[{"dropping-particle":"","family":"Houpert","given":"L.","non-dropping-particle":"","parse-names":false,"suffix":""}],"id":"ITEM-1","issue":"April","issued":{"date-parts":[["1984"]]},"page":"241-245","title":"New results of traction force calculations in elastohydrodynamic contacts.","type":"article-journal","volume":"107"},"uris":["http://www.mendeley.com/documents/?uuid=5ef2f940-c54c-436a-88dc-be30766629b4"]}],"mendeley":{"formattedCitation":"(Houpert, 1984)","plainTextFormattedCitation":"(Houpert, 1984)","previouslyFormattedCitation":"&lt;sup&gt;9&lt;/sup&gt;"},"properties":{"noteIndex":0},"schema":"https://github.com/citation-style-language/schema/raw/master/csl-citation.json"}</w:instrText>
      </w:r>
      <w:r>
        <w:fldChar w:fldCharType="separate"/>
      </w:r>
      <w:r w:rsidR="00FB1ED4" w:rsidRPr="00FB1ED4">
        <w:rPr>
          <w:noProof/>
        </w:rPr>
        <w:t>(Houpert, 1984)</w:t>
      </w:r>
      <w:r>
        <w:fldChar w:fldCharType="end"/>
      </w:r>
      <w:r>
        <w:t>.  Roeland’s law is therefore accurate at higher contact pressures:</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F06181" w14:paraId="653E0199"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766780B9" w14:textId="06CD2725" w:rsidR="00260BCE" w:rsidRPr="00B00AF2" w:rsidRDefault="00B00AF2" w:rsidP="001658FC">
            <w:pP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m:t>
                </m:r>
                <m:sSup>
                  <m:sSupPr>
                    <m:ctrlPr>
                      <w:rPr>
                        <w:rFonts w:ascii="Cambria Math" w:hAnsi="Cambria Math"/>
                        <w:b w:val="0"/>
                        <w:bCs w:val="0"/>
                        <w:i/>
                      </w:rPr>
                    </m:ctrlPr>
                  </m:sSupPr>
                  <m:e>
                    <m:r>
                      <m:rPr>
                        <m:sty m:val="bi"/>
                      </m:rPr>
                      <w:rPr>
                        <w:rFonts w:ascii="Cambria Math" w:hAnsi="Cambria Math"/>
                      </w:rPr>
                      <m:t>α</m:t>
                    </m:r>
                  </m:e>
                  <m:sup>
                    <m:r>
                      <m:rPr>
                        <m:sty m:val="bi"/>
                      </m:rPr>
                      <w:rPr>
                        <w:rFonts w:ascii="Cambria Math" w:hAnsi="Cambria Math"/>
                      </w:rPr>
                      <m:t>*</m:t>
                    </m:r>
                  </m:sup>
                </m:sSup>
                <m:r>
                  <m:rPr>
                    <m:sty m:val="bi"/>
                  </m:rPr>
                  <w:rPr>
                    <w:rFonts w:ascii="Cambria Math" w:hAnsi="Cambria Math"/>
                  </w:rPr>
                  <m:t>p)</m:t>
                </m:r>
              </m:oMath>
            </m:oMathPara>
          </w:p>
        </w:tc>
        <w:tc>
          <w:tcPr>
            <w:tcW w:w="567" w:type="dxa"/>
            <w:tcBorders>
              <w:bottom w:val="none" w:sz="0" w:space="0" w:color="auto"/>
            </w:tcBorders>
            <w:vAlign w:val="center"/>
          </w:tcPr>
          <w:p w14:paraId="7BC23A28" w14:textId="16314DAE" w:rsidR="00260BCE" w:rsidRPr="00F06181"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F06181">
              <w:rPr>
                <w:b w:val="0"/>
                <w:sz w:val="18"/>
              </w:rPr>
              <w:t>[</w:t>
            </w:r>
            <w:r w:rsidR="002C4763" w:rsidRPr="00F06181">
              <w:rPr>
                <w:b w:val="0"/>
                <w:sz w:val="18"/>
              </w:rPr>
              <w:t>30</w:t>
            </w:r>
            <w:r w:rsidRPr="00F06181">
              <w:rPr>
                <w:b w:val="0"/>
                <w:sz w:val="18"/>
              </w:rPr>
              <w:t>]</w:t>
            </w:r>
          </w:p>
        </w:tc>
      </w:tr>
    </w:tbl>
    <w:p w14:paraId="16D0282C" w14:textId="4A4C0486" w:rsidR="00260BCE" w:rsidRPr="00F06181" w:rsidRDefault="00260BCE" w:rsidP="00260BCE">
      <w:pPr>
        <w:rPr>
          <w:bCs/>
        </w:rPr>
      </w:pPr>
      <w:r w:rsidRPr="00F06181">
        <w:rPr>
          <w:bCs/>
        </w:rPr>
        <w:t xml:space="preserve">The Roelands pressure-viscosity coefficient, </w:t>
      </w:r>
      <m:oMath>
        <m:sSup>
          <m:sSupPr>
            <m:ctrlPr>
              <w:rPr>
                <w:rFonts w:ascii="Cambria Math" w:hAnsi="Cambria Math"/>
                <w:bCs/>
                <w:i/>
              </w:rPr>
            </m:ctrlPr>
          </m:sSupPr>
          <m:e>
            <m:r>
              <w:rPr>
                <w:rFonts w:ascii="Cambria Math" w:hAnsi="Cambria Math"/>
              </w:rPr>
              <m:t>α</m:t>
            </m:r>
          </m:e>
          <m:sup>
            <m:r>
              <w:rPr>
                <w:rFonts w:ascii="Cambria Math" w:hAnsi="Cambria Math"/>
              </w:rPr>
              <m:t>*</m:t>
            </m:r>
          </m:sup>
        </m:sSup>
      </m:oMath>
      <w:r w:rsidRPr="00F06181">
        <w:rPr>
          <w:bCs/>
        </w:rPr>
        <w:t xml:space="preserve">, is a function of both </w:t>
      </w:r>
      <m:oMath>
        <m:r>
          <w:rPr>
            <w:rFonts w:ascii="Cambria Math" w:hAnsi="Cambria Math"/>
          </w:rPr>
          <m:t>p</m:t>
        </m:r>
      </m:oMath>
      <w:r w:rsidRPr="00F06181">
        <w:rPr>
          <w:bCs/>
        </w:rPr>
        <w:t xml:space="preserve"> and </w:t>
      </w:r>
      <m:oMath>
        <m:r>
          <w:rPr>
            <w:rFonts w:ascii="Cambria Math" w:hAnsi="Cambria Math"/>
          </w:rPr>
          <m:t>θ</m:t>
        </m:r>
      </m:oMath>
      <w:r w:rsidRPr="00F06181">
        <w:rPr>
          <w:bCs/>
        </w:rPr>
        <w:t xml:space="preserve">, with </w:t>
      </w:r>
      <m:oMath>
        <m:sSub>
          <m:sSubPr>
            <m:ctrlPr>
              <w:rPr>
                <w:rFonts w:ascii="Cambria Math" w:hAnsi="Cambria Math"/>
                <w:bCs/>
                <w:i/>
              </w:rPr>
            </m:ctrlPr>
          </m:sSubPr>
          <m:e>
            <m:r>
              <w:rPr>
                <w:rFonts w:ascii="Cambria Math" w:hAnsi="Cambria Math"/>
              </w:rPr>
              <m:t>θ</m:t>
            </m:r>
          </m:e>
          <m:sub>
            <m:r>
              <w:rPr>
                <w:rFonts w:ascii="Cambria Math" w:hAnsi="Cambria Math"/>
              </w:rPr>
              <m:t>0</m:t>
            </m:r>
          </m:sub>
        </m:sSub>
      </m:oMath>
      <w:r w:rsidRPr="00F06181">
        <w:rPr>
          <w:bCs/>
        </w:rPr>
        <w:t xml:space="preserve"> being the reference or ambient temperature, for example at the inlet:</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260BCE" w:rsidRPr="00F06181" w14:paraId="1E9DFBDA" w14:textId="77777777" w:rsidTr="00DF3959">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4AA1CE71" w14:textId="504378F1" w:rsidR="00260BCE" w:rsidRPr="00B00AF2" w:rsidRDefault="00ED4957" w:rsidP="004155F5">
            <w:pPr>
              <w:spacing w:line="360" w:lineRule="auto"/>
              <w:rPr>
                <w:b w:val="0"/>
              </w:rPr>
            </w:pPr>
            <m:oMathPara>
              <m:oMath>
                <m:sSup>
                  <m:sSupPr>
                    <m:ctrlPr>
                      <w:rPr>
                        <w:rFonts w:ascii="Cambria Math" w:hAnsi="Cambria Math"/>
                        <w:b w:val="0"/>
                        <w:i/>
                      </w:rPr>
                    </m:ctrlPr>
                  </m:sSupPr>
                  <m:e>
                    <m:r>
                      <m:rPr>
                        <m:sty m:val="bi"/>
                      </m:rPr>
                      <w:rPr>
                        <w:rFonts w:ascii="Cambria Math" w:hAnsi="Cambria Math"/>
                      </w:rPr>
                      <m:t>α</m:t>
                    </m:r>
                  </m:e>
                  <m:sup>
                    <m:r>
                      <m:rPr>
                        <m:sty m:val="bi"/>
                      </m:rPr>
                      <w:rPr>
                        <w:rFonts w:ascii="Cambria Math" w:hAnsi="Cambria Math"/>
                      </w:rPr>
                      <m:t>*</m:t>
                    </m:r>
                  </m:sup>
                </m:sSup>
                <m:r>
                  <m:rPr>
                    <m:sty m:val="bi"/>
                  </m:rPr>
                  <w:rPr>
                    <w:rFonts w:ascii="Cambria Math" w:hAnsi="Cambria Math"/>
                  </w:rPr>
                  <m:t>p</m:t>
                </m:r>
                <m:r>
                  <m:rPr>
                    <m:sty m:val="bi"/>
                  </m:rPr>
                  <w:rPr>
                    <w:rFonts w:ascii="Cambria Math" w:hAnsi="Cambria Math"/>
                  </w:rPr>
                  <m:t xml:space="preserve">= </m:t>
                </m:r>
                <m:d>
                  <m:dPr>
                    <m:begChr m:val="["/>
                    <m:endChr m:val="]"/>
                    <m:ctrlPr>
                      <w:rPr>
                        <w:rFonts w:ascii="Cambria Math" w:hAnsi="Cambria Math"/>
                        <w:b w:val="0"/>
                        <w:i/>
                      </w:rPr>
                    </m:ctrlPr>
                  </m:dPr>
                  <m:e>
                    <m:func>
                      <m:funcPr>
                        <m:ctrlPr>
                          <w:rPr>
                            <w:rFonts w:ascii="Cambria Math" w:hAnsi="Cambria Math"/>
                            <w:b w:val="0"/>
                            <w:i/>
                          </w:rPr>
                        </m:ctrlPr>
                      </m:funcPr>
                      <m:fName>
                        <m:r>
                          <m:rPr>
                            <m:sty m:val="bi"/>
                          </m:rPr>
                          <w:rPr>
                            <w:rFonts w:ascii="Cambria Math" w:hAnsi="Cambria Math"/>
                          </w:rPr>
                          <m:t>ln</m:t>
                        </m:r>
                      </m:fName>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9.67</m:t>
                            </m:r>
                          </m:e>
                        </m:d>
                      </m:e>
                    </m:func>
                  </m:e>
                </m:d>
                <m:d>
                  <m:dPr>
                    <m:begChr m:val="{"/>
                    <m:endChr m:val="}"/>
                    <m:ctrlPr>
                      <w:rPr>
                        <w:rFonts w:ascii="Cambria Math" w:hAnsi="Cambria Math"/>
                        <w:b w:val="0"/>
                        <w:i/>
                      </w:rPr>
                    </m:ctrlPr>
                  </m:dPr>
                  <m:e>
                    <m:sSup>
                      <m:sSupPr>
                        <m:ctrlPr>
                          <w:rPr>
                            <w:rFonts w:ascii="Cambria Math" w:hAnsi="Cambria Math"/>
                            <w:b w:val="0"/>
                            <w:i/>
                          </w:rPr>
                        </m:ctrlPr>
                      </m:sSupPr>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θ</m:t>
                                </m:r>
                                <m:r>
                                  <m:rPr>
                                    <m:sty m:val="bi"/>
                                  </m:rPr>
                                  <w:rPr>
                                    <w:rFonts w:ascii="Cambria Math" w:hAnsi="Cambria Math"/>
                                  </w:rPr>
                                  <m:t>-138</m:t>
                                </m:r>
                              </m:num>
                              <m:den>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0</m:t>
                                    </m:r>
                                  </m:sub>
                                </m:sSub>
                                <m:r>
                                  <m:rPr>
                                    <m:sty m:val="bi"/>
                                  </m:rPr>
                                  <w:rPr>
                                    <w:rFonts w:ascii="Cambria Math" w:hAnsi="Cambria Math"/>
                                  </w:rPr>
                                  <m:t>-138</m:t>
                                </m:r>
                              </m:den>
                            </m:f>
                          </m:e>
                        </m:d>
                      </m:e>
                      <m:sup>
                        <m:sSub>
                          <m:sSubPr>
                            <m:ctrlPr>
                              <w:rPr>
                                <w:rFonts w:ascii="Cambria Math" w:hAnsi="Cambria Math"/>
                                <w:b w:val="0"/>
                                <w:i/>
                              </w:rPr>
                            </m:ctrlPr>
                          </m:sSubPr>
                          <m:e>
                            <m:r>
                              <m:rPr>
                                <m:sty m:val="bi"/>
                              </m:rPr>
                              <w:rPr>
                                <w:rFonts w:ascii="Cambria Math" w:hAnsi="Cambria Math"/>
                              </w:rPr>
                              <m:t>-</m:t>
                            </m:r>
                            <m:r>
                              <m:rPr>
                                <m:sty m:val="bi"/>
                              </m:rPr>
                              <w:rPr>
                                <w:rFonts w:ascii="Cambria Math" w:hAnsi="Cambria Math"/>
                              </w:rPr>
                              <m:t>S</m:t>
                            </m:r>
                          </m:e>
                          <m:sub>
                            <m:r>
                              <m:rPr>
                                <m:sty m:val="bi"/>
                              </m:rPr>
                              <w:rPr>
                                <w:rFonts w:ascii="Cambria Math" w:hAnsi="Cambria Math"/>
                              </w:rPr>
                              <m:t>0</m:t>
                            </m:r>
                          </m:sub>
                        </m:sSub>
                      </m:sup>
                    </m:sSup>
                    <m:d>
                      <m:dPr>
                        <m:begChr m:val="["/>
                        <m:endChr m:val="]"/>
                        <m:ctrlPr>
                          <w:rPr>
                            <w:rFonts w:ascii="Cambria Math" w:hAnsi="Cambria Math"/>
                            <w:b w:val="0"/>
                            <w:i/>
                          </w:rPr>
                        </m:ctrlPr>
                      </m:dPr>
                      <m:e>
                        <m:sSup>
                          <m:sSupPr>
                            <m:ctrlPr>
                              <w:rPr>
                                <w:rFonts w:ascii="Cambria Math" w:hAnsi="Cambria Math"/>
                                <w:b w:val="0"/>
                                <w:i/>
                              </w:rPr>
                            </m:ctrlPr>
                          </m:sSupPr>
                          <m:e>
                            <m:d>
                              <m:dPr>
                                <m:ctrlPr>
                                  <w:rPr>
                                    <w:rFonts w:ascii="Cambria Math" w:hAnsi="Cambria Math"/>
                                    <w:b w:val="0"/>
                                    <w:i/>
                                  </w:rPr>
                                </m:ctrlPr>
                              </m:dPr>
                              <m:e>
                                <m:r>
                                  <m:rPr>
                                    <m:sty m:val="bi"/>
                                  </m:rPr>
                                  <w:rPr>
                                    <w:rFonts w:ascii="Cambria Math" w:hAnsi="Cambria Math"/>
                                  </w:rPr>
                                  <m:t>1+</m:t>
                                </m:r>
                                <m:f>
                                  <m:fPr>
                                    <m:ctrlPr>
                                      <w:rPr>
                                        <w:rFonts w:ascii="Cambria Math" w:hAnsi="Cambria Math"/>
                                        <w:b w:val="0"/>
                                        <w:i/>
                                      </w:rPr>
                                    </m:ctrlPr>
                                  </m:fPr>
                                  <m:num>
                                    <m:r>
                                      <m:rPr>
                                        <m:sty m:val="bi"/>
                                      </m:rPr>
                                      <w:rPr>
                                        <w:rFonts w:ascii="Cambria Math" w:hAnsi="Cambria Math"/>
                                      </w:rPr>
                                      <m:t>p</m:t>
                                    </m:r>
                                  </m:num>
                                  <m:den>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den>
                                </m:f>
                              </m:e>
                            </m:d>
                          </m:e>
                          <m:sup>
                            <m:sSub>
                              <m:sSubPr>
                                <m:ctrlPr>
                                  <w:rPr>
                                    <w:rFonts w:ascii="Cambria Math" w:hAnsi="Cambria Math"/>
                                    <w:b w:val="0"/>
                                    <w:i/>
                                  </w:rPr>
                                </m:ctrlPr>
                              </m:sSubPr>
                              <m:e>
                                <m:r>
                                  <m:rPr>
                                    <m:sty m:val="bi"/>
                                  </m:rPr>
                                  <w:rPr>
                                    <w:rFonts w:ascii="Cambria Math" w:hAnsi="Cambria Math"/>
                                  </w:rPr>
                                  <m:t>Z</m:t>
                                </m:r>
                              </m:e>
                              <m:sub>
                                <m:r>
                                  <m:rPr>
                                    <m:sty m:val="bi"/>
                                  </m:rPr>
                                  <w:rPr>
                                    <w:rFonts w:ascii="Cambria Math" w:hAnsi="Cambria Math"/>
                                  </w:rPr>
                                  <m:t>0</m:t>
                                </m:r>
                              </m:sub>
                            </m:sSub>
                          </m:sup>
                        </m:sSup>
                        <m:r>
                          <m:rPr>
                            <m:sty m:val="bi"/>
                          </m:rPr>
                          <w:rPr>
                            <w:rFonts w:ascii="Cambria Math" w:hAnsi="Cambria Math"/>
                          </w:rPr>
                          <m:t>-1</m:t>
                        </m:r>
                      </m:e>
                    </m:d>
                  </m:e>
                </m:d>
              </m:oMath>
            </m:oMathPara>
          </w:p>
        </w:tc>
        <w:tc>
          <w:tcPr>
            <w:tcW w:w="567" w:type="dxa"/>
            <w:tcBorders>
              <w:bottom w:val="none" w:sz="0" w:space="0" w:color="auto"/>
            </w:tcBorders>
            <w:vAlign w:val="center"/>
          </w:tcPr>
          <w:p w14:paraId="3C799034" w14:textId="6978A4C4" w:rsidR="00260BCE" w:rsidRPr="00F06181" w:rsidRDefault="00260BCE" w:rsidP="001658FC">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F06181">
              <w:rPr>
                <w:b w:val="0"/>
                <w:sz w:val="18"/>
              </w:rPr>
              <w:t>[</w:t>
            </w:r>
            <w:r w:rsidR="002C4763" w:rsidRPr="00F06181">
              <w:rPr>
                <w:b w:val="0"/>
                <w:sz w:val="18"/>
              </w:rPr>
              <w:t>31</w:t>
            </w:r>
            <w:r w:rsidRPr="00F06181">
              <w:rPr>
                <w:b w:val="0"/>
                <w:sz w:val="18"/>
              </w:rPr>
              <w:t>]</w:t>
            </w:r>
          </w:p>
        </w:tc>
      </w:tr>
    </w:tbl>
    <w:p w14:paraId="2DD38F52" w14:textId="77777777" w:rsidR="00260BCE" w:rsidRDefault="00260BCE" w:rsidP="00260BCE">
      <w:r>
        <w:t>whe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1F50446C" w14:textId="77777777" w:rsidTr="00DF3959">
        <w:trPr>
          <w:trHeight w:val="370"/>
          <w:jc w:val="center"/>
        </w:trPr>
        <w:tc>
          <w:tcPr>
            <w:tcW w:w="8504" w:type="dxa"/>
            <w:shd w:val="clear" w:color="auto" w:fill="auto"/>
            <w:vAlign w:val="center"/>
          </w:tcPr>
          <w:p w14:paraId="282E0E50" w14:textId="77777777" w:rsidR="00260BCE" w:rsidRPr="00D4649A" w:rsidRDefault="00ED4957" w:rsidP="001658FC">
            <w:pPr>
              <w:spacing w:line="360" w:lineRule="auto"/>
            </w:pPr>
            <m:oMathPara>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5.1×</m:t>
                    </m:r>
                    <m:sSup>
                      <m:sSupPr>
                        <m:ctrlPr>
                          <w:rPr>
                            <w:rFonts w:ascii="Cambria Math" w:hAnsi="Cambria Math"/>
                            <w:i/>
                          </w:rPr>
                        </m:ctrlPr>
                      </m:sSupPr>
                      <m:e>
                        <m:r>
                          <w:rPr>
                            <w:rFonts w:ascii="Cambria Math" w:hAnsi="Cambria Math"/>
                          </w:rPr>
                          <m:t>10</m:t>
                        </m:r>
                      </m:e>
                      <m:sup>
                        <m:r>
                          <w:rPr>
                            <w:rFonts w:ascii="Cambria Math" w:hAnsi="Cambria Math"/>
                          </w:rPr>
                          <m:t>-9</m:t>
                        </m:r>
                      </m:sup>
                    </m:sSup>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ln</m:t>
                            </m:r>
                            <m:r>
                              <w:rPr>
                                <w:rFonts w:ascii="Cambria Math" w:hAnsi="Cambria Math"/>
                              </w:rPr>
                              <m:t>(</m:t>
                            </m:r>
                            <m:r>
                              <w:rPr>
                                <w:rFonts w:ascii="Cambria Math" w:hAnsi="Cambria Math"/>
                              </w:rPr>
                              <m:t>η</m:t>
                            </m:r>
                          </m:e>
                          <m:sub>
                            <m:r>
                              <w:rPr>
                                <w:rFonts w:ascii="Cambria Math" w:hAnsi="Cambria Math"/>
                              </w:rPr>
                              <m:t>0</m:t>
                            </m:r>
                          </m:sub>
                        </m:sSub>
                        <m:r>
                          <w:rPr>
                            <w:rFonts w:ascii="Cambria Math" w:hAnsi="Cambria Math"/>
                          </w:rPr>
                          <m:t>)+9.67</m:t>
                        </m:r>
                      </m:e>
                    </m:d>
                  </m:den>
                </m:f>
              </m:oMath>
            </m:oMathPara>
          </w:p>
        </w:tc>
        <w:tc>
          <w:tcPr>
            <w:tcW w:w="567" w:type="dxa"/>
            <w:shd w:val="clear" w:color="auto" w:fill="auto"/>
            <w:vAlign w:val="center"/>
          </w:tcPr>
          <w:p w14:paraId="09E7DE85" w14:textId="7F775405" w:rsidR="00260BCE" w:rsidRPr="00CB4F02" w:rsidRDefault="00260BCE" w:rsidP="001658FC">
            <w:pPr>
              <w:pStyle w:val="TextBlock"/>
              <w:spacing w:after="0" w:line="360" w:lineRule="auto"/>
              <w:rPr>
                <w:bCs/>
                <w:sz w:val="18"/>
              </w:rPr>
            </w:pPr>
            <w:r w:rsidRPr="00CB4F02">
              <w:rPr>
                <w:bCs/>
                <w:sz w:val="18"/>
              </w:rPr>
              <w:t>[</w:t>
            </w:r>
            <w:r w:rsidR="002C4763">
              <w:rPr>
                <w:bCs/>
                <w:sz w:val="18"/>
              </w:rPr>
              <w:t>32</w:t>
            </w:r>
            <w:r w:rsidRPr="00CB4F02">
              <w:rPr>
                <w:bCs/>
                <w:sz w:val="18"/>
              </w:rPr>
              <w:t>]</w:t>
            </w:r>
          </w:p>
        </w:tc>
      </w:tr>
    </w:tbl>
    <w:p w14:paraId="55F22D2E" w14:textId="77777777" w:rsidR="00260BCE" w:rsidRDefault="00260BCE" w:rsidP="00260BCE">
      <w:pPr>
        <w:rPr>
          <w:color w:val="000000"/>
        </w:rPr>
      </w:pPr>
      <w:r>
        <w:rPr>
          <w:color w:val="000000"/>
        </w:rPr>
        <w:t xml:space="preserve">and </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6C67BD25" w14:textId="77777777" w:rsidTr="00DF3959">
        <w:trPr>
          <w:trHeight w:val="370"/>
          <w:jc w:val="center"/>
        </w:trPr>
        <w:tc>
          <w:tcPr>
            <w:tcW w:w="8504" w:type="dxa"/>
            <w:shd w:val="clear" w:color="auto" w:fill="auto"/>
            <w:vAlign w:val="center"/>
          </w:tcPr>
          <w:p w14:paraId="46BC2171" w14:textId="77777777" w:rsidR="00260BCE" w:rsidRPr="00D4649A" w:rsidRDefault="00ED4957" w:rsidP="001658FC">
            <w:pPr>
              <w:spacing w:line="360" w:lineRule="auto"/>
            </w:pPr>
            <m:oMathPara>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138)</m:t>
                    </m:r>
                  </m:num>
                  <m:den>
                    <m:sSub>
                      <m:sSubPr>
                        <m:ctrlPr>
                          <w:rPr>
                            <w:rFonts w:ascii="Cambria Math" w:hAnsi="Cambria Math"/>
                            <w:i/>
                          </w:rPr>
                        </m:ctrlPr>
                      </m:sSubPr>
                      <m:e>
                        <m:r>
                          <m:rPr>
                            <m:sty m:val="p"/>
                          </m:rPr>
                          <w:rPr>
                            <w:rFonts w:ascii="Cambria Math" w:hAnsi="Cambria Math"/>
                          </w:rPr>
                          <m:t>ln</m:t>
                        </m:r>
                        <m:r>
                          <w:rPr>
                            <w:rFonts w:ascii="Cambria Math" w:hAnsi="Cambria Math"/>
                          </w:rPr>
                          <m:t>(</m:t>
                        </m:r>
                        <m:r>
                          <w:rPr>
                            <w:rFonts w:ascii="Cambria Math" w:hAnsi="Cambria Math"/>
                          </w:rPr>
                          <m:t>η</m:t>
                        </m:r>
                      </m:e>
                      <m:sub>
                        <m:r>
                          <w:rPr>
                            <w:rFonts w:ascii="Cambria Math" w:hAnsi="Cambria Math"/>
                          </w:rPr>
                          <m:t>0</m:t>
                        </m:r>
                      </m:sub>
                    </m:sSub>
                    <m:r>
                      <w:rPr>
                        <w:rFonts w:ascii="Cambria Math" w:hAnsi="Cambria Math"/>
                      </w:rPr>
                      <m:t>)+9.67</m:t>
                    </m:r>
                  </m:den>
                </m:f>
              </m:oMath>
            </m:oMathPara>
          </w:p>
        </w:tc>
        <w:tc>
          <w:tcPr>
            <w:tcW w:w="567" w:type="dxa"/>
            <w:shd w:val="clear" w:color="auto" w:fill="auto"/>
            <w:vAlign w:val="center"/>
          </w:tcPr>
          <w:p w14:paraId="3A5BBCD3" w14:textId="61E4E152" w:rsidR="00260BCE" w:rsidRPr="00CB4F02" w:rsidRDefault="00260BCE" w:rsidP="001658FC">
            <w:pPr>
              <w:pStyle w:val="TextBlock"/>
              <w:spacing w:after="0" w:line="360" w:lineRule="auto"/>
              <w:rPr>
                <w:bCs/>
                <w:sz w:val="18"/>
              </w:rPr>
            </w:pPr>
            <w:r w:rsidRPr="00CB4F02">
              <w:rPr>
                <w:bCs/>
                <w:sz w:val="18"/>
              </w:rPr>
              <w:t>[</w:t>
            </w:r>
            <w:r w:rsidR="002C4763">
              <w:rPr>
                <w:bCs/>
                <w:sz w:val="18"/>
              </w:rPr>
              <w:t>33</w:t>
            </w:r>
            <w:r w:rsidRPr="00CB4F02">
              <w:rPr>
                <w:bCs/>
                <w:sz w:val="18"/>
              </w:rPr>
              <w:t>]</w:t>
            </w:r>
          </w:p>
        </w:tc>
      </w:tr>
    </w:tbl>
    <w:p w14:paraId="664638CC" w14:textId="052DB9D2" w:rsidR="006B149A" w:rsidRPr="001778AB" w:rsidRDefault="00260BCE" w:rsidP="001778AB">
      <w:pPr>
        <w:rPr>
          <w:color w:val="000000"/>
        </w:rPr>
      </w:pPr>
      <w:r w:rsidRPr="009E3970">
        <w:rPr>
          <w:color w:val="000000"/>
        </w:rPr>
        <w:t xml:space="preserve">The oil constants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w:t>
      </w:r>
      <w:r w:rsidRPr="009E3970">
        <w:rPr>
          <w:color w:val="000000"/>
        </w:rPr>
        <w:t xml:space="preserve">and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9E3970">
        <w:rPr>
          <w:color w:val="000000"/>
        </w:rPr>
        <w:t xml:space="preserve"> are independent of both pressure and temperature</w:t>
      </w:r>
      <w:r>
        <w:rPr>
          <w:color w:val="000000"/>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can be typically taken as 0.68 for computational purposes.</w:t>
      </w:r>
    </w:p>
    <w:p w14:paraId="686C5084" w14:textId="76C25F86" w:rsidR="00260BCE" w:rsidRDefault="00260BCE" w:rsidP="00AA2D3A">
      <w:pPr>
        <w:pStyle w:val="Heading20"/>
        <w:numPr>
          <w:ilvl w:val="1"/>
          <w:numId w:val="30"/>
        </w:numPr>
      </w:pPr>
      <w:bookmarkStart w:id="8" w:name="_Toc40730169"/>
      <w:r>
        <w:t>Effect of pressure on lubricant density</w:t>
      </w:r>
      <w:bookmarkEnd w:id="8"/>
    </w:p>
    <w:p w14:paraId="1E59CE31" w14:textId="32FB3BD0" w:rsidR="00260BCE" w:rsidRPr="00542951" w:rsidRDefault="00260BCE" w:rsidP="00D4429E">
      <w:r>
        <w:t xml:space="preserve">For accurate film EHL film shape calculations, the effect that pressure has on the lubricant density must be considered. The most common equation for this is the widely used Dowson and Higginson model </w:t>
      </w:r>
      <w:r>
        <w:fldChar w:fldCharType="begin" w:fldLock="1"/>
      </w:r>
      <w:r w:rsidR="00FB1ED4">
        <w:instrText>ADDIN CSL_CITATION {"citationItems":[{"id":"ITEM-1","itemData":{"author":[{"dropping-particle":"","family":"Dowson","given":"D.","non-dropping-particle":"","parse-names":false,"suffix":""},{"dropping-particle":"","family":"Higginson","given":"G.R.","non-dropping-particle":"","parse-names":false,"suffix":""}],"edition":"SI","id":"ITEM-1","issued":{"date-parts":[["1977"]]},"publisher":"Pergamon Press","publisher-place":"Oxford","title":"Elasto-hydrodynamic lubrication","type":"book"},"uris":["http://www.mendeley.com/documents/?uuid=c82ba594-16a2-4565-af15-1cbebe0d6007"]}],"mendeley":{"formattedCitation":"(Dowson and Higginson, 1977)","plainTextFormattedCitation":"(Dowson and Higginson, 1977)","previouslyFormattedCitation":"&lt;sup&gt;10&lt;/sup&gt;"},"properties":{"noteIndex":0},"schema":"https://github.com/citation-style-language/schema/raw/master/csl-citation.json"}</w:instrText>
      </w:r>
      <w:r>
        <w:fldChar w:fldCharType="separate"/>
      </w:r>
      <w:r w:rsidR="00FB1ED4" w:rsidRPr="00FB1ED4">
        <w:rPr>
          <w:noProof/>
        </w:rPr>
        <w:t>(Dowson and Higginson, 1977)</w:t>
      </w:r>
      <w:r>
        <w:fldChar w:fldCharType="end"/>
      </w:r>
      <w: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71200969" w14:textId="77777777" w:rsidTr="00DF3959">
        <w:trPr>
          <w:trHeight w:val="370"/>
          <w:jc w:val="center"/>
        </w:trPr>
        <w:tc>
          <w:tcPr>
            <w:tcW w:w="8504" w:type="dxa"/>
            <w:shd w:val="clear" w:color="auto" w:fill="auto"/>
            <w:vAlign w:val="center"/>
          </w:tcPr>
          <w:p w14:paraId="7647F967" w14:textId="77777777" w:rsidR="00260BCE" w:rsidRPr="00D4649A" w:rsidRDefault="00260BCE" w:rsidP="001658FC">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oMath>
            </m:oMathPara>
          </w:p>
        </w:tc>
        <w:tc>
          <w:tcPr>
            <w:tcW w:w="567" w:type="dxa"/>
            <w:shd w:val="clear" w:color="auto" w:fill="auto"/>
            <w:vAlign w:val="center"/>
          </w:tcPr>
          <w:p w14:paraId="4237C8D2" w14:textId="534DFA3F" w:rsidR="00260BCE" w:rsidRPr="00CB4F02" w:rsidRDefault="00260BCE" w:rsidP="001658FC">
            <w:pPr>
              <w:pStyle w:val="TextBlock"/>
              <w:spacing w:after="0" w:line="360" w:lineRule="auto"/>
              <w:rPr>
                <w:bCs/>
                <w:sz w:val="18"/>
              </w:rPr>
            </w:pPr>
            <w:r w:rsidRPr="00CB4F02">
              <w:rPr>
                <w:bCs/>
                <w:sz w:val="18"/>
              </w:rPr>
              <w:t>[</w:t>
            </w:r>
            <w:r w:rsidR="002C4763">
              <w:rPr>
                <w:bCs/>
                <w:sz w:val="18"/>
              </w:rPr>
              <w:t>34</w:t>
            </w:r>
            <w:r w:rsidRPr="00CB4F02">
              <w:rPr>
                <w:bCs/>
                <w:sz w:val="18"/>
              </w:rPr>
              <w:t>]</w:t>
            </w:r>
          </w:p>
        </w:tc>
      </w:tr>
    </w:tbl>
    <w:p w14:paraId="7515FB46" w14:textId="77777777" w:rsidR="00260BCE" w:rsidRDefault="00260BCE" w:rsidP="00260BCE">
      <w:r>
        <w:rPr>
          <w:color w:val="000000"/>
        </w:rPr>
        <w:lastRenderedPageBreak/>
        <w:t xml:space="preserve">where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t xml:space="preserve"> is the lubricant atmospheric pressure. This has also been modified to account for temperature effect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6A6E1D90" w14:textId="77777777" w:rsidTr="00DF3959">
        <w:trPr>
          <w:trHeight w:val="370"/>
          <w:jc w:val="center"/>
        </w:trPr>
        <w:tc>
          <w:tcPr>
            <w:tcW w:w="8504" w:type="dxa"/>
            <w:shd w:val="clear" w:color="auto" w:fill="auto"/>
            <w:vAlign w:val="center"/>
          </w:tcPr>
          <w:p w14:paraId="6755AFA1" w14:textId="77777777" w:rsidR="00260BCE" w:rsidRPr="00D4649A" w:rsidRDefault="00260BCE" w:rsidP="001658FC">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d>
                  <m:dPr>
                    <m:begChr m:val="["/>
                    <m:endChr m:val="]"/>
                    <m:ctrlPr>
                      <w:rPr>
                        <w:rFonts w:ascii="Cambria Math" w:hAnsi="Cambria Math"/>
                        <w:i/>
                      </w:rPr>
                    </m:ctrlPr>
                  </m:dPr>
                  <m:e>
                    <m:r>
                      <w:rPr>
                        <w:rFonts w:ascii="Cambria Math" w:hAnsi="Cambria Math"/>
                      </w:rPr>
                      <m:t>1-0.65×</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θ-</m:t>
                    </m:r>
                    <m:sSub>
                      <m:sSubPr>
                        <m:ctrlPr>
                          <w:rPr>
                            <w:rFonts w:ascii="Cambria Math" w:hAnsi="Cambria Math"/>
                            <w:i/>
                          </w:rPr>
                        </m:ctrlPr>
                      </m:sSubPr>
                      <m:e>
                        <m:r>
                          <w:rPr>
                            <w:rFonts w:ascii="Cambria Math" w:hAnsi="Cambria Math"/>
                          </w:rPr>
                          <m:t>θ</m:t>
                        </m:r>
                      </m:e>
                      <m:sub>
                        <m:r>
                          <w:rPr>
                            <w:rFonts w:ascii="Cambria Math" w:hAnsi="Cambria Math"/>
                          </w:rPr>
                          <m:t>0</m:t>
                        </m:r>
                      </m:sub>
                    </m:sSub>
                  </m:e>
                </m:d>
              </m:oMath>
            </m:oMathPara>
          </w:p>
        </w:tc>
        <w:tc>
          <w:tcPr>
            <w:tcW w:w="567" w:type="dxa"/>
            <w:shd w:val="clear" w:color="auto" w:fill="auto"/>
            <w:vAlign w:val="center"/>
          </w:tcPr>
          <w:p w14:paraId="5D3F8F6D" w14:textId="56743C3A" w:rsidR="00260BCE" w:rsidRPr="00CB4F02" w:rsidRDefault="00260BCE" w:rsidP="001658FC">
            <w:pPr>
              <w:pStyle w:val="TextBlock"/>
              <w:spacing w:after="0" w:line="360" w:lineRule="auto"/>
              <w:rPr>
                <w:bCs/>
                <w:sz w:val="18"/>
              </w:rPr>
            </w:pPr>
            <w:r w:rsidRPr="00CB4F02">
              <w:rPr>
                <w:bCs/>
                <w:sz w:val="18"/>
              </w:rPr>
              <w:t>[</w:t>
            </w:r>
            <w:r w:rsidR="002C4763">
              <w:rPr>
                <w:bCs/>
                <w:sz w:val="18"/>
              </w:rPr>
              <w:t>35</w:t>
            </w:r>
            <w:r w:rsidRPr="00CB4F02">
              <w:rPr>
                <w:bCs/>
                <w:sz w:val="18"/>
              </w:rPr>
              <w:t>]</w:t>
            </w:r>
          </w:p>
        </w:tc>
      </w:tr>
    </w:tbl>
    <w:p w14:paraId="692D1B9E" w14:textId="2EFDEA17" w:rsidR="00260BCE" w:rsidRPr="00433D0C" w:rsidRDefault="00260BCE" w:rsidP="00AA2D3A">
      <w:pPr>
        <w:pStyle w:val="Heading20"/>
        <w:numPr>
          <w:ilvl w:val="1"/>
          <w:numId w:val="30"/>
        </w:numPr>
      </w:pPr>
      <w:bookmarkStart w:id="9" w:name="_Toc40730170"/>
      <w:r>
        <w:t>Effect of temperature on viscosity</w:t>
      </w:r>
      <w:bookmarkEnd w:id="9"/>
    </w:p>
    <w:p w14:paraId="028979E8" w14:textId="32F7028E" w:rsidR="00260BCE" w:rsidRDefault="006B149A" w:rsidP="00260BCE">
      <w:pPr>
        <w:rPr>
          <w:color w:val="000000"/>
        </w:rPr>
      </w:pPr>
      <w:r>
        <w:rPr>
          <w:color w:val="000000"/>
        </w:rPr>
        <w:t>Most EHL work assumes</w:t>
      </w:r>
      <w:r w:rsidR="00260BCE">
        <w:rPr>
          <w:color w:val="000000"/>
        </w:rPr>
        <w:t xml:space="preserve"> constant temperature of the contact and that viscosity and density are dependent on pressure only. Standard experiments have been performed to assess effect of temperature on viscosity. Results have previously been curve fit by Crouch and Cameron </w:t>
      </w:r>
      <w:r w:rsidR="00260BCE">
        <w:rPr>
          <w:color w:val="000000"/>
        </w:rPr>
        <w:fldChar w:fldCharType="begin" w:fldLock="1"/>
      </w:r>
      <w:r w:rsidR="00FB1ED4">
        <w:rPr>
          <w:color w:val="000000"/>
        </w:rPr>
        <w:instrText>ADDIN CSL_CITATION {"citationItems":[{"id":"ITEM-1","itemData":{"author":[{"dropping-particle":"","family":"Crouch","given":"R. F.","non-dropping-particle":"","parse-names":false,"suffix":""},{"dropping-particle":"","family":"Cameron","given":"A.","non-dropping-particle":"","parse-names":false,"suffix":""}],"container-title":"J. Inst. Petroleum","id":"ITEM-1","issued":{"date-parts":[["1961"]]},"page":"307-313","title":"Viscosity-temperature equations for lubricants","type":"article-journal","volume":"47"},"uris":["http://www.mendeley.com/documents/?uuid=dd3cc35b-4505-47db-9de2-23ff5daf8e2e"]}],"mendeley":{"formattedCitation":"(Crouch and Cameron, 1961)","plainTextFormattedCitation":"(Crouch and Cameron, 1961)","previouslyFormattedCitation":"&lt;sup&gt;11&lt;/sup&gt;"},"properties":{"noteIndex":0},"schema":"https://github.com/citation-style-language/schema/raw/master/csl-citation.json"}</w:instrText>
      </w:r>
      <w:r w:rsidR="00260BCE">
        <w:rPr>
          <w:color w:val="000000"/>
        </w:rPr>
        <w:fldChar w:fldCharType="separate"/>
      </w:r>
      <w:r w:rsidR="00FB1ED4" w:rsidRPr="00FB1ED4">
        <w:rPr>
          <w:noProof/>
          <w:color w:val="000000"/>
        </w:rPr>
        <w:t>(Crouch and Cameron, 1961)</w:t>
      </w:r>
      <w:r w:rsidR="00260BCE">
        <w:rPr>
          <w:color w:val="000000"/>
        </w:rPr>
        <w:fldChar w:fldCharType="end"/>
      </w:r>
      <w:r w:rsidR="00260BCE">
        <w:rPr>
          <w:color w:val="000000"/>
        </w:rPr>
        <w:t>, with the most simple fit due to Reynolds:</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4067CA50" w14:textId="77777777" w:rsidTr="00DF3959">
        <w:trPr>
          <w:trHeight w:val="370"/>
          <w:jc w:val="center"/>
        </w:trPr>
        <w:tc>
          <w:tcPr>
            <w:tcW w:w="8504" w:type="dxa"/>
            <w:shd w:val="clear" w:color="auto" w:fill="auto"/>
            <w:vAlign w:val="center"/>
          </w:tcPr>
          <w:p w14:paraId="6F167645" w14:textId="2B895D92" w:rsidR="00260BCE" w:rsidRPr="00D4649A" w:rsidRDefault="00235E2C" w:rsidP="001658FC">
            <w:pPr>
              <w:spacing w:line="360" w:lineRule="auto"/>
            </w:pPr>
            <m:oMathPara>
              <m:oMath>
                <m:r>
                  <w:rPr>
                    <w:rFonts w:ascii="Cambria Math" w:hAnsi="Cambria Math"/>
                    <w:color w:val="000000"/>
                  </w:rPr>
                  <m:t>η=</m:t>
                </m:r>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s</m:t>
                    </m:r>
                  </m:sub>
                </m:sSub>
                <m:func>
                  <m:funcPr>
                    <m:ctrlPr>
                      <w:rPr>
                        <w:rFonts w:ascii="Cambria Math" w:hAnsi="Cambria Math"/>
                        <w:color w:val="000000"/>
                      </w:rPr>
                    </m:ctrlPr>
                  </m:funcPr>
                  <m:fName>
                    <m:r>
                      <m:rPr>
                        <m:sty m:val="p"/>
                      </m:rPr>
                      <w:rPr>
                        <w:rFonts w:ascii="Cambria Math" w:hAnsi="Cambria Math"/>
                        <w:color w:val="000000"/>
                      </w:rPr>
                      <m:t>exp</m:t>
                    </m:r>
                  </m:fName>
                  <m:e>
                    <m:d>
                      <m:dPr>
                        <m:ctrlPr>
                          <w:rPr>
                            <w:rFonts w:ascii="Cambria Math" w:hAnsi="Cambria Math"/>
                            <w:i/>
                            <w:color w:val="000000"/>
                          </w:rPr>
                        </m:ctrlPr>
                      </m:dPr>
                      <m:e>
                        <m:r>
                          <w:rPr>
                            <w:rFonts w:ascii="Cambria Math" w:hAnsi="Cambria Math"/>
                            <w:color w:val="000000"/>
                          </w:rPr>
                          <m:t>-β∆θ</m:t>
                        </m:r>
                      </m:e>
                    </m:d>
                  </m:e>
                </m:func>
              </m:oMath>
            </m:oMathPara>
          </w:p>
        </w:tc>
        <w:tc>
          <w:tcPr>
            <w:tcW w:w="567" w:type="dxa"/>
            <w:shd w:val="clear" w:color="auto" w:fill="auto"/>
            <w:vAlign w:val="center"/>
          </w:tcPr>
          <w:p w14:paraId="4BC42FBA" w14:textId="5AA53BDD" w:rsidR="00260BCE" w:rsidRPr="00CB4F02" w:rsidRDefault="00260BCE" w:rsidP="001658FC">
            <w:pPr>
              <w:pStyle w:val="TextBlock"/>
              <w:spacing w:after="0" w:line="360" w:lineRule="auto"/>
              <w:jc w:val="center"/>
              <w:rPr>
                <w:bCs/>
                <w:sz w:val="18"/>
              </w:rPr>
            </w:pPr>
            <w:r w:rsidRPr="00CB4F02">
              <w:rPr>
                <w:bCs/>
                <w:sz w:val="18"/>
              </w:rPr>
              <w:t>[</w:t>
            </w:r>
            <w:r w:rsidR="002C4763">
              <w:rPr>
                <w:bCs/>
                <w:sz w:val="18"/>
              </w:rPr>
              <w:t>36</w:t>
            </w:r>
            <w:r w:rsidRPr="00CB4F02">
              <w:rPr>
                <w:bCs/>
                <w:sz w:val="18"/>
              </w:rPr>
              <w:t>]</w:t>
            </w:r>
          </w:p>
        </w:tc>
      </w:tr>
    </w:tbl>
    <w:p w14:paraId="68C92D6F" w14:textId="77777777" w:rsidR="00260BCE" w:rsidRDefault="00260BCE" w:rsidP="00260BCE">
      <w:pPr>
        <w:rPr>
          <w:color w:val="000000"/>
        </w:rPr>
      </w:pPr>
      <w:r>
        <w:rPr>
          <w:color w:val="000000"/>
        </w:rPr>
        <w:t xml:space="preserve">where </w:t>
      </w:r>
      <m:oMath>
        <m:sSub>
          <m:sSubPr>
            <m:ctrlPr>
              <w:rPr>
                <w:rFonts w:ascii="Cambria Math" w:hAnsi="Cambria Math"/>
                <w:i/>
                <w:color w:val="000000"/>
              </w:rPr>
            </m:ctrlPr>
          </m:sSubPr>
          <m:e>
            <m:r>
              <w:rPr>
                <w:rFonts w:ascii="Cambria Math" w:hAnsi="Cambria Math"/>
                <w:color w:val="000000"/>
              </w:rPr>
              <m:t>η</m:t>
            </m:r>
          </m:e>
          <m:sub>
            <m:r>
              <w:rPr>
                <w:rFonts w:ascii="Cambria Math" w:hAnsi="Cambria Math"/>
                <w:color w:val="000000"/>
              </w:rPr>
              <m:t>s</m:t>
            </m:r>
          </m:sub>
        </m:sSub>
      </m:oMath>
      <w:r>
        <w:rPr>
          <w:color w:val="000000"/>
        </w:rPr>
        <w:t xml:space="preserve"> is the viscosity of the lubricant at temperatu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s</m:t>
            </m:r>
          </m:sub>
        </m:sSub>
      </m:oMath>
      <w:r>
        <w:rPr>
          <w:color w:val="000000"/>
        </w:rPr>
        <w:t xml:space="preserve">, </w:t>
      </w:r>
      <m:oMath>
        <m:r>
          <w:rPr>
            <w:rFonts w:ascii="Cambria Math" w:hAnsi="Cambria Math"/>
            <w:color w:val="000000"/>
          </w:rPr>
          <m:t>η</m:t>
        </m:r>
      </m:oMath>
      <w:r>
        <w:rPr>
          <w:color w:val="000000"/>
        </w:rPr>
        <w:t xml:space="preserve"> is the viscosity at representative temperature </w:t>
      </w:r>
      <m:oMath>
        <m:r>
          <w:rPr>
            <w:rFonts w:ascii="Cambria Math" w:hAnsi="Cambria Math"/>
            <w:color w:val="000000"/>
          </w:rPr>
          <m:t>θ</m:t>
        </m:r>
      </m:oMath>
      <w:r>
        <w:rPr>
          <w:color w:val="000000"/>
        </w:rPr>
        <w:t xml:space="preserve">, and </w:t>
      </w:r>
      <m:oMath>
        <m:r>
          <w:rPr>
            <w:rFonts w:ascii="Cambria Math" w:hAnsi="Cambria Math"/>
            <w:color w:val="000000"/>
          </w:rPr>
          <m:t>∆θ</m:t>
        </m:r>
      </m:oMath>
      <w:r>
        <w:rPr>
          <w:color w:val="000000"/>
        </w:rPr>
        <w:t xml:space="preserve"> represents the temperature difference between the two. </w:t>
      </w:r>
      <m:oMath>
        <m:r>
          <w:rPr>
            <w:rFonts w:ascii="Cambria Math" w:hAnsi="Cambria Math"/>
            <w:color w:val="000000"/>
          </w:rPr>
          <m:t>β</m:t>
        </m:r>
      </m:oMath>
      <w:r>
        <w:rPr>
          <w:color w:val="000000"/>
        </w:rPr>
        <w:t xml:space="preserve"> is the thermoviscous constant and is lubricant specific. This relationship is only valid for small temperature rises of the lubricant. A more accurate and widely used equation is the expression from Vogel:</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60BCE" w:rsidRPr="00CB4F02" w14:paraId="5858E116" w14:textId="77777777" w:rsidTr="00DF3959">
        <w:trPr>
          <w:trHeight w:val="370"/>
          <w:jc w:val="center"/>
        </w:trPr>
        <w:tc>
          <w:tcPr>
            <w:tcW w:w="8504" w:type="dxa"/>
            <w:shd w:val="clear" w:color="auto" w:fill="auto"/>
            <w:vAlign w:val="center"/>
          </w:tcPr>
          <w:p w14:paraId="08E0FB61" w14:textId="77777777" w:rsidR="00260BCE" w:rsidRPr="000D390B" w:rsidRDefault="00260BCE" w:rsidP="001658FC">
            <w:pPr>
              <w:rPr>
                <w:color w:val="000000"/>
              </w:rPr>
            </w:pPr>
            <m:oMathPara>
              <m:oMath>
                <m:r>
                  <w:rPr>
                    <w:rFonts w:ascii="Cambria Math" w:hAnsi="Cambria Math"/>
                    <w:color w:val="000000"/>
                  </w:rPr>
                  <m:t>η=K</m:t>
                </m:r>
                <m:func>
                  <m:funcPr>
                    <m:ctrlPr>
                      <w:rPr>
                        <w:rFonts w:ascii="Cambria Math" w:hAnsi="Cambria Math"/>
                        <w:color w:val="000000"/>
                      </w:rPr>
                    </m:ctrlPr>
                  </m:funcPr>
                  <m:fName>
                    <m:r>
                      <m:rPr>
                        <m:sty m:val="p"/>
                      </m:rPr>
                      <w:rPr>
                        <w:rFonts w:ascii="Cambria Math" w:hAnsi="Cambria Math"/>
                        <w:color w:val="000000"/>
                      </w:rPr>
                      <m:t>exp</m:t>
                    </m:r>
                  </m:fName>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b</m:t>
                            </m:r>
                          </m:num>
                          <m:den>
                            <m:r>
                              <w:rPr>
                                <w:rFonts w:ascii="Cambria Math" w:hAnsi="Cambria Math"/>
                                <w:color w:val="000000"/>
                              </w:rPr>
                              <m:t>θ+c</m:t>
                            </m:r>
                          </m:den>
                        </m:f>
                      </m:e>
                    </m:d>
                  </m:e>
                </m:func>
              </m:oMath>
            </m:oMathPara>
          </w:p>
        </w:tc>
        <w:tc>
          <w:tcPr>
            <w:tcW w:w="567" w:type="dxa"/>
            <w:shd w:val="clear" w:color="auto" w:fill="auto"/>
            <w:vAlign w:val="center"/>
          </w:tcPr>
          <w:p w14:paraId="3A187BF9" w14:textId="552FD94A" w:rsidR="00260BCE" w:rsidRPr="00CB4F02" w:rsidRDefault="00260BCE" w:rsidP="001658FC">
            <w:pPr>
              <w:pStyle w:val="TextBlock"/>
              <w:spacing w:after="0" w:line="360" w:lineRule="auto"/>
              <w:jc w:val="center"/>
              <w:rPr>
                <w:bCs/>
                <w:sz w:val="18"/>
              </w:rPr>
            </w:pPr>
            <w:r w:rsidRPr="00CB4F02">
              <w:rPr>
                <w:bCs/>
                <w:sz w:val="18"/>
              </w:rPr>
              <w:t>[</w:t>
            </w:r>
            <w:r w:rsidR="002C4763">
              <w:rPr>
                <w:bCs/>
                <w:sz w:val="18"/>
              </w:rPr>
              <w:t>37</w:t>
            </w:r>
            <w:r w:rsidRPr="00CB4F02">
              <w:rPr>
                <w:bCs/>
                <w:sz w:val="18"/>
              </w:rPr>
              <w:t>]</w:t>
            </w:r>
          </w:p>
        </w:tc>
      </w:tr>
    </w:tbl>
    <w:p w14:paraId="64BFFCD4" w14:textId="5A55BF4E" w:rsidR="00260BCE" w:rsidRDefault="00260BCE" w:rsidP="00260BCE">
      <w:pPr>
        <w:rPr>
          <w:color w:val="000000"/>
        </w:rPr>
      </w:pPr>
      <w:r>
        <w:rPr>
          <w:color w:val="000000"/>
        </w:rPr>
        <w:t xml:space="preserve">with the three constants dependant on the lubricant, obtained from knowing three pairs of values for </w:t>
      </w:r>
      <m:oMath>
        <m:r>
          <w:rPr>
            <w:rFonts w:ascii="Cambria Math" w:hAnsi="Cambria Math"/>
            <w:color w:val="000000"/>
          </w:rPr>
          <m:t>θ</m:t>
        </m:r>
      </m:oMath>
      <w:r>
        <w:rPr>
          <w:color w:val="000000"/>
        </w:rPr>
        <w:t xml:space="preserve"> and </w:t>
      </w:r>
      <m:oMath>
        <m:r>
          <w:rPr>
            <w:rFonts w:ascii="Cambria Math" w:hAnsi="Cambria Math"/>
            <w:color w:val="000000"/>
          </w:rPr>
          <m:t>η</m:t>
        </m:r>
      </m:oMath>
      <w:r>
        <w:rPr>
          <w:color w:val="000000"/>
        </w:rPr>
        <w:t>.</w:t>
      </w:r>
    </w:p>
    <w:p w14:paraId="5656DB3E" w14:textId="03B058C5" w:rsidR="0083039A" w:rsidRPr="00905B80" w:rsidRDefault="00406247" w:rsidP="00AA2D3A">
      <w:pPr>
        <w:pStyle w:val="Heading20"/>
        <w:numPr>
          <w:ilvl w:val="1"/>
          <w:numId w:val="30"/>
        </w:numPr>
        <w:rPr>
          <w:highlight w:val="cyan"/>
        </w:rPr>
      </w:pPr>
      <w:bookmarkStart w:id="10" w:name="_Toc40730171"/>
      <w:r w:rsidRPr="00905B80">
        <w:rPr>
          <w:highlight w:val="cyan"/>
        </w:rPr>
        <w:t xml:space="preserve">1D EHL </w:t>
      </w:r>
      <w:r w:rsidR="0083039A" w:rsidRPr="00905B80">
        <w:rPr>
          <w:highlight w:val="cyan"/>
        </w:rPr>
        <w:t>Solution Methodology</w:t>
      </w:r>
      <w:bookmarkEnd w:id="10"/>
    </w:p>
    <w:p w14:paraId="5C78D7BC" w14:textId="6D6A084E" w:rsidR="0083039A" w:rsidRDefault="0083039A" w:rsidP="0083039A">
      <w:r w:rsidRPr="00905B80">
        <w:rPr>
          <w:highlight w:val="cyan"/>
        </w:rPr>
        <w:t>Reynolds equation is used to calculate contact pressures. Assuming a thin film of Newtonian lubricant in a line contact, following form is used</w:t>
      </w:r>
      <w:r w:rsidR="00827740" w:rsidRPr="00905B80">
        <w:rPr>
          <w:highlight w:val="cyan"/>
        </w:rPr>
        <w:t xml:space="preserve"> and discretized in the manner shown previously</w:t>
      </w:r>
      <w:r w:rsidRPr="00905B80">
        <w:rPr>
          <w:highlight w:val="cyan"/>
        </w:rPr>
        <w: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00E18FD7" w14:textId="77777777" w:rsidTr="00C833B0">
        <w:trPr>
          <w:trHeight w:val="370"/>
          <w:jc w:val="center"/>
        </w:trPr>
        <w:tc>
          <w:tcPr>
            <w:tcW w:w="8504" w:type="dxa"/>
            <w:shd w:val="clear" w:color="auto" w:fill="auto"/>
            <w:vAlign w:val="center"/>
          </w:tcPr>
          <w:p w14:paraId="22F93A2A" w14:textId="54D8DD6B" w:rsidR="0083039A" w:rsidRPr="00D4649A" w:rsidRDefault="00ED4957" w:rsidP="00C833B0">
            <w:pPr>
              <w:spacing w:line="360" w:lineRule="auto"/>
            </w:pPr>
            <m:oMathPara>
              <m:oMath>
                <m:f>
                  <m:fPr>
                    <m:ctrlPr>
                      <w:rPr>
                        <w:rFonts w:ascii="Cambria Math" w:hAnsi="Cambria Math"/>
                        <w:i/>
                      </w:rPr>
                    </m:ctrlPr>
                  </m:fPr>
                  <m:num>
                    <m:r>
                      <w:rPr>
                        <w:rFonts w:ascii="Cambria Math" w:hAnsi="Cambria Math"/>
                      </w:rPr>
                      <m:t>∂</m:t>
                    </m:r>
                  </m:num>
                  <m:den>
                    <m:r>
                      <w:rPr>
                        <w:rFonts w:ascii="Cambria Math" w:hAnsi="Cambria Math"/>
                      </w:rPr>
                      <m:t>∂X</m:t>
                    </m:r>
                  </m:den>
                </m:f>
                <m:d>
                  <m:dPr>
                    <m:begChr m:val="["/>
                    <m:endChr m:val="]"/>
                    <m:ctrlPr>
                      <w:rPr>
                        <w:rFonts w:ascii="Cambria Math" w:hAnsi="Cambria Math"/>
                        <w:i/>
                      </w:rPr>
                    </m:ctrlPr>
                  </m:dPr>
                  <m:e>
                    <m:f>
                      <m:fPr>
                        <m:ctrlPr>
                          <w:rPr>
                            <w:rFonts w:ascii="Cambria Math" w:hAnsi="Cambria Math"/>
                            <w:i/>
                          </w:rPr>
                        </m:ctrlPr>
                      </m:fPr>
                      <m:num>
                        <m:acc>
                          <m:accPr>
                            <m:chr m:val="̅"/>
                            <m:ctrlPr>
                              <w:rPr>
                                <w:rFonts w:ascii="Cambria Math" w:hAnsi="Cambria Math"/>
                                <w:i/>
                                <w:lang w:val="en-US"/>
                              </w:rPr>
                            </m:ctrlPr>
                          </m:accPr>
                          <m:e>
                            <m:r>
                              <w:rPr>
                                <w:rFonts w:ascii="Cambria Math" w:hAnsi="Cambria Math"/>
                                <w:lang w:val="en-US"/>
                              </w:rPr>
                              <m:t>ρ</m:t>
                            </m:r>
                          </m:e>
                        </m:acc>
                        <m:sSup>
                          <m:sSupPr>
                            <m:ctrlPr>
                              <w:rPr>
                                <w:rFonts w:ascii="Cambria Math" w:hAnsi="Cambria Math"/>
                                <w:i/>
                              </w:rPr>
                            </m:ctrlPr>
                          </m:sSupPr>
                          <m:e>
                            <m:r>
                              <w:rPr>
                                <w:rFonts w:ascii="Cambria Math" w:hAnsi="Cambria Math"/>
                              </w:rPr>
                              <m:t>H</m:t>
                            </m:r>
                          </m:e>
                          <m:sup>
                            <m:r>
                              <w:rPr>
                                <w:rFonts w:ascii="Cambria Math" w:hAnsi="Cambria Math"/>
                              </w:rPr>
                              <m:t>3</m:t>
                            </m:r>
                          </m:sup>
                        </m:sSup>
                      </m:num>
                      <m:den>
                        <m:r>
                          <w:rPr>
                            <w:rFonts w:ascii="Cambria Math" w:hAnsi="Cambria Math"/>
                          </w:rPr>
                          <m:t>6</m:t>
                        </m:r>
                        <m:acc>
                          <m:accPr>
                            <m:chr m:val="̅"/>
                            <m:ctrlPr>
                              <w:rPr>
                                <w:rFonts w:ascii="Cambria Math" w:hAnsi="Cambria Math"/>
                                <w:i/>
                              </w:rPr>
                            </m:ctrlPr>
                          </m:accPr>
                          <m:e>
                            <m:r>
                              <w:rPr>
                                <w:rFonts w:ascii="Cambria Math" w:hAnsi="Cambria Math"/>
                              </w:rPr>
                              <m:t>η</m:t>
                            </m:r>
                          </m:e>
                        </m:acc>
                      </m:den>
                    </m:f>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X</m:t>
                            </m:r>
                          </m:den>
                        </m:f>
                      </m:e>
                    </m:d>
                  </m:e>
                </m:d>
                <m:r>
                  <w:rPr>
                    <w:rFonts w:ascii="Cambria Math" w:hAnsi="Cambria Math"/>
                  </w:rPr>
                  <m:t>=</m:t>
                </m:r>
                <m:r>
                  <m:rPr>
                    <m:sty m:val="p"/>
                  </m:rPr>
                  <w:rPr>
                    <w:rFonts w:ascii="Cambria Math" w:hAnsi="Cambria Math"/>
                  </w:rPr>
                  <m:t>Ψ</m:t>
                </m:r>
                <m:d>
                  <m:dPr>
                    <m:begChr m:val="["/>
                    <m:endChr m:val="]"/>
                    <m:ctrlPr>
                      <w:rPr>
                        <w:rFonts w:ascii="Cambria Math" w:hAnsi="Cambria Math"/>
                        <w:i/>
                      </w:rPr>
                    </m:ctrlPr>
                  </m:dPr>
                  <m:e>
                    <m:f>
                      <m:fPr>
                        <m:ctrlPr>
                          <w:rPr>
                            <w:rFonts w:ascii="Cambria Math" w:hAnsi="Cambria Math"/>
                            <w:i/>
                          </w:rPr>
                        </m:ctrlPr>
                      </m:fPr>
                      <m:num>
                        <m:r>
                          <w:rPr>
                            <w:rFonts w:ascii="Cambria Math" w:hAnsi="Cambria Math"/>
                          </w:rPr>
                          <m:t>∂</m:t>
                        </m:r>
                      </m:num>
                      <m:den>
                        <m:r>
                          <w:rPr>
                            <w:rFonts w:ascii="Cambria Math" w:hAnsi="Cambria Math"/>
                          </w:rPr>
                          <m:t>∂X</m:t>
                        </m:r>
                      </m:den>
                    </m:f>
                    <m:acc>
                      <m:accPr>
                        <m:chr m:val="̅"/>
                        <m:ctrlPr>
                          <w:rPr>
                            <w:rFonts w:ascii="Cambria Math" w:hAnsi="Cambria Math"/>
                            <w:i/>
                          </w:rPr>
                        </m:ctrlPr>
                      </m:accPr>
                      <m:e>
                        <m:r>
                          <w:rPr>
                            <w:rFonts w:ascii="Cambria Math" w:hAnsi="Cambria Math"/>
                          </w:rPr>
                          <m:t>ρ</m:t>
                        </m:r>
                      </m:e>
                    </m:acc>
                    <m:r>
                      <w:rPr>
                        <w:rFonts w:ascii="Cambria Math" w:hAnsi="Cambria Math"/>
                      </w:rPr>
                      <m:t>HU</m:t>
                    </m:r>
                  </m:e>
                </m:d>
              </m:oMath>
            </m:oMathPara>
          </w:p>
        </w:tc>
        <w:tc>
          <w:tcPr>
            <w:tcW w:w="567" w:type="dxa"/>
            <w:shd w:val="clear" w:color="auto" w:fill="auto"/>
            <w:vAlign w:val="center"/>
          </w:tcPr>
          <w:p w14:paraId="4E392231" w14:textId="451D8A68" w:rsidR="0083039A" w:rsidRPr="00CB4F02" w:rsidRDefault="0083039A" w:rsidP="00C833B0">
            <w:pPr>
              <w:pStyle w:val="TextBlock"/>
              <w:spacing w:after="0" w:line="360" w:lineRule="auto"/>
              <w:jc w:val="center"/>
              <w:rPr>
                <w:bCs/>
                <w:sz w:val="18"/>
              </w:rPr>
            </w:pPr>
            <w:r w:rsidRPr="00CB4F02">
              <w:rPr>
                <w:bCs/>
                <w:sz w:val="18"/>
              </w:rPr>
              <w:t>[</w:t>
            </w:r>
            <w:r w:rsidR="002C4763">
              <w:rPr>
                <w:bCs/>
                <w:sz w:val="18"/>
              </w:rPr>
              <w:t>38</w:t>
            </w:r>
            <w:r w:rsidRPr="00CB4F02">
              <w:rPr>
                <w:bCs/>
                <w:sz w:val="18"/>
              </w:rPr>
              <w:t>]</w:t>
            </w:r>
          </w:p>
        </w:tc>
      </w:tr>
    </w:tbl>
    <w:p w14:paraId="6857DD01" w14:textId="4BB16CDE" w:rsidR="0083039A" w:rsidRDefault="0083039A" w:rsidP="0083039A">
      <w:pPr>
        <w:rPr>
          <w:lang w:val="en-US"/>
        </w:rPr>
      </w:pPr>
      <w:r>
        <w:rPr>
          <w:lang w:val="en-US"/>
        </w:rPr>
        <w:lastRenderedPageBreak/>
        <w:t xml:space="preserve">where </w:t>
      </w:r>
      <m:oMath>
        <m:r>
          <w:rPr>
            <w:rFonts w:ascii="Cambria Math" w:hAnsi="Cambria Math"/>
            <w:lang w:val="en-US"/>
          </w:rPr>
          <m:t>X</m:t>
        </m:r>
      </m:oMath>
      <w:r>
        <w:rPr>
          <w:lang w:val="en-US"/>
        </w:rPr>
        <w:t xml:space="preserve"> is the direction of entraining motion into the contact. Squeeze film motion is neglected for this analysis. For the pressure-density relationship in the compressible model, Dowson-Higginson model </w:t>
      </w:r>
      <w:r>
        <w:rPr>
          <w:lang w:val="en-US"/>
        </w:rPr>
        <w:fldChar w:fldCharType="begin" w:fldLock="1"/>
      </w:r>
      <w:r w:rsidR="00FB1ED4">
        <w:rPr>
          <w:lang w:val="en-US"/>
        </w:rPr>
        <w:instrText>ADDIN CSL_CITATION {"citationItems":[{"id":"ITEM-1","itemData":{"author":[{"dropping-particle":"","family":"Dowson","given":"D.","non-dropping-particle":"","parse-names":false,"suffix":""},{"dropping-particle":"","family":"Higginson","given":"G.R.","non-dropping-particle":"","parse-names":false,"suffix":""}],"edition":"SI","id":"ITEM-1","issued":{"date-parts":[["1977"]]},"publisher":"Pergamon Press","publisher-place":"Oxford","title":"Elasto-hydrodynamic lubrication","type":"book"},"uris":["http://www.mendeley.com/documents/?uuid=c82ba594-16a2-4565-af15-1cbebe0d6007"]}],"mendeley":{"formattedCitation":"(Dowson and Higginson, 1977)","plainTextFormattedCitation":"(Dowson and Higginson, 1977)","previouslyFormattedCitation":"&lt;sup&gt;10&lt;/sup&gt;"},"properties":{"noteIndex":0},"schema":"https://github.com/citation-style-language/schema/raw/master/csl-citation.json"}</w:instrText>
      </w:r>
      <w:r>
        <w:rPr>
          <w:lang w:val="en-US"/>
        </w:rPr>
        <w:fldChar w:fldCharType="separate"/>
      </w:r>
      <w:r w:rsidR="00FB1ED4" w:rsidRPr="00FB1ED4">
        <w:rPr>
          <w:noProof/>
          <w:lang w:val="en-US"/>
        </w:rPr>
        <w:t>(Dowson and Higginson, 1977)</w:t>
      </w:r>
      <w:r>
        <w:rPr>
          <w:lang w:val="en-US"/>
        </w:rPr>
        <w:fldChar w:fldCharType="end"/>
      </w:r>
      <w:r>
        <w:rPr>
          <w:lang w:val="en-US"/>
        </w:rPr>
        <w:t xml:space="preserve"> is us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330D3477" w14:textId="77777777" w:rsidTr="00C833B0">
        <w:trPr>
          <w:trHeight w:val="370"/>
          <w:jc w:val="center"/>
        </w:trPr>
        <w:tc>
          <w:tcPr>
            <w:tcW w:w="8504" w:type="dxa"/>
            <w:shd w:val="clear" w:color="auto" w:fill="auto"/>
            <w:vAlign w:val="center"/>
          </w:tcPr>
          <w:p w14:paraId="0DC66E85" w14:textId="77777777" w:rsidR="0083039A" w:rsidRPr="00D4649A" w:rsidRDefault="0083039A" w:rsidP="00C833B0">
            <w:pPr>
              <w:spacing w:line="360" w:lineRule="auto"/>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0</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0.6×</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num>
                      <m:den>
                        <m:r>
                          <w:rPr>
                            <w:rFonts w:ascii="Cambria Math" w:hAnsi="Cambria Math"/>
                          </w:rPr>
                          <m:t>1+1.7×</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p</m:t>
                        </m:r>
                      </m:den>
                    </m:f>
                  </m:e>
                </m:d>
              </m:oMath>
            </m:oMathPara>
          </w:p>
        </w:tc>
        <w:tc>
          <w:tcPr>
            <w:tcW w:w="567" w:type="dxa"/>
            <w:shd w:val="clear" w:color="auto" w:fill="auto"/>
            <w:vAlign w:val="center"/>
          </w:tcPr>
          <w:p w14:paraId="108AACA0" w14:textId="7D725982" w:rsidR="0083039A" w:rsidRPr="00CB4F02" w:rsidRDefault="0083039A" w:rsidP="00C833B0">
            <w:pPr>
              <w:pStyle w:val="TextBlock"/>
              <w:spacing w:after="0" w:line="360" w:lineRule="auto"/>
              <w:rPr>
                <w:bCs/>
                <w:sz w:val="18"/>
              </w:rPr>
            </w:pPr>
            <w:r w:rsidRPr="00CB4F02">
              <w:rPr>
                <w:bCs/>
                <w:sz w:val="18"/>
              </w:rPr>
              <w:t>[</w:t>
            </w:r>
            <w:r w:rsidR="002C4763">
              <w:rPr>
                <w:bCs/>
                <w:sz w:val="18"/>
              </w:rPr>
              <w:t>39</w:t>
            </w:r>
            <w:r w:rsidRPr="00CB4F02">
              <w:rPr>
                <w:bCs/>
                <w:sz w:val="18"/>
              </w:rPr>
              <w:t>]</w:t>
            </w:r>
          </w:p>
        </w:tc>
      </w:tr>
    </w:tbl>
    <w:p w14:paraId="1CA297DE" w14:textId="6B1ED99E" w:rsidR="0083039A" w:rsidRDefault="0083039A" w:rsidP="0083039A">
      <w:r>
        <w:t xml:space="preserve">The increase in lubricant viscosity with pressure is modelled using Roeland’s law </w:t>
      </w:r>
      <w:r>
        <w:fldChar w:fldCharType="begin" w:fldLock="1"/>
      </w:r>
      <w:r w:rsidR="00FB1ED4">
        <w:instrText>ADDIN CSL_CITATION {"citationItems":[{"id":"ITEM-1","itemData":{"author":[{"dropping-particle":"","family":"Roelands","given":"C.J.A","non-dropping-particle":"","parse-names":false,"suffix":""}],"id":"ITEM-1","issued":{"date-parts":[["1966"]]},"publisher":"Delft University. Delft","title":"Correlational aspects of the viscosity-temperature-pressure relationship of lubricating oils","type":"thesis"},"uris":["http://www.mendeley.com/documents/?uuid=6a021e05-3fce-4cb8-b9da-a7a113ddbc54"]}],"mendeley":{"formattedCitation":"(Roelands, 1966)","plainTextFormattedCitation":"(Roelands, 1966)","previouslyFormattedCitation":"&lt;sup&gt;8&lt;/sup&gt;"},"properties":{"noteIndex":0},"schema":"https://github.com/citation-style-language/schema/raw/master/csl-citation.json"}</w:instrText>
      </w:r>
      <w:r>
        <w:fldChar w:fldCharType="separate"/>
      </w:r>
      <w:r w:rsidR="00FB1ED4" w:rsidRPr="00FB1ED4">
        <w:rPr>
          <w:noProof/>
        </w:rPr>
        <w:t>(Roelands, 1966)</w:t>
      </w:r>
      <w:r>
        <w:fldChar w:fldCharType="end"/>
      </w:r>
      <w:r>
        <w:t xml:space="preserve"> due to its accuracy at higher contact EHL pressures</w:t>
      </w:r>
    </w:p>
    <w:tbl>
      <w:tblPr>
        <w:tblStyle w:val="GridTable1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04"/>
        <w:gridCol w:w="567"/>
      </w:tblGrid>
      <w:tr w:rsidR="0083039A" w:rsidRPr="00CB4F02" w14:paraId="4B2A37EE" w14:textId="77777777" w:rsidTr="00C833B0">
        <w:trPr>
          <w:cnfStyle w:val="100000000000" w:firstRow="1" w:lastRow="0" w:firstColumn="0" w:lastColumn="0" w:oddVBand="0" w:evenVBand="0" w:oddHBand="0" w:evenHBand="0" w:firstRowFirstColumn="0" w:firstRowLastColumn="0" w:lastRowFirstColumn="0" w:lastRowLastColumn="0"/>
          <w:trHeight w:val="370"/>
          <w:jc w:val="center"/>
        </w:trPr>
        <w:tc>
          <w:tcPr>
            <w:cnfStyle w:val="001000000000" w:firstRow="0" w:lastRow="0" w:firstColumn="1" w:lastColumn="0" w:oddVBand="0" w:evenVBand="0" w:oddHBand="0" w:evenHBand="0" w:firstRowFirstColumn="0" w:firstRowLastColumn="0" w:lastRowFirstColumn="0" w:lastRowLastColumn="0"/>
            <w:tcW w:w="8504" w:type="dxa"/>
            <w:tcBorders>
              <w:bottom w:val="none" w:sz="0" w:space="0" w:color="auto"/>
            </w:tcBorders>
            <w:vAlign w:val="center"/>
          </w:tcPr>
          <w:p w14:paraId="24A8E2F0" w14:textId="592F6ED3" w:rsidR="0083039A" w:rsidRPr="00105D2D" w:rsidRDefault="00105D2D" w:rsidP="00C833B0">
            <w:pPr>
              <w:jc w:val="center"/>
              <w:rPr>
                <w:b w:val="0"/>
                <w:bCs w:val="0"/>
              </w:rPr>
            </w:pPr>
            <m:oMathPara>
              <m:oMath>
                <m:r>
                  <m:rPr>
                    <m:sty m:val="bi"/>
                  </m:rPr>
                  <w:rPr>
                    <w:rFonts w:ascii="Cambria Math" w:hAnsi="Cambria Math"/>
                  </w:rPr>
                  <m:t>η=</m:t>
                </m:r>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r>
                  <m:rPr>
                    <m:sty m:val="bi"/>
                  </m:rPr>
                  <w:rPr>
                    <w:rFonts w:ascii="Cambria Math" w:hAnsi="Cambria Math"/>
                  </w:rPr>
                  <m:t>exp</m:t>
                </m:r>
                <m:d>
                  <m:dPr>
                    <m:begChr m:val="{"/>
                    <m:endChr m:val="}"/>
                    <m:ctrlPr>
                      <w:rPr>
                        <w:rFonts w:ascii="Cambria Math" w:hAnsi="Cambria Math"/>
                        <w:b w:val="0"/>
                        <w:bCs w:val="0"/>
                        <w:i/>
                      </w:rPr>
                    </m:ctrlPr>
                  </m:dPr>
                  <m:e>
                    <m:d>
                      <m:dPr>
                        <m:ctrlPr>
                          <w:rPr>
                            <w:rFonts w:ascii="Cambria Math" w:hAnsi="Cambria Math"/>
                            <w:b w:val="0"/>
                            <w:bCs w:val="0"/>
                            <w:i/>
                          </w:rPr>
                        </m:ctrlPr>
                      </m:dPr>
                      <m:e>
                        <m:func>
                          <m:funcPr>
                            <m:ctrlPr>
                              <w:rPr>
                                <w:rFonts w:ascii="Cambria Math" w:hAnsi="Cambria Math"/>
                                <w:b w:val="0"/>
                                <w:bCs w:val="0"/>
                              </w:rPr>
                            </m:ctrlPr>
                          </m:funcPr>
                          <m:fName>
                            <m:r>
                              <m:rPr>
                                <m:sty m:val="b"/>
                              </m:rPr>
                              <w:rPr>
                                <w:rFonts w:ascii="Cambria Math" w:hAnsi="Cambria Math"/>
                              </w:rPr>
                              <m:t>ln</m:t>
                            </m:r>
                          </m:fName>
                          <m:e>
                            <m:d>
                              <m:dPr>
                                <m:ctrlPr>
                                  <w:rPr>
                                    <w:rFonts w:ascii="Cambria Math" w:hAnsi="Cambria Math"/>
                                    <w:b w:val="0"/>
                                    <w:bCs w:val="0"/>
                                    <w:i/>
                                  </w:rPr>
                                </m:ctrlPr>
                              </m:dPr>
                              <m:e>
                                <m:sSub>
                                  <m:sSubPr>
                                    <m:ctrlPr>
                                      <w:rPr>
                                        <w:rFonts w:ascii="Cambria Math" w:hAnsi="Cambria Math"/>
                                        <w:b w:val="0"/>
                                        <w:bCs w:val="0"/>
                                        <w:i/>
                                      </w:rPr>
                                    </m:ctrlPr>
                                  </m:sSubPr>
                                  <m:e>
                                    <m:r>
                                      <m:rPr>
                                        <m:sty m:val="bi"/>
                                      </m:rPr>
                                      <w:rPr>
                                        <w:rFonts w:ascii="Cambria Math" w:hAnsi="Cambria Math"/>
                                      </w:rPr>
                                      <m:t>η</m:t>
                                    </m:r>
                                  </m:e>
                                  <m:sub>
                                    <m:r>
                                      <m:rPr>
                                        <m:sty m:val="bi"/>
                                      </m:rPr>
                                      <w:rPr>
                                        <w:rFonts w:ascii="Cambria Math" w:hAnsi="Cambria Math"/>
                                      </w:rPr>
                                      <m:t>0</m:t>
                                    </m:r>
                                  </m:sub>
                                </m:sSub>
                              </m:e>
                            </m:d>
                          </m:e>
                        </m:func>
                        <m:r>
                          <m:rPr>
                            <m:sty m:val="bi"/>
                          </m:rPr>
                          <w:rPr>
                            <w:rFonts w:ascii="Cambria Math" w:hAnsi="Cambria Math"/>
                          </w:rPr>
                          <m:t>+9.67</m:t>
                        </m:r>
                      </m:e>
                    </m:d>
                    <m:r>
                      <m:rPr>
                        <m:sty m:val="bi"/>
                      </m:rPr>
                      <w:rPr>
                        <w:rFonts w:ascii="Cambria Math" w:hAnsi="Cambria Math"/>
                      </w:rPr>
                      <m:t>×</m:t>
                    </m:r>
                    <m:d>
                      <m:dPr>
                        <m:begChr m:val="["/>
                        <m:endChr m:val="]"/>
                        <m:ctrlPr>
                          <w:rPr>
                            <w:rFonts w:ascii="Cambria Math" w:hAnsi="Cambria Math"/>
                            <w:b w:val="0"/>
                            <w:bCs w:val="0"/>
                            <w:i/>
                          </w:rPr>
                        </m:ctrlPr>
                      </m:dPr>
                      <m:e>
                        <m:r>
                          <m:rPr>
                            <m:sty m:val="bi"/>
                          </m:rPr>
                          <w:rPr>
                            <w:rFonts w:ascii="Cambria Math" w:hAnsi="Cambria Math"/>
                          </w:rPr>
                          <m:t>-1+</m:t>
                        </m:r>
                        <m:sSup>
                          <m:sSupPr>
                            <m:ctrlPr>
                              <w:rPr>
                                <w:rFonts w:ascii="Cambria Math" w:hAnsi="Cambria Math"/>
                                <w:b w:val="0"/>
                                <w:bCs w:val="0"/>
                                <w:i/>
                              </w:rPr>
                            </m:ctrlPr>
                          </m:sSupPr>
                          <m:e>
                            <m:r>
                              <m:rPr>
                                <m:sty m:val="bi"/>
                              </m:rPr>
                              <w:rPr>
                                <w:rFonts w:ascii="Cambria Math" w:hAnsi="Cambria Math"/>
                              </w:rPr>
                              <m:t>(1+5.1×</m:t>
                            </m:r>
                            <m:sSup>
                              <m:sSupPr>
                                <m:ctrlPr>
                                  <w:rPr>
                                    <w:rFonts w:ascii="Cambria Math" w:hAnsi="Cambria Math"/>
                                    <w:b w:val="0"/>
                                    <w:bCs w:val="0"/>
                                    <w:i/>
                                  </w:rPr>
                                </m:ctrlPr>
                              </m:sSupPr>
                              <m:e>
                                <m:r>
                                  <m:rPr>
                                    <m:sty m:val="bi"/>
                                  </m:rPr>
                                  <w:rPr>
                                    <w:rFonts w:ascii="Cambria Math" w:hAnsi="Cambria Math"/>
                                  </w:rPr>
                                  <m:t>10</m:t>
                                </m:r>
                              </m:e>
                              <m:sup>
                                <m:r>
                                  <m:rPr>
                                    <m:sty m:val="bi"/>
                                  </m:rPr>
                                  <w:rPr>
                                    <w:rFonts w:ascii="Cambria Math" w:hAnsi="Cambria Math"/>
                                  </w:rPr>
                                  <m:t>-9</m:t>
                                </m:r>
                              </m:sup>
                            </m:sSup>
                            <m:r>
                              <m:rPr>
                                <m:sty m:val="bi"/>
                              </m:rPr>
                              <w:rPr>
                                <w:rFonts w:ascii="Cambria Math" w:hAnsi="Cambria Math"/>
                              </w:rPr>
                              <m:t>p)</m:t>
                            </m:r>
                          </m:e>
                          <m:sup>
                            <m:sSub>
                              <m:sSubPr>
                                <m:ctrlPr>
                                  <w:rPr>
                                    <w:rFonts w:ascii="Cambria Math" w:hAnsi="Cambria Math"/>
                                    <w:b w:val="0"/>
                                    <w:bCs w:val="0"/>
                                    <w:i/>
                                  </w:rPr>
                                </m:ctrlPr>
                              </m:sSubPr>
                              <m:e>
                                <m:r>
                                  <m:rPr>
                                    <m:sty m:val="bi"/>
                                  </m:rPr>
                                  <w:rPr>
                                    <w:rFonts w:ascii="Cambria Math" w:hAnsi="Cambria Math"/>
                                  </w:rPr>
                                  <m:t>z</m:t>
                                </m:r>
                              </m:e>
                              <m:sub>
                                <m:r>
                                  <m:rPr>
                                    <m:sty m:val="bi"/>
                                  </m:rPr>
                                  <w:rPr>
                                    <w:rFonts w:ascii="Cambria Math" w:hAnsi="Cambria Math"/>
                                  </w:rPr>
                                  <m:t>0</m:t>
                                </m:r>
                              </m:sub>
                            </m:sSub>
                          </m:sup>
                        </m:sSup>
                      </m:e>
                    </m:d>
                  </m:e>
                </m:d>
              </m:oMath>
            </m:oMathPara>
          </w:p>
        </w:tc>
        <w:tc>
          <w:tcPr>
            <w:tcW w:w="567" w:type="dxa"/>
            <w:tcBorders>
              <w:bottom w:val="none" w:sz="0" w:space="0" w:color="auto"/>
            </w:tcBorders>
            <w:vAlign w:val="center"/>
          </w:tcPr>
          <w:p w14:paraId="7E16C901" w14:textId="09CE363E" w:rsidR="0083039A" w:rsidRPr="005A0E18" w:rsidRDefault="0083039A" w:rsidP="00C833B0">
            <w:pPr>
              <w:pStyle w:val="TextBlock"/>
              <w:spacing w:after="0" w:line="360" w:lineRule="auto"/>
              <w:jc w:val="center"/>
              <w:cnfStyle w:val="100000000000" w:firstRow="1" w:lastRow="0" w:firstColumn="0" w:lastColumn="0" w:oddVBand="0" w:evenVBand="0" w:oddHBand="0" w:evenHBand="0" w:firstRowFirstColumn="0" w:firstRowLastColumn="0" w:lastRowFirstColumn="0" w:lastRowLastColumn="0"/>
              <w:rPr>
                <w:b w:val="0"/>
                <w:sz w:val="18"/>
              </w:rPr>
            </w:pPr>
            <w:r w:rsidRPr="005A0E18">
              <w:rPr>
                <w:b w:val="0"/>
                <w:sz w:val="18"/>
              </w:rPr>
              <w:t>[</w:t>
            </w:r>
            <w:r w:rsidR="002C4763">
              <w:rPr>
                <w:b w:val="0"/>
                <w:sz w:val="18"/>
              </w:rPr>
              <w:t>40</w:t>
            </w:r>
            <w:r w:rsidRPr="005A0E18">
              <w:rPr>
                <w:b w:val="0"/>
                <w:sz w:val="18"/>
              </w:rPr>
              <w:t>]</w:t>
            </w:r>
          </w:p>
        </w:tc>
      </w:tr>
    </w:tbl>
    <w:p w14:paraId="2DB07603" w14:textId="77777777" w:rsidR="0083039A" w:rsidRDefault="0083039A" w:rsidP="0083039A">
      <w:r>
        <w:t>whe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0D9406F7" w14:textId="77777777" w:rsidTr="00C833B0">
        <w:trPr>
          <w:trHeight w:val="370"/>
          <w:jc w:val="center"/>
        </w:trPr>
        <w:tc>
          <w:tcPr>
            <w:tcW w:w="8504" w:type="dxa"/>
            <w:shd w:val="clear" w:color="auto" w:fill="auto"/>
            <w:vAlign w:val="center"/>
          </w:tcPr>
          <w:p w14:paraId="65AC0EAE" w14:textId="77777777" w:rsidR="0083039A" w:rsidRPr="00D4649A" w:rsidRDefault="00ED4957" w:rsidP="00C833B0">
            <w:pPr>
              <w:spacing w:line="360" w:lineRule="auto"/>
            </w:pPr>
            <m:oMathPara>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5.1×</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sSub>
                      <m:sSubPr>
                        <m:ctrlPr>
                          <w:rPr>
                            <w:rFonts w:ascii="Cambria Math" w:hAnsi="Cambria Math"/>
                            <w:i/>
                          </w:rPr>
                        </m:ctrlPr>
                      </m:sSubPr>
                      <m:e>
                        <m:r>
                          <m:rPr>
                            <m:sty m:val="p"/>
                          </m:rPr>
                          <w:rPr>
                            <w:rFonts w:ascii="Cambria Math" w:hAnsi="Cambria Math"/>
                          </w:rPr>
                          <m:t>ln</m:t>
                        </m:r>
                        <m:r>
                          <w:rPr>
                            <w:rFonts w:ascii="Cambria Math" w:hAnsi="Cambria Math"/>
                          </w:rPr>
                          <m:t>(</m:t>
                        </m:r>
                        <m:r>
                          <w:rPr>
                            <w:rFonts w:ascii="Cambria Math" w:hAnsi="Cambria Math"/>
                          </w:rPr>
                          <m:t>η</m:t>
                        </m:r>
                      </m:e>
                      <m:sub>
                        <m:r>
                          <w:rPr>
                            <w:rFonts w:ascii="Cambria Math" w:hAnsi="Cambria Math"/>
                          </w:rPr>
                          <m:t>0</m:t>
                        </m:r>
                      </m:sub>
                    </m:sSub>
                    <m:r>
                      <w:rPr>
                        <w:rFonts w:ascii="Cambria Math" w:hAnsi="Cambria Math"/>
                      </w:rPr>
                      <m:t>)+9.67)</m:t>
                    </m:r>
                  </m:den>
                </m:f>
              </m:oMath>
            </m:oMathPara>
          </w:p>
        </w:tc>
        <w:tc>
          <w:tcPr>
            <w:tcW w:w="567" w:type="dxa"/>
            <w:shd w:val="clear" w:color="auto" w:fill="auto"/>
            <w:vAlign w:val="center"/>
          </w:tcPr>
          <w:p w14:paraId="14BC0EE4" w14:textId="07D7B65F" w:rsidR="0083039A" w:rsidRPr="00CB4F02" w:rsidRDefault="0083039A" w:rsidP="00C833B0">
            <w:pPr>
              <w:pStyle w:val="TextBlock"/>
              <w:spacing w:after="0" w:line="360" w:lineRule="auto"/>
              <w:rPr>
                <w:bCs/>
                <w:sz w:val="18"/>
              </w:rPr>
            </w:pPr>
            <w:r w:rsidRPr="00CB4F02">
              <w:rPr>
                <w:bCs/>
                <w:sz w:val="18"/>
              </w:rPr>
              <w:t>[</w:t>
            </w:r>
            <w:r w:rsidR="002C4763">
              <w:rPr>
                <w:bCs/>
                <w:sz w:val="18"/>
              </w:rPr>
              <w:t>41</w:t>
            </w:r>
            <w:r w:rsidRPr="00CB4F02">
              <w:rPr>
                <w:bCs/>
                <w:sz w:val="18"/>
              </w:rPr>
              <w:t>]</w:t>
            </w:r>
          </w:p>
        </w:tc>
      </w:tr>
    </w:tbl>
    <w:p w14:paraId="02DBE5CF" w14:textId="77777777" w:rsidR="0083039A" w:rsidRDefault="0083039A" w:rsidP="0083039A">
      <w:r>
        <w:t>Pressure distribution is obtained from the variations in film thickness at the contact, which is defined as below:</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309BB643" w14:textId="77777777" w:rsidTr="00C833B0">
        <w:trPr>
          <w:trHeight w:val="370"/>
          <w:jc w:val="center"/>
        </w:trPr>
        <w:tc>
          <w:tcPr>
            <w:tcW w:w="8504" w:type="dxa"/>
            <w:shd w:val="clear" w:color="auto" w:fill="auto"/>
            <w:vAlign w:val="center"/>
          </w:tcPr>
          <w:p w14:paraId="490BF2E4" w14:textId="77777777" w:rsidR="0083039A" w:rsidRPr="00D4649A" w:rsidRDefault="00ED4957" w:rsidP="00C833B0">
            <w:pPr>
              <w:spacing w:line="360" w:lineRule="auto"/>
            </w:pPr>
            <m:oMathPara>
              <m:oMath>
                <m:sSub>
                  <m:sSubPr>
                    <m:ctrlPr>
                      <w:rPr>
                        <w:rFonts w:ascii="Cambria Math" w:eastAsiaTheme="minorHAnsi" w:hAnsi="Cambria Math"/>
                        <w:i/>
                      </w:rPr>
                    </m:ctrlPr>
                  </m:sSubPr>
                  <m:e>
                    <m:r>
                      <w:rPr>
                        <w:rFonts w:ascii="Cambria Math" w:hAnsi="Cambria Math"/>
                      </w:rPr>
                      <m:t>h=h</m:t>
                    </m:r>
                  </m:e>
                  <m:sub>
                    <m:r>
                      <w:rPr>
                        <w:rFonts w:ascii="Cambria Math" w:hAnsi="Cambria Math"/>
                      </w:rPr>
                      <m:t>0</m:t>
                    </m:r>
                  </m:sub>
                </m:sSub>
                <m:r>
                  <w:rPr>
                    <w:rFonts w:ascii="Cambria Math" w:hAnsi="Cambria Math"/>
                  </w:rPr>
                  <m:t>+</m:t>
                </m:r>
                <m:f>
                  <m:fPr>
                    <m:ctrlPr>
                      <w:rPr>
                        <w:rFonts w:ascii="Cambria Math" w:eastAsiaTheme="minorHAnsi" w:hAnsi="Cambria Math"/>
                        <w:i/>
                      </w:rPr>
                    </m:ctrlPr>
                  </m:fPr>
                  <m:num>
                    <m:sSup>
                      <m:sSupPr>
                        <m:ctrlPr>
                          <w:rPr>
                            <w:rFonts w:ascii="Cambria Math" w:eastAsiaTheme="minorHAnsi" w:hAnsi="Cambria Math"/>
                            <w:i/>
                          </w:rPr>
                        </m:ctrlPr>
                      </m:sSupPr>
                      <m:e>
                        <m:r>
                          <w:rPr>
                            <w:rFonts w:ascii="Cambria Math" w:hAnsi="Cambria Math"/>
                          </w:rPr>
                          <m:t>x</m:t>
                        </m:r>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zx</m:t>
                        </m:r>
                      </m:sub>
                    </m:sSub>
                  </m:den>
                </m:f>
                <m:r>
                  <w:rPr>
                    <w:rFonts w:ascii="Cambria Math" w:hAnsi="Cambria Math" w:cs="B Nazanin"/>
                  </w:rPr>
                  <m:t>-</m:t>
                </m:r>
                <m:f>
                  <m:fPr>
                    <m:ctrlPr>
                      <w:rPr>
                        <w:rFonts w:ascii="Cambria Math" w:hAnsi="Cambria Math" w:cs="B Nazanin"/>
                        <w:i/>
                        <w:iCs/>
                      </w:rPr>
                    </m:ctrlPr>
                  </m:fPr>
                  <m:num>
                    <m:r>
                      <w:rPr>
                        <w:rFonts w:ascii="Cambria Math" w:hAnsi="Cambria Math" w:cs="B Nazanin"/>
                      </w:rPr>
                      <m:t>2</m:t>
                    </m:r>
                  </m:num>
                  <m:den>
                    <m:r>
                      <w:rPr>
                        <w:rFonts w:ascii="Cambria Math" w:hAnsi="Cambria Math" w:cs="B Nazanin"/>
                      </w:rPr>
                      <m:t>π</m:t>
                    </m:r>
                    <m:sSub>
                      <m:sSubPr>
                        <m:ctrlPr>
                          <w:rPr>
                            <w:rFonts w:ascii="Cambria Math" w:hAnsi="Cambria Math" w:cs="B Nazanin"/>
                            <w:i/>
                          </w:rPr>
                        </m:ctrlPr>
                      </m:sSubPr>
                      <m:e>
                        <m:r>
                          <w:rPr>
                            <w:rFonts w:ascii="Cambria Math" w:hAnsi="Cambria Math" w:cs="B Nazanin"/>
                          </w:rPr>
                          <m:t>E</m:t>
                        </m:r>
                      </m:e>
                      <m:sub>
                        <m:r>
                          <w:rPr>
                            <w:rFonts w:ascii="Cambria Math" w:hAnsi="Cambria Math" w:cs="B Nazanin"/>
                          </w:rPr>
                          <m:t>r</m:t>
                        </m:r>
                      </m:sub>
                    </m:sSub>
                  </m:den>
                </m:f>
                <m:nary>
                  <m:naryPr>
                    <m:limLoc m:val="subSup"/>
                    <m:ctrlPr>
                      <w:rPr>
                        <w:rFonts w:ascii="Cambria Math" w:hAnsi="Cambria Math" w:cs="B Nazanin"/>
                        <w:i/>
                        <w:iCs/>
                      </w:rPr>
                    </m:ctrlPr>
                  </m:naryPr>
                  <m:sub>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r>
                          <w:rPr>
                            <w:rFonts w:ascii="Cambria Math" w:hAnsi="Cambria Math"/>
                            <w:lang w:bidi="fa-IR"/>
                          </w:rPr>
                          <m:t>,</m:t>
                        </m:r>
                        <m:r>
                          <w:rPr>
                            <w:rFonts w:ascii="Cambria Math" w:hAnsi="Cambria Math"/>
                            <w:lang w:bidi="fa-IR"/>
                          </w:rPr>
                          <m:t>in</m:t>
                        </m:r>
                      </m:sub>
                    </m:sSub>
                  </m:sub>
                  <m:sup>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c</m:t>
                        </m:r>
                        <m:r>
                          <w:rPr>
                            <w:rFonts w:ascii="Cambria Math" w:hAnsi="Cambria Math"/>
                            <w:lang w:bidi="fa-IR"/>
                          </w:rPr>
                          <m:t>,</m:t>
                        </m:r>
                        <m:r>
                          <w:rPr>
                            <w:rFonts w:ascii="Cambria Math" w:hAnsi="Cambria Math"/>
                            <w:lang w:bidi="fa-IR"/>
                          </w:rPr>
                          <m:t>out</m:t>
                        </m:r>
                      </m:sub>
                    </m:sSub>
                  </m:sup>
                  <m:e>
                    <m:r>
                      <w:rPr>
                        <w:rFonts w:ascii="Cambria Math" w:hAnsi="Cambria Math" w:cs="B Nazanin"/>
                      </w:rPr>
                      <m:t>pln</m:t>
                    </m:r>
                    <m:sSup>
                      <m:sSupPr>
                        <m:ctrlPr>
                          <w:rPr>
                            <w:rFonts w:ascii="Cambria Math" w:hAnsi="Cambria Math" w:cs="B Nazanin"/>
                            <w:i/>
                            <w:iCs/>
                          </w:rPr>
                        </m:ctrlPr>
                      </m:sSupPr>
                      <m:e>
                        <m:d>
                          <m:dPr>
                            <m:ctrlPr>
                              <w:rPr>
                                <w:rFonts w:ascii="Cambria Math" w:hAnsi="Cambria Math" w:cs="B Nazanin"/>
                                <w:i/>
                                <w:iCs/>
                              </w:rPr>
                            </m:ctrlPr>
                          </m:dPr>
                          <m:e>
                            <m:r>
                              <w:rPr>
                                <w:rFonts w:ascii="Cambria Math" w:hAnsi="Cambria Math" w:cs="B Nazanin"/>
                              </w:rPr>
                              <m:t>x</m:t>
                            </m:r>
                            <m:r>
                              <w:rPr>
                                <w:rFonts w:ascii="Cambria Math" w:hAnsi="Cambria Math" w:cs="B Nazanin"/>
                              </w:rPr>
                              <m:t>-</m:t>
                            </m:r>
                            <m:r>
                              <w:rPr>
                                <w:rFonts w:ascii="Cambria Math" w:hAnsi="Cambria Math" w:cs="B Nazanin"/>
                              </w:rPr>
                              <m:t>x</m:t>
                            </m:r>
                            <m:r>
                              <w:rPr>
                                <w:rFonts w:ascii="Cambria Math" w:hAnsi="Cambria Math" w:cs="B Nazanin"/>
                              </w:rPr>
                              <m:t>'</m:t>
                            </m:r>
                          </m:e>
                        </m:d>
                      </m:e>
                      <m:sup>
                        <m:r>
                          <w:rPr>
                            <w:rFonts w:ascii="Cambria Math" w:hAnsi="Cambria Math" w:cs="B Nazanin"/>
                          </w:rPr>
                          <m:t>2</m:t>
                        </m:r>
                      </m:sup>
                    </m:sSup>
                    <m:r>
                      <w:rPr>
                        <w:rFonts w:ascii="Cambria Math" w:hAnsi="Cambria Math" w:cs="B Nazanin"/>
                      </w:rPr>
                      <m:t>d</m:t>
                    </m:r>
                    <m:sSup>
                      <m:sSupPr>
                        <m:ctrlPr>
                          <w:rPr>
                            <w:rFonts w:ascii="Cambria Math" w:hAnsi="Cambria Math" w:cs="B Nazanin"/>
                            <w:i/>
                          </w:rPr>
                        </m:ctrlPr>
                      </m:sSupPr>
                      <m:e>
                        <m:r>
                          <w:rPr>
                            <w:rFonts w:ascii="Cambria Math" w:hAnsi="Cambria Math" w:cs="B Nazanin"/>
                          </w:rPr>
                          <m:t>x</m:t>
                        </m:r>
                      </m:e>
                      <m:sup>
                        <m:r>
                          <w:rPr>
                            <w:rFonts w:ascii="Cambria Math" w:hAnsi="Cambria Math" w:cs="B Nazanin"/>
                          </w:rPr>
                          <m:t>'</m:t>
                        </m:r>
                      </m:sup>
                    </m:sSup>
                  </m:e>
                </m:nary>
              </m:oMath>
            </m:oMathPara>
          </w:p>
        </w:tc>
        <w:tc>
          <w:tcPr>
            <w:tcW w:w="567" w:type="dxa"/>
            <w:shd w:val="clear" w:color="auto" w:fill="auto"/>
            <w:vAlign w:val="center"/>
          </w:tcPr>
          <w:p w14:paraId="6A71F39D" w14:textId="1FB11AFB" w:rsidR="0083039A" w:rsidRPr="00CB4F02" w:rsidRDefault="0083039A" w:rsidP="00C833B0">
            <w:pPr>
              <w:pStyle w:val="TextBlock"/>
              <w:spacing w:after="0" w:line="360" w:lineRule="auto"/>
              <w:rPr>
                <w:bCs/>
                <w:sz w:val="18"/>
              </w:rPr>
            </w:pPr>
            <w:r w:rsidRPr="00CB4F02">
              <w:rPr>
                <w:bCs/>
                <w:sz w:val="18"/>
              </w:rPr>
              <w:t>[</w:t>
            </w:r>
            <w:r w:rsidR="002C4763">
              <w:rPr>
                <w:bCs/>
                <w:sz w:val="18"/>
              </w:rPr>
              <w:t>42</w:t>
            </w:r>
            <w:r w:rsidRPr="00CB4F02">
              <w:rPr>
                <w:bCs/>
                <w:sz w:val="18"/>
              </w:rPr>
              <w:t>]</w:t>
            </w:r>
          </w:p>
        </w:tc>
      </w:tr>
    </w:tbl>
    <w:p w14:paraId="60ABF537" w14:textId="65088BAD" w:rsidR="0083039A" w:rsidRDefault="0083039A" w:rsidP="0083039A">
      <w:r>
        <w:t xml:space="preserve">where </w:t>
      </w:r>
      <m:oMath>
        <m:sSub>
          <m:sSubPr>
            <m:ctrlPr>
              <w:rPr>
                <w:rFonts w:ascii="Cambria Math" w:eastAsiaTheme="minorHAnsi" w:hAnsi="Cambria Math"/>
                <w:i/>
              </w:rPr>
            </m:ctrlPr>
          </m:sSubPr>
          <m:e>
            <m:r>
              <w:rPr>
                <w:rFonts w:ascii="Cambria Math" w:hAnsi="Cambria Math"/>
              </w:rPr>
              <m:t>h</m:t>
            </m:r>
          </m:e>
          <m:sub>
            <m:r>
              <w:rPr>
                <w:rFonts w:ascii="Cambria Math" w:hAnsi="Cambria Math"/>
              </w:rPr>
              <m:t>0</m:t>
            </m:r>
          </m:sub>
        </m:sSub>
      </m:oMath>
      <w:r>
        <w:t xml:space="preserve"> is the central film thickness, the second term represents an idealised film thickness parabola, with the ultimate term representing the localised contact deflection. </w:t>
      </w:r>
      <w:r w:rsidR="00244BAF">
        <w:t>Central film thickness is first estimated</w:t>
      </w:r>
      <w:r w:rsidR="00572E4A">
        <w:t xml:space="preserve"> using:</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244BAF" w:rsidRPr="00CB4F02" w14:paraId="622CA67E" w14:textId="77777777" w:rsidTr="006F2C23">
        <w:trPr>
          <w:trHeight w:val="370"/>
          <w:jc w:val="center"/>
        </w:trPr>
        <w:tc>
          <w:tcPr>
            <w:tcW w:w="8504" w:type="dxa"/>
            <w:shd w:val="clear" w:color="auto" w:fill="auto"/>
            <w:vAlign w:val="center"/>
          </w:tcPr>
          <w:p w14:paraId="6C77A44B" w14:textId="2DC545C3" w:rsidR="00244BAF" w:rsidRPr="00D4649A" w:rsidRDefault="00ED4957" w:rsidP="006F2C23">
            <w:pPr>
              <w:spacing w:line="360" w:lineRule="auto"/>
            </w:pPr>
            <m:oMathPara>
              <m:oMath>
                <m:sSub>
                  <m:sSubPr>
                    <m:ctrlPr>
                      <w:rPr>
                        <w:rFonts w:ascii="Cambria Math" w:eastAsiaTheme="minorHAnsi"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3.06</m:t>
                </m:r>
                <m:sSup>
                  <m:sSupPr>
                    <m:ctrlPr>
                      <w:rPr>
                        <w:rFonts w:ascii="Cambria Math" w:hAnsi="Cambria Math"/>
                        <w:i/>
                      </w:rPr>
                    </m:ctrlPr>
                  </m:sSupPr>
                  <m:e>
                    <m:r>
                      <w:rPr>
                        <w:rFonts w:ascii="Cambria Math" w:hAnsi="Cambria Math"/>
                      </w:rPr>
                      <m:t>G</m:t>
                    </m:r>
                  </m:e>
                  <m:sup>
                    <m:r>
                      <w:rPr>
                        <w:rFonts w:ascii="Cambria Math" w:hAnsi="Cambria Math"/>
                      </w:rPr>
                      <m:t>*0.56</m:t>
                    </m:r>
                  </m:sup>
                </m:sSup>
                <m:sSup>
                  <m:sSupPr>
                    <m:ctrlPr>
                      <w:rPr>
                        <w:rFonts w:ascii="Cambria Math" w:hAnsi="Cambria Math"/>
                        <w:i/>
                      </w:rPr>
                    </m:ctrlPr>
                  </m:sSupPr>
                  <m:e>
                    <m:r>
                      <w:rPr>
                        <w:rFonts w:ascii="Cambria Math" w:hAnsi="Cambria Math"/>
                      </w:rPr>
                      <m:t>U</m:t>
                    </m:r>
                  </m:e>
                  <m:sup>
                    <m:r>
                      <w:rPr>
                        <w:rFonts w:ascii="Cambria Math" w:hAnsi="Cambria Math"/>
                      </w:rPr>
                      <m:t>*0.69</m:t>
                    </m:r>
                  </m:sup>
                </m:sSup>
                <m:sSup>
                  <m:sSupPr>
                    <m:ctrlPr>
                      <w:rPr>
                        <w:rFonts w:ascii="Cambria Math" w:hAnsi="Cambria Math"/>
                        <w:i/>
                      </w:rPr>
                    </m:ctrlPr>
                  </m:sSupPr>
                  <m:e>
                    <m:r>
                      <w:rPr>
                        <w:rFonts w:ascii="Cambria Math" w:hAnsi="Cambria Math"/>
                      </w:rPr>
                      <m:t>W</m:t>
                    </m:r>
                  </m:e>
                  <m:sup>
                    <m:r>
                      <w:rPr>
                        <w:rFonts w:ascii="Cambria Math" w:hAnsi="Cambria Math"/>
                      </w:rPr>
                      <m:t>*-0.1</m:t>
                    </m:r>
                  </m:sup>
                </m:sSup>
              </m:oMath>
            </m:oMathPara>
          </w:p>
        </w:tc>
        <w:tc>
          <w:tcPr>
            <w:tcW w:w="567" w:type="dxa"/>
            <w:shd w:val="clear" w:color="auto" w:fill="auto"/>
            <w:vAlign w:val="center"/>
          </w:tcPr>
          <w:p w14:paraId="44E6B7F9" w14:textId="54327D8C" w:rsidR="00244BAF" w:rsidRPr="00CB4F02" w:rsidRDefault="00244BAF" w:rsidP="006F2C23">
            <w:pPr>
              <w:pStyle w:val="TextBlock"/>
              <w:spacing w:after="0" w:line="360" w:lineRule="auto"/>
              <w:rPr>
                <w:bCs/>
                <w:sz w:val="18"/>
              </w:rPr>
            </w:pPr>
            <w:r w:rsidRPr="00CB4F02">
              <w:rPr>
                <w:bCs/>
                <w:sz w:val="18"/>
              </w:rPr>
              <w:t>[</w:t>
            </w:r>
            <w:r w:rsidR="002C4763">
              <w:rPr>
                <w:bCs/>
                <w:sz w:val="18"/>
              </w:rPr>
              <w:t>43</w:t>
            </w:r>
            <w:r w:rsidRPr="00CB4F02">
              <w:rPr>
                <w:bCs/>
                <w:sz w:val="18"/>
              </w:rPr>
              <w:t>]</w:t>
            </w:r>
          </w:p>
        </w:tc>
      </w:tr>
    </w:tbl>
    <w:p w14:paraId="7AA37976" w14:textId="29D178F8" w:rsidR="00244BAF" w:rsidRDefault="00572E4A" w:rsidP="0083039A">
      <w:r>
        <w:t>The dimensionless materials, speed and load parameters used are:</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572E4A" w:rsidRPr="00CB4F02" w14:paraId="6457480A" w14:textId="77777777" w:rsidTr="006F2C23">
        <w:trPr>
          <w:trHeight w:val="370"/>
          <w:jc w:val="center"/>
        </w:trPr>
        <w:tc>
          <w:tcPr>
            <w:tcW w:w="8504" w:type="dxa"/>
            <w:shd w:val="clear" w:color="auto" w:fill="auto"/>
            <w:vAlign w:val="center"/>
          </w:tcPr>
          <w:p w14:paraId="4D8A403C" w14:textId="3D57549B" w:rsidR="00572E4A" w:rsidRPr="00D4649A" w:rsidRDefault="00ED4957" w:rsidP="006F2C23">
            <w:pPr>
              <w:spacing w:line="360" w:lineRule="auto"/>
            </w:pPr>
            <m:oMathPara>
              <m:oMath>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r>
                  <w:rPr>
                    <w:rFonts w:ascii="Cambria Math" w:hAnsi="Cambria Math"/>
                  </w:rPr>
                  <m:t>α</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 xml:space="preserve">,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u</m:t>
                    </m:r>
                    <m:sSub>
                      <m:sSubPr>
                        <m:ctrlPr>
                          <w:rPr>
                            <w:rFonts w:ascii="Cambria Math" w:hAnsi="Cambria Math"/>
                            <w:b/>
                            <w:bCs/>
                            <w:i/>
                          </w:rPr>
                        </m:ctrlPr>
                      </m:sSubPr>
                      <m:e>
                        <m:r>
                          <w:rPr>
                            <w:rFonts w:ascii="Cambria Math" w:hAnsi="Cambria Math"/>
                          </w:rPr>
                          <m:t>η</m:t>
                        </m:r>
                      </m:e>
                      <m:sub>
                        <m:r>
                          <w:rPr>
                            <w:rFonts w:ascii="Cambria Math" w:hAnsi="Cambria Math"/>
                          </w:rPr>
                          <m:t>0</m:t>
                        </m:r>
                      </m:sub>
                    </m:sSub>
                  </m:num>
                  <m:den>
                    <m:sSub>
                      <m:sSubPr>
                        <m:ctrlPr>
                          <w:rPr>
                            <w:rFonts w:ascii="Cambria Math" w:hAnsi="Cambria Math"/>
                            <w:i/>
                          </w:rPr>
                        </m:ctrlPr>
                      </m:sSubPr>
                      <m:e>
                        <m:r>
                          <w:rPr>
                            <w:rFonts w:ascii="Cambria Math" w:hAnsi="Cambria Math"/>
                          </w:rPr>
                          <m:t>R</m:t>
                        </m:r>
                      </m:e>
                      <m:sub>
                        <m:r>
                          <w:rPr>
                            <w:rFonts w:ascii="Cambria Math" w:hAnsi="Cambria Math"/>
                          </w:rPr>
                          <m:t>zx</m:t>
                        </m:r>
                      </m:sub>
                    </m:sSub>
                    <m:sSub>
                      <m:sSubPr>
                        <m:ctrlPr>
                          <w:rPr>
                            <w:rFonts w:ascii="Cambria Math" w:hAnsi="Cambria Math"/>
                            <w:i/>
                          </w:rPr>
                        </m:ctrlPr>
                      </m:sSubPr>
                      <m:e>
                        <m:r>
                          <w:rPr>
                            <w:rFonts w:ascii="Cambria Math" w:hAnsi="Cambria Math"/>
                          </w:rPr>
                          <m:t>E</m:t>
                        </m:r>
                      </m:e>
                      <m:sub>
                        <m:r>
                          <w:rPr>
                            <w:rFonts w:ascii="Cambria Math" w:hAnsi="Cambria Math"/>
                          </w:rPr>
                          <m:t>r</m:t>
                        </m:r>
                      </m:sub>
                    </m:sSub>
                  </m:den>
                </m:f>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w</m:t>
                    </m:r>
                  </m:num>
                  <m:den>
                    <m:r>
                      <w:rPr>
                        <w:rFonts w:ascii="Cambria Math" w:hAnsi="Cambria Math"/>
                      </w:rPr>
                      <m:t>L</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den>
                </m:f>
              </m:oMath>
            </m:oMathPara>
          </w:p>
        </w:tc>
        <w:tc>
          <w:tcPr>
            <w:tcW w:w="567" w:type="dxa"/>
            <w:shd w:val="clear" w:color="auto" w:fill="auto"/>
            <w:vAlign w:val="center"/>
          </w:tcPr>
          <w:p w14:paraId="4BCF21FA" w14:textId="2E50ED46" w:rsidR="00572E4A" w:rsidRPr="00CB4F02" w:rsidRDefault="00572E4A" w:rsidP="006F2C23">
            <w:pPr>
              <w:pStyle w:val="TextBlock"/>
              <w:spacing w:after="0" w:line="360" w:lineRule="auto"/>
              <w:rPr>
                <w:bCs/>
                <w:sz w:val="18"/>
              </w:rPr>
            </w:pPr>
            <w:r w:rsidRPr="00CB4F02">
              <w:rPr>
                <w:bCs/>
                <w:sz w:val="18"/>
              </w:rPr>
              <w:t>[</w:t>
            </w:r>
            <w:r w:rsidR="002C4763">
              <w:rPr>
                <w:bCs/>
                <w:sz w:val="18"/>
              </w:rPr>
              <w:t>44</w:t>
            </w:r>
            <w:r w:rsidRPr="00CB4F02">
              <w:rPr>
                <w:bCs/>
                <w:sz w:val="18"/>
              </w:rPr>
              <w:t>]</w:t>
            </w:r>
          </w:p>
        </w:tc>
      </w:tr>
    </w:tbl>
    <w:p w14:paraId="3FEB26C2" w14:textId="77777777" w:rsidR="0083039A" w:rsidRDefault="0083039A" w:rsidP="0083039A">
      <w:r>
        <w:t>Below, the method of solution for the numerical EHL model is provided:</w:t>
      </w:r>
    </w:p>
    <w:p w14:paraId="3B3AA9E8" w14:textId="5F12E04D" w:rsidR="0083039A" w:rsidRPr="008452AB" w:rsidRDefault="00572E4A" w:rsidP="0083039A">
      <w:pPr>
        <w:pStyle w:val="ListParagraph"/>
        <w:numPr>
          <w:ilvl w:val="0"/>
          <w:numId w:val="3"/>
        </w:numPr>
        <w:rPr>
          <w:b/>
          <w:bCs/>
        </w:rPr>
      </w:pPr>
      <w:r>
        <w:lastRenderedPageBreak/>
        <w:t xml:space="preserve">The </w:t>
      </w:r>
      <w:r w:rsidR="0083039A">
        <w:t xml:space="preserve">load </w:t>
      </w:r>
      <w:r>
        <w:t>value at the roller-race contact is input, this is often obtained from a dynamic model.</w:t>
      </w:r>
    </w:p>
    <w:p w14:paraId="5495036B" w14:textId="77777777" w:rsidR="0083039A" w:rsidRPr="007B7D35" w:rsidRDefault="0083039A" w:rsidP="0083039A">
      <w:pPr>
        <w:pStyle w:val="ListParagraph"/>
        <w:ind w:left="360"/>
        <w:rPr>
          <w:b/>
          <w:bCs/>
        </w:rPr>
      </w:pPr>
    </w:p>
    <w:p w14:paraId="73B10D6A" w14:textId="77777777" w:rsidR="0083039A" w:rsidRPr="008452AB" w:rsidRDefault="0083039A" w:rsidP="0083039A">
      <w:pPr>
        <w:pStyle w:val="ListParagraph"/>
        <w:numPr>
          <w:ilvl w:val="0"/>
          <w:numId w:val="3"/>
        </w:numPr>
        <w:rPr>
          <w:b/>
          <w:bCs/>
        </w:rPr>
      </w:pPr>
      <w:r>
        <w:t xml:space="preserve">An initial estimation of lubricant film thickness,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is made.</w:t>
      </w:r>
    </w:p>
    <w:p w14:paraId="6A5C8AC6" w14:textId="77777777" w:rsidR="0083039A" w:rsidRPr="008452AB" w:rsidRDefault="0083039A" w:rsidP="0083039A">
      <w:pPr>
        <w:pStyle w:val="ListParagraph"/>
        <w:rPr>
          <w:b/>
          <w:bCs/>
        </w:rPr>
      </w:pPr>
    </w:p>
    <w:p w14:paraId="7B44C417" w14:textId="5B82A885" w:rsidR="0083039A" w:rsidRDefault="0083039A" w:rsidP="0083039A">
      <w:pPr>
        <w:pStyle w:val="ListParagraph"/>
        <w:numPr>
          <w:ilvl w:val="0"/>
          <w:numId w:val="3"/>
        </w:numPr>
      </w:pPr>
      <w:r>
        <w:t>Inlet and outlet distances</w:t>
      </w:r>
      <w:r w:rsidR="00406247">
        <w:t xml:space="preserve"> are</w:t>
      </w:r>
      <w:r>
        <w:t xml:space="preserve"> set to -4.5</w:t>
      </w:r>
      <m:oMath>
        <m:r>
          <w:rPr>
            <w:rFonts w:ascii="Cambria Math" w:hAnsi="Cambria Math"/>
          </w:rPr>
          <m:t>a</m:t>
        </m:r>
      </m:oMath>
      <w:r>
        <w:t xml:space="preserve"> to 1.5</w:t>
      </w:r>
      <m:oMath>
        <m:r>
          <w:rPr>
            <w:rFonts w:ascii="Cambria Math" w:hAnsi="Cambria Math"/>
          </w:rPr>
          <m:t>a</m:t>
        </m:r>
      </m:oMath>
      <w:r>
        <w:t xml:space="preserve"> based on the contact half width calculation. This sets up the computational domain.</w:t>
      </w:r>
    </w:p>
    <w:p w14:paraId="1823915B" w14:textId="77777777" w:rsidR="0083039A" w:rsidRDefault="0083039A" w:rsidP="0083039A">
      <w:pPr>
        <w:pStyle w:val="ListParagraph"/>
      </w:pPr>
    </w:p>
    <w:p w14:paraId="278C1239" w14:textId="6C0896D8" w:rsidR="0083039A" w:rsidRPr="00712CA3" w:rsidRDefault="0083039A" w:rsidP="0083039A">
      <w:pPr>
        <w:pStyle w:val="ListParagraph"/>
        <w:numPr>
          <w:ilvl w:val="0"/>
          <w:numId w:val="3"/>
        </w:numPr>
        <w:rPr>
          <w:b/>
          <w:bCs/>
        </w:rPr>
      </w:pPr>
      <w:r>
        <w:t>Pr</w:t>
      </w:r>
      <w:r w:rsidRPr="008961B8">
        <w:t xml:space="preserve">essure distribution and film thickness are obtained through simultaneous solutions of equations </w:t>
      </w:r>
      <w:r w:rsidR="008961B8" w:rsidRPr="008961B8">
        <w:t>38</w:t>
      </w:r>
      <w:r w:rsidRPr="008961B8">
        <w:t>-</w:t>
      </w:r>
      <w:r w:rsidR="008961B8" w:rsidRPr="008961B8">
        <w:t>42</w:t>
      </w:r>
      <w:r w:rsidRPr="008961B8">
        <w:t>.</w:t>
      </w:r>
      <w:r>
        <w:t xml:space="preserve"> Newton-Raphson iterative scheme is used for speed and robustness of convergence </w:t>
      </w:r>
      <w:r>
        <w:fldChar w:fldCharType="begin" w:fldLock="1"/>
      </w:r>
      <w:r w:rsidR="00FB1ED4">
        <w:instrText>ADDIN CSL_CITATION {"citationItems":[{"id":"ITEM-1","itemData":{"DOI":"10.1016/B978-0-408-22161-0.50048-2","author":[{"dropping-particle":"","family":"Okamura","given":"H.","non-dropping-particle":"","parse-names":false,"suffix":""}],"container-title":"Tribology of Reciprocating Engines","id":"ITEM-1","issued":{"date-parts":[["1993"]]},"page":"313-320","publisher":"Elsevier","title":"A contribution to the numerical analysis of isothermal elastohydrodynamic lubrication","type":"chapter"},"uris":["http://www.mendeley.com/documents/?uuid=ef277398-ce00-4b50-8f90-acdcd96a4eb1"]}],"mendeley":{"formattedCitation":"(Okamura, 1993)","plainTextFormattedCitation":"(Okamura, 1993)","previouslyFormattedCitation":"&lt;sup&gt;12&lt;/sup&gt;"},"properties":{"noteIndex":0},"schema":"https://github.com/citation-style-language/schema/raw/master/csl-citation.json"}</w:instrText>
      </w:r>
      <w:r>
        <w:fldChar w:fldCharType="separate"/>
      </w:r>
      <w:r w:rsidR="00FB1ED4" w:rsidRPr="00FB1ED4">
        <w:rPr>
          <w:noProof/>
        </w:rPr>
        <w:t>(Okamura, 1993)</w:t>
      </w:r>
      <w:r>
        <w:fldChar w:fldCharType="end"/>
      </w:r>
      <w:r>
        <w:t>. Pressure convergence criterion is required for the iterative solution:</w:t>
      </w:r>
    </w:p>
    <w:p w14:paraId="43A3D718" w14:textId="77777777" w:rsidR="0083039A" w:rsidRPr="00712CA3" w:rsidRDefault="0083039A" w:rsidP="0083039A">
      <w:pPr>
        <w:pStyle w:val="ListParagraph"/>
        <w:rPr>
          <w:b/>
          <w:bCs/>
        </w:rPr>
      </w:pP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5FD434DE" w14:textId="77777777" w:rsidTr="00C833B0">
        <w:trPr>
          <w:trHeight w:val="781"/>
          <w:jc w:val="center"/>
        </w:trPr>
        <w:tc>
          <w:tcPr>
            <w:tcW w:w="8504" w:type="dxa"/>
            <w:shd w:val="clear" w:color="auto" w:fill="auto"/>
            <w:vAlign w:val="center"/>
          </w:tcPr>
          <w:p w14:paraId="7F7F8B02" w14:textId="77777777" w:rsidR="0083039A" w:rsidRPr="00D4649A" w:rsidRDefault="00ED4957" w:rsidP="00C833B0">
            <w:pPr>
              <w:pStyle w:val="ListParagraph"/>
              <w:spacing w:line="360" w:lineRule="auto"/>
              <w:ind w:left="360"/>
            </w:pPr>
            <m:oMathPara>
              <m:oMath>
                <m:sSub>
                  <m:sSubPr>
                    <m:ctrlPr>
                      <w:rPr>
                        <w:rFonts w:ascii="Cambria Math" w:hAnsi="Cambria Math"/>
                        <w:i/>
                      </w:rPr>
                    </m:ctrlPr>
                  </m:sSubPr>
                  <m:e>
                    <m:r>
                      <w:rPr>
                        <w:rFonts w:ascii="Cambria Math" w:hAnsi="Cambria Math"/>
                      </w:rPr>
                      <m:t>Err</m:t>
                    </m:r>
                  </m:e>
                  <m:sub>
                    <m:r>
                      <w:rPr>
                        <w:rFonts w:ascii="Cambria Math" w:hAnsi="Cambria Math"/>
                      </w:rPr>
                      <m:t>pressure</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ld</m:t>
                                </m:r>
                              </m:sub>
                            </m:sSub>
                          </m:e>
                        </m:d>
                      </m:e>
                    </m:nary>
                  </m:num>
                  <m:den>
                    <m:nary>
                      <m:naryPr>
                        <m:chr m:val="∑"/>
                        <m:limLoc m:val="subSup"/>
                        <m:ctrlPr>
                          <w:rPr>
                            <w:rFonts w:ascii="Cambria Math" w:hAnsi="Cambria Math"/>
                            <w:i/>
                          </w:rPr>
                        </m:ctrlPr>
                      </m:naryPr>
                      <m:sub>
                        <m:r>
                          <w:rPr>
                            <w:rFonts w:ascii="Cambria Math" w:hAnsi="Cambria Math"/>
                          </w:rPr>
                          <m:t>i</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old</m:t>
                            </m:r>
                          </m:sub>
                        </m:sSub>
                      </m:e>
                    </m:nary>
                  </m:den>
                </m:f>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p</m:t>
                    </m:r>
                  </m:sub>
                </m:sSub>
              </m:oMath>
            </m:oMathPara>
          </w:p>
        </w:tc>
        <w:tc>
          <w:tcPr>
            <w:tcW w:w="567" w:type="dxa"/>
            <w:shd w:val="clear" w:color="auto" w:fill="auto"/>
            <w:vAlign w:val="center"/>
          </w:tcPr>
          <w:p w14:paraId="5B04BD04" w14:textId="126E127B" w:rsidR="0083039A" w:rsidRPr="00CB4F02" w:rsidRDefault="0083039A" w:rsidP="00C833B0">
            <w:pPr>
              <w:pStyle w:val="TextBlock"/>
              <w:spacing w:after="0" w:line="360" w:lineRule="auto"/>
              <w:rPr>
                <w:bCs/>
                <w:sz w:val="18"/>
              </w:rPr>
            </w:pPr>
            <w:r w:rsidRPr="00CB4F02">
              <w:rPr>
                <w:bCs/>
                <w:sz w:val="18"/>
              </w:rPr>
              <w:t>[</w:t>
            </w:r>
            <w:r w:rsidR="002C4763">
              <w:rPr>
                <w:bCs/>
                <w:sz w:val="18"/>
              </w:rPr>
              <w:t>45</w:t>
            </w:r>
            <w:r w:rsidRPr="00CB4F02">
              <w:rPr>
                <w:bCs/>
                <w:sz w:val="18"/>
              </w:rPr>
              <w:t>]</w:t>
            </w:r>
          </w:p>
        </w:tc>
      </w:tr>
    </w:tbl>
    <w:p w14:paraId="6AFD107F" w14:textId="77777777" w:rsidR="0083039A" w:rsidRDefault="0083039A" w:rsidP="0083039A">
      <w:pPr>
        <w:ind w:left="360"/>
      </w:pPr>
      <w:r>
        <w:t xml:space="preserve">where </w:t>
      </w:r>
      <m:oMath>
        <m:sSub>
          <m:sSubPr>
            <m:ctrlPr>
              <w:rPr>
                <w:rFonts w:ascii="Cambria Math" w:hAnsi="Cambria Math"/>
                <w:i/>
              </w:rPr>
            </m:ctrlPr>
          </m:sSubPr>
          <m:e>
            <m:r>
              <w:rPr>
                <w:rFonts w:ascii="Cambria Math" w:hAnsi="Cambria Math"/>
              </w:rPr>
              <m:t>ε</m:t>
            </m:r>
          </m:e>
          <m:sub>
            <m:r>
              <w:rPr>
                <w:rFonts w:ascii="Cambria Math" w:hAnsi="Cambria Math"/>
              </w:rPr>
              <m:t>p</m:t>
            </m:r>
          </m:sub>
        </m:sSub>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5</m:t>
            </m:r>
          </m:sup>
        </m:sSup>
      </m:oMath>
    </w:p>
    <w:p w14:paraId="096ECEE7" w14:textId="77777777" w:rsidR="0083039A" w:rsidRDefault="0083039A" w:rsidP="0083039A">
      <w:pPr>
        <w:ind w:left="360"/>
      </w:pPr>
      <w:r>
        <w:t>Under-relaxation is applied between successive iterations where the criterion is not met</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50C75DA4" w14:textId="77777777" w:rsidTr="00C833B0">
        <w:trPr>
          <w:trHeight w:val="370"/>
          <w:jc w:val="center"/>
        </w:trPr>
        <w:tc>
          <w:tcPr>
            <w:tcW w:w="8504" w:type="dxa"/>
            <w:shd w:val="clear" w:color="auto" w:fill="auto"/>
            <w:vAlign w:val="center"/>
          </w:tcPr>
          <w:p w14:paraId="7B0423A5" w14:textId="77777777" w:rsidR="0083039A" w:rsidRPr="00D4649A" w:rsidRDefault="00ED4957" w:rsidP="00C833B0">
            <w:pPr>
              <w:spacing w:line="360" w:lineRule="auto"/>
            </w:pPr>
            <m:oMathPara>
              <m:oMath>
                <m:sSub>
                  <m:sSubPr>
                    <m:ctrlPr>
                      <w:rPr>
                        <w:rFonts w:ascii="Cambria Math" w:hAnsi="Cambria Math"/>
                        <w:i/>
                      </w:rPr>
                    </m:ctrlPr>
                  </m:sSubPr>
                  <m:e>
                    <m:r>
                      <w:rPr>
                        <w:rFonts w:ascii="Cambria Math" w:hAnsi="Cambria Math"/>
                      </w:rPr>
                      <m:t>p</m:t>
                    </m:r>
                  </m:e>
                  <m:sub>
                    <m:r>
                      <w:rPr>
                        <w:rFonts w:ascii="Cambria Math" w:hAnsi="Cambria Math"/>
                      </w:rPr>
                      <m:t>new</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γ</m:t>
                    </m:r>
                  </m:e>
                </m:d>
                <m:sSub>
                  <m:sSubPr>
                    <m:ctrlPr>
                      <w:rPr>
                        <w:rFonts w:ascii="Cambria Math" w:hAnsi="Cambria Math"/>
                        <w:i/>
                      </w:rPr>
                    </m:ctrlPr>
                  </m:sSubPr>
                  <m:e>
                    <m:r>
                      <w:rPr>
                        <w:rFonts w:ascii="Cambria Math" w:hAnsi="Cambria Math"/>
                      </w:rPr>
                      <m:t>p</m:t>
                    </m:r>
                  </m:e>
                  <m:sub>
                    <m:r>
                      <w:rPr>
                        <w:rFonts w:ascii="Cambria Math" w:hAnsi="Cambria Math"/>
                      </w:rPr>
                      <m:t>old</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new</m:t>
                    </m:r>
                  </m:sub>
                </m:sSub>
              </m:oMath>
            </m:oMathPara>
          </w:p>
        </w:tc>
        <w:tc>
          <w:tcPr>
            <w:tcW w:w="567" w:type="dxa"/>
            <w:shd w:val="clear" w:color="auto" w:fill="auto"/>
            <w:vAlign w:val="center"/>
          </w:tcPr>
          <w:p w14:paraId="68D865D4" w14:textId="6BBCD923" w:rsidR="0083039A" w:rsidRPr="00CB4F02" w:rsidRDefault="0083039A" w:rsidP="00C833B0">
            <w:pPr>
              <w:pStyle w:val="TextBlock"/>
              <w:spacing w:after="0" w:line="360" w:lineRule="auto"/>
              <w:rPr>
                <w:bCs/>
                <w:sz w:val="18"/>
              </w:rPr>
            </w:pPr>
            <w:r w:rsidRPr="00CB4F02">
              <w:rPr>
                <w:bCs/>
                <w:sz w:val="18"/>
              </w:rPr>
              <w:t>[</w:t>
            </w:r>
            <w:r w:rsidR="002C4763">
              <w:rPr>
                <w:bCs/>
                <w:sz w:val="18"/>
              </w:rPr>
              <w:t>46</w:t>
            </w:r>
            <w:r w:rsidRPr="00CB4F02">
              <w:rPr>
                <w:bCs/>
                <w:sz w:val="18"/>
              </w:rPr>
              <w:t>]</w:t>
            </w:r>
          </w:p>
        </w:tc>
      </w:tr>
    </w:tbl>
    <w:p w14:paraId="0B603E70" w14:textId="77777777" w:rsidR="0083039A" w:rsidRDefault="0083039A" w:rsidP="0083039A">
      <w:pPr>
        <w:ind w:left="360"/>
      </w:pPr>
      <w:r>
        <w:t xml:space="preserve">where the under-relaxation factor is typically </w:t>
      </w:r>
      <m:oMath>
        <m:r>
          <w:rPr>
            <w:rFonts w:ascii="Cambria Math" w:hAnsi="Cambria Math"/>
          </w:rPr>
          <m:t>0.01≤γ≤0.8</m:t>
        </m:r>
      </m:oMath>
      <w:r>
        <w:t>.</w:t>
      </w:r>
    </w:p>
    <w:p w14:paraId="06480AB5" w14:textId="77777777" w:rsidR="0083039A" w:rsidRPr="004523ED" w:rsidRDefault="0083039A" w:rsidP="0083039A">
      <w:pPr>
        <w:pStyle w:val="ListParagraph"/>
        <w:numPr>
          <w:ilvl w:val="0"/>
          <w:numId w:val="3"/>
        </w:numPr>
        <w:spacing w:after="0"/>
        <w:rPr>
          <w:b/>
          <w:bCs/>
        </w:rPr>
      </w:pPr>
      <w:r>
        <w:t>Hydrodynamic reaction load is calculated using the integration of pressure over the computational domain</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6FDFCD89" w14:textId="77777777" w:rsidTr="00C833B0">
        <w:trPr>
          <w:trHeight w:val="370"/>
          <w:jc w:val="center"/>
        </w:trPr>
        <w:tc>
          <w:tcPr>
            <w:tcW w:w="8504" w:type="dxa"/>
            <w:shd w:val="clear" w:color="auto" w:fill="auto"/>
            <w:vAlign w:val="center"/>
          </w:tcPr>
          <w:p w14:paraId="14CF8831" w14:textId="77777777" w:rsidR="0083039A" w:rsidRPr="00D4649A" w:rsidRDefault="00ED4957" w:rsidP="00C833B0">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h</m:t>
                    </m:r>
                  </m:sub>
                </m:sSub>
                <m:r>
                  <w:rPr>
                    <w:rFonts w:ascii="Cambria Math" w:hAnsi="Cambria Math"/>
                  </w:rPr>
                  <m:t>=</m:t>
                </m:r>
                <m:r>
                  <w:rPr>
                    <w:rFonts w:ascii="Cambria Math" w:hAnsi="Cambria Math"/>
                  </w:rPr>
                  <m:t>L</m:t>
                </m:r>
                <m:nary>
                  <m:naryPr>
                    <m:limLoc m:val="undOvr"/>
                    <m:subHide m:val="1"/>
                    <m:supHide m:val="1"/>
                    <m:ctrlPr>
                      <w:rPr>
                        <w:rFonts w:ascii="Cambria Math" w:hAnsi="Cambria Math"/>
                        <w:i/>
                      </w:rPr>
                    </m:ctrlPr>
                  </m:naryPr>
                  <m:sub/>
                  <m:sup/>
                  <m:e>
                    <m:r>
                      <w:rPr>
                        <w:rFonts w:ascii="Cambria Math" w:hAnsi="Cambria Math"/>
                      </w:rPr>
                      <m:t>pdx</m:t>
                    </m:r>
                  </m:e>
                </m:nary>
              </m:oMath>
            </m:oMathPara>
          </w:p>
        </w:tc>
        <w:tc>
          <w:tcPr>
            <w:tcW w:w="567" w:type="dxa"/>
            <w:shd w:val="clear" w:color="auto" w:fill="auto"/>
            <w:vAlign w:val="center"/>
          </w:tcPr>
          <w:p w14:paraId="78A86962" w14:textId="40B0C647" w:rsidR="0083039A" w:rsidRPr="00CB4F02" w:rsidRDefault="0083039A" w:rsidP="00C833B0">
            <w:pPr>
              <w:pStyle w:val="TextBlock"/>
              <w:spacing w:after="0" w:line="360" w:lineRule="auto"/>
              <w:rPr>
                <w:bCs/>
                <w:sz w:val="18"/>
              </w:rPr>
            </w:pPr>
            <w:r w:rsidRPr="00CB4F02">
              <w:rPr>
                <w:bCs/>
                <w:sz w:val="18"/>
              </w:rPr>
              <w:t>[</w:t>
            </w:r>
            <w:r w:rsidR="002C4763">
              <w:rPr>
                <w:bCs/>
                <w:sz w:val="18"/>
              </w:rPr>
              <w:t>47</w:t>
            </w:r>
            <w:r w:rsidRPr="00CB4F02">
              <w:rPr>
                <w:bCs/>
                <w:sz w:val="18"/>
              </w:rPr>
              <w:t>]</w:t>
            </w:r>
          </w:p>
        </w:tc>
      </w:tr>
    </w:tbl>
    <w:p w14:paraId="77DCE133" w14:textId="102A8050" w:rsidR="0083039A" w:rsidRDefault="0083039A" w:rsidP="0083039A">
      <w:pPr>
        <w:pStyle w:val="ListParagraph"/>
        <w:ind w:left="360"/>
      </w:pPr>
      <w:r>
        <w:t>The total reaction from the hydrodynamic load should equal the total load share on the roller,</w:t>
      </w:r>
      <w:r w:rsidR="002C4763">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obtained from the explicit tribological model. Convergence criterion is applied</w:t>
      </w:r>
    </w:p>
    <w:tbl>
      <w:tblPr>
        <w:tblStyle w:val="TableGridLight"/>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gridCol w:w="567"/>
      </w:tblGrid>
      <w:tr w:rsidR="0083039A" w:rsidRPr="00CB4F02" w14:paraId="47603C54" w14:textId="77777777" w:rsidTr="00C833B0">
        <w:trPr>
          <w:trHeight w:val="370"/>
          <w:jc w:val="center"/>
        </w:trPr>
        <w:tc>
          <w:tcPr>
            <w:tcW w:w="8504" w:type="dxa"/>
            <w:shd w:val="clear" w:color="auto" w:fill="auto"/>
            <w:vAlign w:val="center"/>
          </w:tcPr>
          <w:p w14:paraId="6FB85909" w14:textId="77777777" w:rsidR="0083039A" w:rsidRPr="00D4649A" w:rsidRDefault="00ED4957" w:rsidP="00C833B0">
            <w:pPr>
              <w:spacing w:line="360" w:lineRule="auto"/>
            </w:pPr>
            <m:oMathPara>
              <m:oMath>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m:t>
                            </m:r>
                          </m:sub>
                        </m:sSub>
                      </m:e>
                    </m:d>
                  </m:num>
                  <m:den>
                    <m:sSub>
                      <m:sSubPr>
                        <m:ctrlPr>
                          <w:rPr>
                            <w:rFonts w:ascii="Cambria Math" w:hAnsi="Cambria Math"/>
                            <w:i/>
                          </w:rPr>
                        </m:ctrlPr>
                      </m:sSubPr>
                      <m:e>
                        <m:r>
                          <w:rPr>
                            <w:rFonts w:ascii="Cambria Math" w:hAnsi="Cambria Math"/>
                          </w:rPr>
                          <m:t>W</m:t>
                        </m:r>
                      </m:e>
                      <m:sub>
                        <m:r>
                          <w:rPr>
                            <w:rFonts w:ascii="Cambria Math" w:hAnsi="Cambria Math"/>
                          </w:rPr>
                          <m:t>i</m:t>
                        </m:r>
                      </m:sub>
                    </m:sSub>
                  </m:den>
                </m:f>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W</m:t>
                    </m:r>
                  </m:sub>
                </m:sSub>
              </m:oMath>
            </m:oMathPara>
          </w:p>
        </w:tc>
        <w:tc>
          <w:tcPr>
            <w:tcW w:w="567" w:type="dxa"/>
            <w:shd w:val="clear" w:color="auto" w:fill="auto"/>
            <w:vAlign w:val="center"/>
          </w:tcPr>
          <w:p w14:paraId="0E3CA3AF" w14:textId="07E77FEC" w:rsidR="0083039A" w:rsidRPr="00CB4F02" w:rsidRDefault="0083039A" w:rsidP="00C833B0">
            <w:pPr>
              <w:pStyle w:val="TextBlock"/>
              <w:spacing w:after="0" w:line="360" w:lineRule="auto"/>
              <w:rPr>
                <w:bCs/>
                <w:sz w:val="18"/>
              </w:rPr>
            </w:pPr>
            <w:r w:rsidRPr="00CB4F02">
              <w:rPr>
                <w:bCs/>
                <w:sz w:val="18"/>
              </w:rPr>
              <w:t>[</w:t>
            </w:r>
            <w:r w:rsidR="002C4763">
              <w:rPr>
                <w:bCs/>
                <w:sz w:val="18"/>
              </w:rPr>
              <w:t>48</w:t>
            </w:r>
            <w:r w:rsidRPr="00CB4F02">
              <w:rPr>
                <w:bCs/>
                <w:sz w:val="18"/>
              </w:rPr>
              <w:t>]</w:t>
            </w:r>
          </w:p>
        </w:tc>
      </w:tr>
    </w:tbl>
    <w:p w14:paraId="51F72E7E" w14:textId="77777777" w:rsidR="0083039A" w:rsidRDefault="0083039A" w:rsidP="0083039A">
      <w:pPr>
        <w:ind w:left="360"/>
      </w:pPr>
      <w:r>
        <w:t xml:space="preserve">where </w:t>
      </w:r>
      <m:oMath>
        <m:sSub>
          <m:sSubPr>
            <m:ctrlPr>
              <w:rPr>
                <w:rFonts w:ascii="Cambria Math" w:hAnsi="Cambria Math"/>
                <w:i/>
              </w:rPr>
            </m:ctrlPr>
          </m:sSubPr>
          <m:e>
            <m:r>
              <w:rPr>
                <w:rFonts w:ascii="Cambria Math" w:hAnsi="Cambria Math"/>
              </w:rPr>
              <m:t>ε</m:t>
            </m:r>
          </m:e>
          <m:sub>
            <m:r>
              <w:rPr>
                <w:rFonts w:ascii="Cambria Math" w:hAnsi="Cambria Math"/>
              </w:rPr>
              <m:t>w</m:t>
            </m:r>
          </m:sub>
        </m:sSub>
        <m:r>
          <w:rPr>
            <w:rFonts w:ascii="Cambria Math" w:hAnsi="Cambria Math"/>
          </w:rPr>
          <m:t>=0.001</m:t>
        </m:r>
      </m:oMath>
      <w:r>
        <w:t xml:space="preserve"> </w:t>
      </w:r>
    </w:p>
    <w:p w14:paraId="0C57241B" w14:textId="77777777" w:rsidR="002623F1" w:rsidRPr="00EB165E" w:rsidRDefault="00406247" w:rsidP="00AA2D3A">
      <w:pPr>
        <w:pStyle w:val="Heading20"/>
        <w:numPr>
          <w:ilvl w:val="1"/>
          <w:numId w:val="30"/>
        </w:numPr>
      </w:pPr>
      <w:bookmarkStart w:id="11" w:name="_Toc40730172"/>
      <w:r w:rsidRPr="00EB165E">
        <w:lastRenderedPageBreak/>
        <w:t>Numerical EHL Validation</w:t>
      </w:r>
      <w:bookmarkEnd w:id="11"/>
    </w:p>
    <w:p w14:paraId="6F5FCD82" w14:textId="11C3C01C" w:rsidR="00A347EF" w:rsidRDefault="00A347EF" w:rsidP="00A347EF">
      <w:pPr>
        <w:pStyle w:val="ListParagraph"/>
        <w:numPr>
          <w:ilvl w:val="0"/>
          <w:numId w:val="30"/>
        </w:numPr>
      </w:pPr>
      <w:bookmarkStart w:id="12" w:name="_Toc40730179"/>
      <w:r w:rsidRPr="0074226B">
        <w:t xml:space="preserve">Conjunction level validation of the numerical method for solving the EHL film thickness and pressure distributions was performed using the work of Masjedi and Khonsari </w:t>
      </w:r>
      <w:r w:rsidRPr="0074226B">
        <w:fldChar w:fldCharType="begin" w:fldLock="1"/>
      </w:r>
      <w:r w:rsidR="00FB1ED4">
        <w:instrText>ADDIN CSL_CITATION {"citationItems":[{"id":"ITEM-1","itemData":{"DOI":"10.1115/1.4005514","ISSN":"0742-4787","abstract":"Three formulas are derived for predicting the central and the minimum film thickness as well as the asperity load ratio in line-contact EHL with provision for surface roughness. These expressions are based on the simultaneous solution to the modified Reynolds equation and surface deformation with consideration of elastic, plastic and elasto-plastic deformation of the surface asperities. The formulas cover a wide range of input and they are of the form f(W, U, G, σ¯, V), where the parameters represented are dimensionless load, speed, material, surface roughness and hardness, respectively.","author":[{"dropping-particle":"","family":"Masjedi","given":"M.","non-dropping-particle":"","parse-names":false,"suffix":""},{"dropping-particle":"","family":"Khonsari","given":"M M","non-dropping-particle":"","parse-names":false,"suffix":""}],"container-title":"Journal of Tribology","id":"ITEM-1","issue":"1","issued":{"date-parts":[["2012","1","1"]]},"title":"Film Thickness and Asperity Load Formulas for Line-Contact Elastohydrodynamic Lubrication With Provision for Surface Roughness","type":"article-journal","volume":"134"},"uris":["http://www.mendeley.com/documents/?uuid=1acdc961-dd50-42f7-81c3-87f86daf98d0"]}],"mendeley":{"formattedCitation":"(Masjedi and Khonsari, 2012)","plainTextFormattedCitation":"(Masjedi and Khonsari, 2012)","previouslyFormattedCitation":"&lt;sup&gt;13&lt;/sup&gt;"},"properties":{"noteIndex":0},"schema":"https://github.com/citation-style-language/schema/raw/master/csl-citation.json"}</w:instrText>
      </w:r>
      <w:r w:rsidRPr="0074226B">
        <w:fldChar w:fldCharType="separate"/>
      </w:r>
      <w:r w:rsidR="00FB1ED4" w:rsidRPr="00FB1ED4">
        <w:rPr>
          <w:noProof/>
        </w:rPr>
        <w:t>(Masjedi and Khonsari, 2012)</w:t>
      </w:r>
      <w:r w:rsidRPr="0074226B">
        <w:fldChar w:fldCharType="end"/>
      </w:r>
      <w:r w:rsidRPr="0074226B">
        <w:t xml:space="preserve">. These were validated against their smooth surface plots with no asperity pressure contribution. The dimensionless input parameters wer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Pr="0074226B">
        <w:t xml:space="preserve"> = 1 x 10</w:t>
      </w:r>
      <w:r w:rsidRPr="00A347EF">
        <w:rPr>
          <w:vertAlign w:val="superscript"/>
        </w:rPr>
        <w:t>-4</w:t>
      </w:r>
      <w:r w:rsidRPr="0074226B">
        <w:t xml:space="preserve">, </w:t>
      </w:r>
      <m:oMath>
        <m:sSup>
          <m:sSupPr>
            <m:ctrlPr>
              <w:rPr>
                <w:rFonts w:ascii="Cambria Math" w:hAnsi="Cambria Math"/>
                <w:i/>
              </w:rPr>
            </m:ctrlPr>
          </m:sSupPr>
          <m:e>
            <m:r>
              <w:rPr>
                <w:rFonts w:ascii="Cambria Math" w:hAnsi="Cambria Math"/>
              </w:rPr>
              <m:t>U</m:t>
            </m:r>
          </m:e>
          <m:sup>
            <m:r>
              <w:rPr>
                <w:rFonts w:ascii="Cambria Math" w:hAnsi="Cambria Math"/>
              </w:rPr>
              <m:t>*</m:t>
            </m:r>
          </m:sup>
        </m:sSup>
      </m:oMath>
      <w:r w:rsidRPr="0074226B">
        <w:t xml:space="preserve"> = 1 x 10</w:t>
      </w:r>
      <w:r w:rsidRPr="00A347EF">
        <w:rPr>
          <w:vertAlign w:val="superscript"/>
        </w:rPr>
        <w:t>-11</w:t>
      </w:r>
      <w:r w:rsidRPr="0074226B">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Pr="0074226B">
        <w:t xml:space="preserve"> = 4500. The results shown in </w:t>
      </w:r>
      <w:r w:rsidRPr="0074226B">
        <w:fldChar w:fldCharType="begin"/>
      </w:r>
      <w:r w:rsidRPr="0074226B">
        <w:instrText xml:space="preserve"> REF _Ref39244009 \h </w:instrText>
      </w:r>
      <w:r w:rsidRPr="0074226B">
        <w:fldChar w:fldCharType="separate"/>
      </w:r>
      <w:r w:rsidRPr="0074226B">
        <w:t xml:space="preserve">Figure </w:t>
      </w:r>
      <w:r>
        <w:rPr>
          <w:noProof/>
        </w:rPr>
        <w:t>9</w:t>
      </w:r>
      <w:r w:rsidRPr="0074226B">
        <w:fldChar w:fldCharType="end"/>
      </w:r>
      <w:r w:rsidRPr="0074226B">
        <w:t xml:space="preserve"> and </w:t>
      </w:r>
      <w:r w:rsidRPr="0074226B">
        <w:fldChar w:fldCharType="begin"/>
      </w:r>
      <w:r w:rsidRPr="0074226B">
        <w:instrText xml:space="preserve"> REF _Ref39244013 \h </w:instrText>
      </w:r>
      <w:r w:rsidRPr="0074226B">
        <w:fldChar w:fldCharType="separate"/>
      </w:r>
      <w:r w:rsidRPr="0074226B">
        <w:t xml:space="preserve">Figure </w:t>
      </w:r>
      <w:r>
        <w:rPr>
          <w:noProof/>
        </w:rPr>
        <w:t>10</w:t>
      </w:r>
      <w:r w:rsidRPr="0074226B">
        <w:fldChar w:fldCharType="end"/>
      </w:r>
      <w:r w:rsidRPr="0074226B">
        <w:t xml:space="preserve"> show a good agreement between the model used in the study and the work of Masjedi and Khonsari</w:t>
      </w:r>
      <w:r>
        <w:t xml:space="preserve"> for the dimensionless pressure, </w:t>
      </w:r>
      <m:oMath>
        <m:r>
          <w:rPr>
            <w:rFonts w:ascii="Cambria Math" w:hAnsi="Cambria Math"/>
          </w:rPr>
          <m:t>P</m:t>
        </m:r>
      </m:oMath>
      <w:r>
        <w:t xml:space="preserve">, and dimensionless film thickness, </w:t>
      </w:r>
      <m:oMath>
        <m:r>
          <w:rPr>
            <w:rFonts w:ascii="Cambria Math" w:hAnsi="Cambria Math"/>
          </w:rPr>
          <m:t>H</m:t>
        </m:r>
      </m:oMath>
      <w:r>
        <w:t>.</w:t>
      </w:r>
    </w:p>
    <w:p w14:paraId="495BF960" w14:textId="77777777" w:rsidR="00A347EF" w:rsidRPr="0074226B" w:rsidRDefault="00A347EF" w:rsidP="00A347EF">
      <w:pPr>
        <w:pStyle w:val="ListParagraph"/>
        <w:numPr>
          <w:ilvl w:val="0"/>
          <w:numId w:val="30"/>
        </w:numPr>
      </w:pPr>
    </w:p>
    <w:p w14:paraId="687AA92C" w14:textId="77777777" w:rsidR="00A347EF" w:rsidRPr="0074226B" w:rsidRDefault="00A347EF" w:rsidP="00A347EF">
      <w:pPr>
        <w:pStyle w:val="ListParagraph"/>
        <w:keepNext/>
        <w:numPr>
          <w:ilvl w:val="0"/>
          <w:numId w:val="30"/>
        </w:numPr>
        <w:jc w:val="center"/>
      </w:pPr>
      <w:r w:rsidRPr="006622D6">
        <w:rPr>
          <w:noProof/>
        </w:rPr>
        <w:drawing>
          <wp:inline distT="0" distB="0" distL="0" distR="0" wp14:anchorId="10C01E0A" wp14:editId="2B490568">
            <wp:extent cx="5248275" cy="25342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66207" cy="2542866"/>
                    </a:xfrm>
                    <a:prstGeom prst="rect">
                      <a:avLst/>
                    </a:prstGeom>
                  </pic:spPr>
                </pic:pic>
              </a:graphicData>
            </a:graphic>
          </wp:inline>
        </w:drawing>
      </w:r>
    </w:p>
    <w:p w14:paraId="44B8D9E5" w14:textId="77777777" w:rsidR="00A347EF" w:rsidRPr="009834C6" w:rsidRDefault="00A347EF" w:rsidP="00A347EF">
      <w:pPr>
        <w:pStyle w:val="Caption"/>
        <w:numPr>
          <w:ilvl w:val="0"/>
          <w:numId w:val="30"/>
        </w:numPr>
        <w:jc w:val="center"/>
        <w:rPr>
          <w:b/>
          <w:color w:val="auto"/>
        </w:rPr>
      </w:pPr>
      <w:bookmarkStart w:id="13" w:name="_Ref39244009"/>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9</w:t>
      </w:r>
      <w:r w:rsidRPr="0074226B">
        <w:rPr>
          <w:noProof/>
          <w:color w:val="auto"/>
        </w:rPr>
        <w:fldChar w:fldCharType="end"/>
      </w:r>
      <w:bookmarkEnd w:id="13"/>
      <w:r w:rsidRPr="0074226B">
        <w:rPr>
          <w:color w:val="auto"/>
        </w:rPr>
        <w:t xml:space="preserve"> - Validation of</w:t>
      </w:r>
      <w:r>
        <w:rPr>
          <w:color w:val="auto"/>
        </w:rPr>
        <w:t xml:space="preserve"> dimensionless</w:t>
      </w:r>
      <w:r w:rsidRPr="0074226B">
        <w:rPr>
          <w:color w:val="auto"/>
        </w:rPr>
        <w:t xml:space="preserve"> pressure distribution, present model (solid), Masjedi and Khonsari (dash</w:t>
      </w:r>
      <w:r>
        <w:rPr>
          <w:color w:val="auto"/>
        </w:rPr>
        <w:t>ed</w:t>
      </w:r>
      <w:r w:rsidRPr="0074226B">
        <w:rPr>
          <w:color w:val="auto"/>
        </w:rPr>
        <w:t>)</w:t>
      </w:r>
    </w:p>
    <w:p w14:paraId="028C0907" w14:textId="77777777" w:rsidR="00A347EF" w:rsidRPr="0074226B" w:rsidRDefault="00A347EF" w:rsidP="00A347EF">
      <w:pPr>
        <w:pStyle w:val="ListParagraph"/>
        <w:keepNext/>
        <w:numPr>
          <w:ilvl w:val="0"/>
          <w:numId w:val="30"/>
        </w:numPr>
        <w:jc w:val="center"/>
      </w:pPr>
      <w:r w:rsidRPr="00BA19AF">
        <w:rPr>
          <w:noProof/>
        </w:rPr>
        <w:drawing>
          <wp:inline distT="0" distB="0" distL="0" distR="0" wp14:anchorId="6C7AF9CE" wp14:editId="3DF20B76">
            <wp:extent cx="5372100" cy="2753848"/>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479"/>
                    <a:stretch/>
                  </pic:blipFill>
                  <pic:spPr bwMode="auto">
                    <a:xfrm>
                      <a:off x="0" y="0"/>
                      <a:ext cx="5518882" cy="2829091"/>
                    </a:xfrm>
                    <a:prstGeom prst="rect">
                      <a:avLst/>
                    </a:prstGeom>
                    <a:ln>
                      <a:noFill/>
                    </a:ln>
                    <a:extLst>
                      <a:ext uri="{53640926-AAD7-44D8-BBD7-CCE9431645EC}">
                        <a14:shadowObscured xmlns:a14="http://schemas.microsoft.com/office/drawing/2010/main"/>
                      </a:ext>
                    </a:extLst>
                  </pic:spPr>
                </pic:pic>
              </a:graphicData>
            </a:graphic>
          </wp:inline>
        </w:drawing>
      </w:r>
    </w:p>
    <w:p w14:paraId="5142F50F" w14:textId="77777777" w:rsidR="00A347EF" w:rsidRPr="0074226B" w:rsidRDefault="00A347EF" w:rsidP="00A347EF">
      <w:pPr>
        <w:pStyle w:val="Caption"/>
        <w:numPr>
          <w:ilvl w:val="0"/>
          <w:numId w:val="30"/>
        </w:numPr>
        <w:jc w:val="center"/>
        <w:rPr>
          <w:color w:val="auto"/>
        </w:rPr>
      </w:pPr>
      <w:bookmarkStart w:id="14" w:name="_Ref39244013"/>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0</w:t>
      </w:r>
      <w:r w:rsidRPr="0074226B">
        <w:rPr>
          <w:noProof/>
          <w:color w:val="auto"/>
        </w:rPr>
        <w:fldChar w:fldCharType="end"/>
      </w:r>
      <w:bookmarkEnd w:id="14"/>
      <w:r w:rsidRPr="0074226B">
        <w:rPr>
          <w:color w:val="auto"/>
        </w:rPr>
        <w:t xml:space="preserve"> - Validation of </w:t>
      </w:r>
      <w:r>
        <w:rPr>
          <w:color w:val="auto"/>
        </w:rPr>
        <w:t xml:space="preserve">dimensionless </w:t>
      </w:r>
      <w:r w:rsidRPr="0074226B">
        <w:rPr>
          <w:color w:val="auto"/>
        </w:rPr>
        <w:t>film thickness distribution, present model (solid), Masjedi and Khonsari (dash</w:t>
      </w:r>
      <w:r>
        <w:rPr>
          <w:color w:val="auto"/>
        </w:rPr>
        <w:t>ed</w:t>
      </w:r>
      <w:r w:rsidRPr="0074226B">
        <w:rPr>
          <w:color w:val="auto"/>
        </w:rPr>
        <w:t>)</w:t>
      </w:r>
    </w:p>
    <w:p w14:paraId="77A40631" w14:textId="59036DE7" w:rsidR="00D33F08" w:rsidRDefault="008C1920" w:rsidP="00552890">
      <w:pPr>
        <w:pStyle w:val="Heading10"/>
        <w:numPr>
          <w:ilvl w:val="0"/>
          <w:numId w:val="30"/>
        </w:numPr>
        <w:jc w:val="left"/>
      </w:pPr>
      <w:r>
        <w:lastRenderedPageBreak/>
        <w:t xml:space="preserve">Initial Tribo-Dynamic Investigations Using </w:t>
      </w:r>
      <w:r w:rsidR="0091711B">
        <w:t xml:space="preserve">Experimental </w:t>
      </w:r>
      <w:r w:rsidRPr="00552890">
        <w:t>Dynamics</w:t>
      </w:r>
      <w:r>
        <w:t xml:space="preserve"> Measurement and Numerical </w:t>
      </w:r>
      <w:r w:rsidRPr="008C1920">
        <w:t>Tribological</w:t>
      </w:r>
      <w:r>
        <w:t xml:space="preserve"> Model</w:t>
      </w:r>
      <w:bookmarkEnd w:id="12"/>
    </w:p>
    <w:p w14:paraId="3F52EE9F" w14:textId="7BBDC5CA" w:rsidR="00626DA3" w:rsidRDefault="001B6728" w:rsidP="001B6728">
      <w:r>
        <w:t xml:space="preserve">Prior to the development of the 6 DOF dynamic model, a high-speed experimental test rig </w:t>
      </w:r>
      <w:r w:rsidR="00BA1784">
        <w:t xml:space="preserve">was </w:t>
      </w:r>
      <w:r>
        <w:t>instrumented</w:t>
      </w:r>
      <w:r w:rsidR="00BA1784">
        <w:t xml:space="preserve"> </w:t>
      </w:r>
      <w:r w:rsidR="00B11D8D">
        <w:t>to obtain boundary conditions for subsequent tribological models.</w:t>
      </w:r>
      <w:r>
        <w:t xml:space="preserve"> </w:t>
      </w:r>
      <w:r w:rsidR="00552890">
        <w:t xml:space="preserve">This </w:t>
      </w:r>
      <w:r w:rsidR="00F06181">
        <w:t xml:space="preserve">work </w:t>
      </w:r>
      <w:r w:rsidR="00552890">
        <w:t>was performed to ascertain what type of models need to be developed in the tribology domain</w:t>
      </w:r>
      <w:r w:rsidR="0032545F">
        <w:t xml:space="preserve"> without the need for a dynamic model</w:t>
      </w:r>
      <w:r w:rsidR="00731204">
        <w:t xml:space="preserve">. The </w:t>
      </w:r>
      <w:r w:rsidR="00F06181">
        <w:t>requirement for lubricated rather than dry contact models</w:t>
      </w:r>
      <w:r w:rsidR="00731204">
        <w:t>, regimes of lubrication and workflows such as implicit or explicit modelling have been investigated.</w:t>
      </w:r>
    </w:p>
    <w:p w14:paraId="6B960C86" w14:textId="5AF5922E" w:rsidR="00626DA3" w:rsidRDefault="00626DA3" w:rsidP="00552890">
      <w:pPr>
        <w:pStyle w:val="Heading20"/>
        <w:numPr>
          <w:ilvl w:val="1"/>
          <w:numId w:val="30"/>
        </w:numPr>
      </w:pPr>
      <w:bookmarkStart w:id="15" w:name="_Toc40730180"/>
      <w:r>
        <w:t>Methodology</w:t>
      </w:r>
      <w:bookmarkEnd w:id="15"/>
    </w:p>
    <w:p w14:paraId="7A45F595" w14:textId="36D4F8CD" w:rsidR="002D037C" w:rsidRPr="0074226B" w:rsidRDefault="002D037C" w:rsidP="002D037C">
      <w:r w:rsidRPr="0074226B">
        <w:t xml:space="preserve">To obtain the film thickness at the roller-race contact, </w:t>
      </w:r>
      <w:r>
        <w:t xml:space="preserve">the </w:t>
      </w:r>
      <w:r w:rsidRPr="0074226B">
        <w:t>load on each roller must be calculated implicitly based on the contact deflection. This is obtained</w:t>
      </w:r>
      <w:r>
        <w:t xml:space="preserve"> conventionally</w:t>
      </w:r>
      <w:r w:rsidRPr="0074226B">
        <w:t xml:space="preserve"> from a dynamic model by solving the equations of motion, </w:t>
      </w:r>
      <w:r>
        <w:t xml:space="preserve">but these </w:t>
      </w:r>
      <w:r w:rsidRPr="0074226B">
        <w:t>are currently lacking</w:t>
      </w:r>
      <w:r>
        <w:t xml:space="preserve"> the required</w:t>
      </w:r>
      <w:r w:rsidRPr="0074226B">
        <w:t xml:space="preserve"> in-depth physics such as system flexibility, flexibility of races and thermal effects</w:t>
      </w:r>
      <w:r>
        <w:t xml:space="preserve"> </w:t>
      </w:r>
      <w:r>
        <w:fldChar w:fldCharType="begin" w:fldLock="1"/>
      </w:r>
      <w:r w:rsidR="00FB1ED4">
        <w:instrText>ADDIN CSL_CITATION {"citationItems":[{"id":"ITEM-1","itemData":{"DOI":"10.1115/1.3254731","ISSN":"0161-8458","abstract":"An analytic method for predicting the spectral character of vibrations generated by an important class of defects in ball bearings is described. This family of bearing problems comprises those operating modes in which the magnitude of the ball-race contact force varies continuously and periodically as the bearing rotates. Defects of this type include race misalignment and off-sized rolling elements. The analytic technique is based on solving Lagrangian equations for the time-varying displacement of the bearing race in response to the rotating system of ball forces.","author":[{"dropping-particle":"","family":"Meyer","given":"L. D.","non-dropping-particle":"","parse-names":false,"suffix":""},{"dropping-particle":"","family":"Ahlgren","given":"F F","non-dropping-particle":"","parse-names":false,"suffix":""},{"dropping-particle":"","family":"Weichbrodt","given":"B.","non-dropping-particle":"","parse-names":false,"suffix":""}],"container-title":"Journal of Mechanical Design","id":"ITEM-1","issue":"2","issued":{"date-parts":[["1980","4","1"]]},"page":"205-210","title":"An Analytic Model for Ball Bearing Vibrations to Predict Vibration Response to Distributed Defects","type":"article-journal","volume":"102"},"uris":["http://www.mendeley.com/documents/?uuid=ecb80d21-37b9-4c54-90a9-d3d11a291023"]}],"mendeley":{"formattedCitation":"(Meyer, Ahlgren and Weichbrodt, 1980)","plainTextFormattedCitation":"(Meyer, Ahlgren and Weichbrodt, 1980)","previouslyFormattedCitation":"&lt;sup&gt;14&lt;/sup&gt;"},"properties":{"noteIndex":0},"schema":"https://github.com/citation-style-language/schema/raw/master/csl-citation.json"}</w:instrText>
      </w:r>
      <w:r>
        <w:fldChar w:fldCharType="separate"/>
      </w:r>
      <w:r w:rsidR="00FB1ED4" w:rsidRPr="00FB1ED4">
        <w:rPr>
          <w:noProof/>
        </w:rPr>
        <w:t>(Meyer, Ahlgren and Weichbrodt, 1980)</w:t>
      </w:r>
      <w:r>
        <w:fldChar w:fldCharType="end"/>
      </w:r>
      <w:r>
        <w:t xml:space="preserve"> </w:t>
      </w:r>
      <w:r>
        <w:fldChar w:fldCharType="begin" w:fldLock="1"/>
      </w:r>
      <w:r w:rsidR="00FB1ED4">
        <w:instrText>ADDIN CSL_CITATION {"citationItems":[{"id":"ITEM-1","itemData":{"DOI":"10.1016/0890-6955(88)90056-9","ISSN":"08906955","abstract":"This paper outlines a method for the modelling of a precision spindle supported by ball bearings. The support bearings are represented as piece-wise linear springs with damping provided by concentrated forces external to the bearings at each end of the spindle. The simplified damping model can simulate the squeeze film effect exerted by seals. The main elastic modes of the spindle vibrations are considered and the results corresponding to various machine tool spindle designs under various operating conditions are presented. © 1988, All rights reserved.","author":[{"dropping-particle":"","family":"Matsubara","given":"M.","non-dropping-particle":"","parse-names":false,"suffix":""},{"dropping-particle":"","family":"Rahnejat","given":"H.","non-dropping-particle":"","parse-names":false,"suffix":""},{"dropping-particle":"","family":"Gohar","given":"R.","non-dropping-particle":"","parse-names":false,"suffix":""}],"container-title":"International Journal of Machine Tools and Manufacture","id":"ITEM-1","issue":"4","issued":{"date-parts":[["1988"]]},"page":"429-442","publisher":"Pergamon Press plc","title":"Computational modelling of precision spindles supported by ball bearings","type":"article-journal","volume":"28"},"uris":["http://www.mendeley.com/documents/?uuid=3e40712e-d1e9-47b4-a14f-d1a2bee1eee3"]}],"mendeley":{"formattedCitation":"(Matsubara, Rahnejat and Gohar, 1988)","plainTextFormattedCitation":"(Matsubara, Rahnejat and Gohar, 1988)","previouslyFormattedCitation":"&lt;sup&gt;15&lt;/sup&gt;"},"properties":{"noteIndex":0},"schema":"https://github.com/citation-style-language/schema/raw/master/csl-citation.json"}</w:instrText>
      </w:r>
      <w:r>
        <w:fldChar w:fldCharType="separate"/>
      </w:r>
      <w:r w:rsidR="00FB1ED4" w:rsidRPr="00FB1ED4">
        <w:rPr>
          <w:noProof/>
        </w:rPr>
        <w:t>(Matsubara, Rahnejat and Gohar, 1988)</w:t>
      </w:r>
      <w:r>
        <w:fldChar w:fldCharType="end"/>
      </w:r>
      <w:r>
        <w:t xml:space="preserve"> </w:t>
      </w:r>
      <w:r>
        <w:fldChar w:fldCharType="begin" w:fldLock="1"/>
      </w:r>
      <w:r w:rsidR="00FB1ED4">
        <w:instrText>ADDIN CSL_CITATION {"citationItems":[{"id":"ITEM-1","itemData":{"DOI":"10.1177/1464419314546539","ISSN":"20413068","abstract":"The current study presents a multi-body dynamic model for investigating the vibration responses of a cylindrical roller bearing with localized surface defects such as dents on raceways. This model is developed with the assumptions that outer raceway is fixed in space and other elements have three degrees of freedom (DOF): two translations and one rotation. Centrifugal forces, gravity forces and slipping of the rollers are taken into account. The couplings of the Hertzian line contact deformation theory and the slice method are used to calculate all the contact forces. Local deflections due to defects are introduced into the constructed model by the time-varying deflection excitation. The equations of motion are established by the Newton-Euler method and solved by the fourth-order Runge-Kutta integration method with variable steps. Both time and frequency domains are used to analyse dynamic responses of the defective bearing. Some new components of the characteristic defect frequency can be seen from the results. The effects of time-varying surface models, different defect types and defect sizes on dynamic responses of the defective bearing are studied. An experiment is carried out to validate the proposed model. Comparison of the frequency spectrum in simulation results with that in the experiment shows reasonable qualitative agreement. IMechE 2014.","author":[{"dropping-particle":"","family":"Wang","given":"Fengtao","non-dropping-particle":"","parse-names":false,"suffix":""},{"dropping-particle":"","family":"Jing","given":"Minqing","non-dropping-particle":"","parse-names":false,"suffix":""},{"dropping-particle":"","family":"Yi","given":"Jun","non-dropping-particle":"","parse-names":false,"suffix":""},{"dropping-particle":"","family":"Dong","given":"Guihua","non-dropping-particle":"","parse-names":false,"suffix":""},{"dropping-particle":"","family":"Liu","given":"Heng","non-dropping-particle":"","parse-names":false,"suffix":""},{"dropping-particle":"","family":"Ji","given":"Bowen","non-dropping-particle":"","parse-names":false,"suffix":""}],"container-title":"Proceedings of the Institution of Mechanical Engineers, Part K: Journal of Multi-body Dynamics","id":"ITEM-1","issue":"1","issued":{"date-parts":[["2015"]]},"page":"39-64","title":"Dynamic modelling for vibration analysis of a cylindrical roller bearing due to localized defects on raceways","type":"article-journal","volume":"229"},"uris":["http://www.mendeley.com/documents/?uuid=e8b06d56-4794-4f11-af53-055056aab2e9"]}],"mendeley":{"formattedCitation":"(Wang &lt;i&gt;et al.&lt;/i&gt;, 2015)","plainTextFormattedCitation":"(Wang et al., 2015)","previouslyFormattedCitation":"&lt;sup&gt;16&lt;/sup&gt;"},"properties":{"noteIndex":0},"schema":"https://github.com/citation-style-language/schema/raw/master/csl-citation.json"}</w:instrText>
      </w:r>
      <w:r>
        <w:fldChar w:fldCharType="separate"/>
      </w:r>
      <w:r w:rsidR="00FB1ED4" w:rsidRPr="00FB1ED4">
        <w:rPr>
          <w:noProof/>
        </w:rPr>
        <w:t xml:space="preserve">(Wang </w:t>
      </w:r>
      <w:r w:rsidR="00FB1ED4" w:rsidRPr="00FB1ED4">
        <w:rPr>
          <w:i/>
          <w:noProof/>
        </w:rPr>
        <w:t>et al.</w:t>
      </w:r>
      <w:r w:rsidR="00FB1ED4" w:rsidRPr="00FB1ED4">
        <w:rPr>
          <w:noProof/>
        </w:rPr>
        <w:t>, 2015)</w:t>
      </w:r>
      <w:r>
        <w:fldChar w:fldCharType="end"/>
      </w:r>
      <w:r>
        <w:t xml:space="preserve"> </w:t>
      </w:r>
      <w:r>
        <w:fldChar w:fldCharType="begin" w:fldLock="1"/>
      </w:r>
      <w:r w:rsidR="00FB1ED4">
        <w:instrText>ADDIN CSL_CITATION {"citationItems":[{"id":"ITEM-1","itemData":{"DOI":"10.1007/s11071-017-3571-5","ISBN":"1107101735","ISSN":"1573269X","abstract":"The main failure mode of cylindrical roller bearings (CROBs) is localized surface defects (LSDs) such as spalls and pits on the surface of its races or rollers. However, it is difficult to describe the time-varying deflection excitation (TVDE) generated by a LSD and time-varying contact stiffness excitation due to the changes in contact conditions between the roller and defect by using the previous defect models. In this paper, a new dynamic analysis method is proposed to formulate a LSD more accurately for a CROB dynamic modeling. A two-degree of freedom dynamic model for a CROB with a LSD on its races is proposed, which considers both the TVDE and time-varying contact stiffness coefficient produced by the defect. The load-deflection relationship between the roller and race is considered as non-Hertzian one, which can be used to determine the load-deflection relationship between the logarithmic-profile roller and races of the CROB. The numerical results are compared with the available results from the previous defect models in the literature. Effects of the radial load, defect sizes and types on the contact deformation and contact force between the roller and race are investigated, as well as the vibrations characteristics of the CROB. The results show that the proposed method can describe more accurately a real excitation produced by a LSD located at anywhere in the contact zone between the roller and race, which cannot be captured by the previous model in the literature.","author":[{"dropping-particle":"","family":"Liu","given":"Jing","non-dropping-particle":"","parse-names":false,"suffix":""},{"dropping-particle":"","family":"Shi","given":"Zhifeng","non-dropping-particle":"","parse-names":false,"suffix":""},{"dropping-particle":"","family":"Shao","given":"Yimin","non-dropping-particle":"","parse-names":false,"suffix":""}],"container-title":"Nonlinear Dynamics","id":"ITEM-1","issue":"3","issued":{"date-parts":[["2017"]]},"page":"2085-2102","publisher":"Springer Netherlands","title":"An analytical model to predict vibrations of a cylindrical roller bearing with a localized surface defect","type":"article-journal","volume":"89"},"uris":["http://www.mendeley.com/documents/?uuid=14c2e030-9e48-45b4-9684-df4c1538ca40"]}],"mendeley":{"formattedCitation":"(Liu, Shi and Shao, 2017)","plainTextFormattedCitation":"(Liu, Shi and Shao, 2017)","previouslyFormattedCitation":"&lt;sup&gt;17&lt;/sup&gt;"},"properties":{"noteIndex":0},"schema":"https://github.com/citation-style-language/schema/raw/master/csl-citation.json"}</w:instrText>
      </w:r>
      <w:r>
        <w:fldChar w:fldCharType="separate"/>
      </w:r>
      <w:r w:rsidR="00FB1ED4" w:rsidRPr="00FB1ED4">
        <w:rPr>
          <w:noProof/>
        </w:rPr>
        <w:t>(Liu, Shi and Shao, 2017)</w:t>
      </w:r>
      <w:r>
        <w:fldChar w:fldCharType="end"/>
      </w:r>
      <w:r>
        <w:t>.</w:t>
      </w:r>
      <w:r w:rsidRPr="0074226B">
        <w:t xml:space="preserve"> To circumvent the need for a complex flexible dynamic model and to capture real behaviour of a bearing under test, displacement of the bearing centre and hence contact deflection is captured from experimental test results.</w:t>
      </w:r>
    </w:p>
    <w:p w14:paraId="68EB3F73" w14:textId="77777777" w:rsidR="002D037C" w:rsidRDefault="002D037C" w:rsidP="002D037C">
      <w:r w:rsidRPr="0074226B">
        <w:t xml:space="preserve">An experimental test rig is used to obtain the relative displacement between the inner and outer bearing races. Then, using the Hertzian load-deflection relationship and </w:t>
      </w:r>
      <w:r>
        <w:t>accounting for</w:t>
      </w:r>
      <w:r w:rsidRPr="0074226B">
        <w:t xml:space="preserve"> the lubricant film thickness, load on an individual roller is found at each instantaneous position around the bearing centre through a speed sweep of 0</w:t>
      </w:r>
      <w:r>
        <w:t xml:space="preserve"> – </w:t>
      </w:r>
      <w:r w:rsidRPr="0074226B">
        <w:t>15</w:t>
      </w:r>
      <w:r>
        <w:t xml:space="preserve"> </w:t>
      </w:r>
      <w:r w:rsidRPr="0074226B">
        <w:t>000</w:t>
      </w:r>
      <w:r>
        <w:t xml:space="preserve"> </w:t>
      </w:r>
      <w:r w:rsidRPr="0074226B">
        <w:t>rpm. An implicit analytical tribological model is</w:t>
      </w:r>
      <w:r>
        <w:t xml:space="preserve"> used</w:t>
      </w:r>
      <w:r w:rsidRPr="0074226B">
        <w:t xml:space="preserve"> which calculates the film thickness at the contact. This loop is iterated to account for the tribo-dynamic coupling. After </w:t>
      </w:r>
      <w:r>
        <w:t>the</w:t>
      </w:r>
      <w:r w:rsidRPr="0074226B">
        <w:t xml:space="preserve"> experimentally informed implicit tribo-dynamic model is solved, load and speed values at specific rotational velocities are used within an explicit numerical EHL model to calculate film thickness and pressure distribution across the contact. The flow diagram in </w:t>
      </w:r>
      <w:r w:rsidRPr="0074226B">
        <w:fldChar w:fldCharType="begin"/>
      </w:r>
      <w:r w:rsidRPr="0074226B">
        <w:instrText xml:space="preserve"> REF _Ref38659581 \h </w:instrText>
      </w:r>
      <w:r w:rsidRPr="0074226B">
        <w:fldChar w:fldCharType="separate"/>
      </w:r>
      <w:r w:rsidRPr="0074226B">
        <w:t xml:space="preserve">Figure </w:t>
      </w:r>
      <w:r>
        <w:rPr>
          <w:noProof/>
        </w:rPr>
        <w:t>1</w:t>
      </w:r>
      <w:r w:rsidRPr="0074226B">
        <w:fldChar w:fldCharType="end"/>
      </w:r>
      <w:r w:rsidRPr="0074226B">
        <w:t xml:space="preserve"> </w:t>
      </w:r>
      <w:r>
        <w:t>illustrates</w:t>
      </w:r>
      <w:r w:rsidRPr="0074226B">
        <w:t xml:space="preserve"> the methodology used. Interactions between each stage will be explained in subsequent sections.</w:t>
      </w:r>
    </w:p>
    <w:p w14:paraId="23EE1564" w14:textId="77777777" w:rsidR="002D037C" w:rsidRPr="0074226B" w:rsidRDefault="002D037C" w:rsidP="002D037C">
      <w:pPr>
        <w:keepNext/>
        <w:jc w:val="center"/>
      </w:pPr>
      <w:r w:rsidRPr="0074226B">
        <w:object w:dxaOrig="7965" w:dyaOrig="10486" w14:anchorId="785545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25pt;height:368.2pt" o:ole="">
            <v:imagedata r:id="rId15" o:title=""/>
          </v:shape>
          <o:OLEObject Type="Embed" ProgID="Visio.Drawing.15" ShapeID="_x0000_i1025" DrawAspect="Content" ObjectID="_1743696499" r:id="rId16"/>
        </w:object>
      </w:r>
    </w:p>
    <w:p w14:paraId="7FB76568" w14:textId="77777777" w:rsidR="002D037C" w:rsidRPr="0074226B" w:rsidRDefault="002D037C" w:rsidP="002D037C">
      <w:pPr>
        <w:pStyle w:val="Caption"/>
        <w:jc w:val="center"/>
        <w:rPr>
          <w:color w:val="auto"/>
        </w:rPr>
      </w:pPr>
      <w:bookmarkStart w:id="16" w:name="_Ref38659581"/>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w:t>
      </w:r>
      <w:r w:rsidRPr="0074226B">
        <w:rPr>
          <w:noProof/>
          <w:color w:val="auto"/>
        </w:rPr>
        <w:fldChar w:fldCharType="end"/>
      </w:r>
      <w:bookmarkEnd w:id="16"/>
      <w:r w:rsidRPr="0074226B">
        <w:rPr>
          <w:color w:val="auto"/>
        </w:rPr>
        <w:t xml:space="preserve"> - Methodology </w:t>
      </w:r>
      <w:r>
        <w:rPr>
          <w:color w:val="auto"/>
        </w:rPr>
        <w:t>o</w:t>
      </w:r>
      <w:r w:rsidRPr="0074226B">
        <w:rPr>
          <w:color w:val="auto"/>
        </w:rPr>
        <w:t>verview</w:t>
      </w:r>
    </w:p>
    <w:p w14:paraId="39BA3CF2" w14:textId="1E67AB50" w:rsidR="002D037C" w:rsidRPr="0074226B" w:rsidRDefault="002D037C" w:rsidP="002D037C">
      <w:r w:rsidRPr="0074226B">
        <w:t>The rollers within a bearing carry an instantaneous share of the overall load applied to the bearing</w:t>
      </w:r>
      <w:r>
        <w:t xml:space="preserve"> </w:t>
      </w:r>
      <w:r>
        <w:fldChar w:fldCharType="begin" w:fldLock="1"/>
      </w:r>
      <w:r w:rsidR="00FB1ED4">
        <w:instrText>ADDIN CSL_CITATION {"citationItems":[{"id":"ITEM-1","itemData":{"DOI":"10.1016/j.triboint.2020.106347","ISSN":"0301679X","abstract":"This paper presents a combination of models that together calculate the cage and roller speeds of a cylindrical roller bearing. The models consider elastohydrodynamic lubrication and contact elasticity between the roller and raceway, roller centrifugal forces, hydrodynamic lubrication at the cage pocket, and frictional forces. Using these models, the predicted cage and roller speeds and the extent of slip are compared to measurements acquired on cylindrical roller bearings in a commercial gearbox in steady-state and transient operating conditions of a wind turbine. In steady-state conditions at low wind speeds and low lubricant temperatures, cage and roller slip up to 60% occur in the loaded zone of the bearing. In the unloaded zone, up to 80% roller slip occurs. Cage and roller slip then decrease as the lubricant temperature and wind speed increases. In general, the analytical model results match experimental measurements within 10% for lubricant temperatures above 40°C and wind speeds over 10 meters per second. The analytical model is further evaluated during a transient start-up event and highly dynamic emergency stop event and also used to examine changes in the bearing design or lubricant properties. Roller and cage slip in cylindrical bearings is a combined effect of the bearing design, applied load, shaft speed, and lubricant properties and temperature, and can be quickly evaluated with the combined analytical models.","author":[{"dropping-particle":"","family":"Guo","given":"Yi","non-dropping-particle":"","parse-names":false,"suffix":""},{"dropping-particle":"","family":"Keller","given":"Jonathan","non-dropping-particle":"","parse-names":false,"suffix":""}],"container-title":"Tribology International","id":"ITEM-1","issue":"April","issued":{"date-parts":[["2020"]]},"page":"106347","publisher":"Elsevier Ltd","title":"Validation of combined analytical methods to predict slip in cylindrical roller bearings","type":"article-journal","volume":"148"},"uris":["http://www.mendeley.com/documents/?uuid=32e7c19a-79d7-40e7-93cf-9bda57b8d04f"]}],"mendeley":{"formattedCitation":"(Guo and Keller, 2020)","plainTextFormattedCitation":"(Guo and Keller, 2020)","previouslyFormattedCitation":"&lt;sup&gt;18&lt;/sup&gt;"},"properties":{"noteIndex":0},"schema":"https://github.com/citation-style-language/schema/raw/master/csl-citation.json"}</w:instrText>
      </w:r>
      <w:r>
        <w:fldChar w:fldCharType="separate"/>
      </w:r>
      <w:r w:rsidR="00FB1ED4" w:rsidRPr="00FB1ED4">
        <w:rPr>
          <w:noProof/>
        </w:rPr>
        <w:t>(Guo and Keller, 2020)</w:t>
      </w:r>
      <w:r>
        <w:fldChar w:fldCharType="end"/>
      </w:r>
      <w:r w:rsidRPr="0074226B">
        <w:t xml:space="preserve">. Deviation of the supported shaft centre from its nominal geometric centre results in a loaded region of the bearing. </w:t>
      </w:r>
      <w:r w:rsidRPr="00AB5C90">
        <w:rPr>
          <w:highlight w:val="yellow"/>
        </w:rPr>
        <w:t xml:space="preserve">In the conjunction between the bearing roller and race, the non-conformal nature of contact generates very high pressures when under load. This causes local surface deformation and an increase in lubricant viscosity, resulting in </w:t>
      </w:r>
      <w:r>
        <w:rPr>
          <w:highlight w:val="yellow"/>
        </w:rPr>
        <w:t>EHL</w:t>
      </w:r>
      <w:r w:rsidRPr="00AB5C90">
        <w:rPr>
          <w:highlight w:val="yellow"/>
        </w:rPr>
        <w:t xml:space="preserve"> film formation </w:t>
      </w:r>
      <w:r w:rsidRPr="00AB5C90">
        <w:rPr>
          <w:highlight w:val="yellow"/>
        </w:rPr>
        <w:fldChar w:fldCharType="begin" w:fldLock="1"/>
      </w:r>
      <w:r w:rsidR="00FB1ED4">
        <w:rPr>
          <w:highlight w:val="yellow"/>
        </w:rPr>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Gohar, 1988)","plainTextFormattedCitation":"(Gohar, 1988)","previouslyFormattedCitation":"&lt;sup&gt;4&lt;/sup&gt;"},"properties":{"noteIndex":0},"schema":"https://github.com/citation-style-language/schema/raw/master/csl-citation.json"}</w:instrText>
      </w:r>
      <w:r w:rsidRPr="00AB5C90">
        <w:rPr>
          <w:highlight w:val="yellow"/>
        </w:rPr>
        <w:fldChar w:fldCharType="separate"/>
      </w:r>
      <w:r w:rsidR="00FB1ED4" w:rsidRPr="00FB1ED4">
        <w:rPr>
          <w:noProof/>
          <w:highlight w:val="yellow"/>
        </w:rPr>
        <w:t>(Gohar, 1988)</w:t>
      </w:r>
      <w:r w:rsidRPr="00AB5C90">
        <w:rPr>
          <w:highlight w:val="yellow"/>
        </w:rPr>
        <w:fldChar w:fldCharType="end"/>
      </w:r>
      <w:r w:rsidRPr="00AB5C90">
        <w:rPr>
          <w:highlight w:val="yellow"/>
        </w:rPr>
        <w:t xml:space="preserve"> </w:t>
      </w:r>
      <w:r w:rsidRPr="00AB5C90">
        <w:rPr>
          <w:highlight w:val="yellow"/>
        </w:rPr>
        <w:fldChar w:fldCharType="begin" w:fldLock="1"/>
      </w:r>
      <w:r w:rsidR="00FB1ED4">
        <w:rPr>
          <w:highlight w:val="yellow"/>
        </w:rPr>
        <w:instrText>ADDIN CSL_CITATION {"citationItems":[{"id":"ITEM-1","itemData":{"author":[{"dropping-particle":"","family":"Grubin","given":"A. N.","non-dropping-particle":"","parse-names":false,"suffix":""}],"edition":"Book No. 3","id":"ITEM-1","issued":{"date-parts":[["1949"]]},"number-of-pages":"115–166","publisher":"Central Scientific Research Institute for Technology and Mechanical Engineering","publisher-place":"Moscow (DSIR Translation)","title":"Fundamentals of the Hydrodynamic Theory of Lubrication of Heavily Loaded Cylindrical Surfaces","type":"book"},"uris":["http://www.mendeley.com/documents/?uuid=96089438-3211-41db-a175-8e8aaca93960"]}],"mendeley":{"formattedCitation":"(Grubin, 1949)","plainTextFormattedCitation":"(Grubin, 1949)","previouslyFormattedCitation":"&lt;sup&gt;19&lt;/sup&gt;"},"properties":{"noteIndex":0},"schema":"https://github.com/citation-style-language/schema/raw/master/csl-citation.json"}</w:instrText>
      </w:r>
      <w:r w:rsidRPr="00AB5C90">
        <w:rPr>
          <w:highlight w:val="yellow"/>
        </w:rPr>
        <w:fldChar w:fldCharType="separate"/>
      </w:r>
      <w:r w:rsidR="00FB1ED4" w:rsidRPr="00FB1ED4">
        <w:rPr>
          <w:noProof/>
          <w:highlight w:val="yellow"/>
        </w:rPr>
        <w:t>(Grubin, 1949)</w:t>
      </w:r>
      <w:r w:rsidRPr="00AB5C90">
        <w:rPr>
          <w:highlight w:val="yellow"/>
        </w:rPr>
        <w:fldChar w:fldCharType="end"/>
      </w:r>
      <w:r w:rsidRPr="00AB5C90">
        <w:rPr>
          <w:highlight w:val="yellow"/>
        </w:rPr>
        <w:t>.</w:t>
      </w:r>
      <w:r>
        <w:t xml:space="preserve"> </w:t>
      </w:r>
      <w:r w:rsidRPr="0074226B">
        <w:t>Emerging clearances in unloaded regions of the bearing results</w:t>
      </w:r>
      <w:r>
        <w:t>,</w:t>
      </w:r>
      <w:r w:rsidRPr="0074226B">
        <w:t xml:space="preserve"> which can cause the roller-to-race contact to deviate from the </w:t>
      </w:r>
      <w:r>
        <w:t>EHL</w:t>
      </w:r>
      <w:r w:rsidRPr="0074226B">
        <w:t xml:space="preserve"> regime towards</w:t>
      </w:r>
      <w:r>
        <w:t xml:space="preserve"> the</w:t>
      </w:r>
      <w:r w:rsidRPr="0074226B">
        <w:t xml:space="preserve"> hydrodynamic regime, resulting in sliding and roller-cage collisions </w:t>
      </w:r>
      <w:r w:rsidRPr="0074226B">
        <w:fldChar w:fldCharType="begin" w:fldLock="1"/>
      </w:r>
      <w:r w:rsidR="00FB1ED4">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lt;sup&gt;20&lt;/sup&gt;"},"properties":{"noteIndex":0},"schema":"https://github.com/citation-style-language/schema/raw/master/csl-citation.json"}</w:instrText>
      </w:r>
      <w:r w:rsidRPr="0074226B">
        <w:fldChar w:fldCharType="separate"/>
      </w:r>
      <w:r w:rsidR="00FB1ED4" w:rsidRPr="00FB1ED4">
        <w:rPr>
          <w:noProof/>
        </w:rPr>
        <w:t>(Mohammadpour, Johns-Rahnejat and Rahnejat, 2015)</w:t>
      </w:r>
      <w:r w:rsidRPr="0074226B">
        <w:fldChar w:fldCharType="end"/>
      </w:r>
      <w:r w:rsidRPr="0074226B">
        <w:t>. Hence, the contact may go through different regimes of lubrication throughout its rotation</w:t>
      </w:r>
      <w:r>
        <w:t xml:space="preserve"> </w:t>
      </w:r>
      <w:r>
        <w:fldChar w:fldCharType="begin" w:fldLock="1"/>
      </w:r>
      <w:r w:rsidR="00FB1ED4">
        <w:instrText>ADDIN CSL_CITATION {"citationItems":[{"id":"ITEM-1","itemData":{"DOI":"10.1016/j.triboint.2019.03.054","ISSN":"0301679X","abstract":"A new multi-body dynamics model for the simulation of roller bearings in planetary applications is presented. Analytical relations are used to model the lubricated contacts involved in the bearing. In particular, the vertical damping of the oil film in the roller/cage contact is taken into account, in order to get an accurate estimation of the forces endured by the cage. Results are presented for the case of a planet gear roller bearing in a turbofan planetary gearbox in terms of roller/ring and roller/cage forces and their influence on the instantaneous cage speed. The flexibility of the outer ring is also modelled using a finite element model; its influence on the results, i.e. on the maximum roller/ring force and on the bearing dynamics, is presented.","author":[{"dropping-particle":"","family":"Denni","given":"M.","non-dropping-particle":"","parse-names":false,"suffix":""},{"dropping-particle":"","family":"Biboulet","given":"N.","non-dropping-particle":"","parse-names":false,"suffix":""},{"dropping-particle":"","family":"Abousleiman","given":"V.","non-dropping-particle":"","parse-names":false,"suffix":""},{"dropping-particle":"","family":"Lubrecht","given":"A. A.","non-dropping-particle":"","parse-names":false,"suffix":""}],"container-title":"Tribology International","id":"ITEM-1","issue":"March 2019","issued":{"date-parts":[["2019"]]},"page":"105696","publisher":"Elsevier Ltd","title":"Dynamic study of a roller bearing in a planetary application considering the hydrodynamic lubrication of the roller/cage contact","type":"article-journal","volume":"149"},"uris":["http://www.mendeley.com/documents/?uuid=34624220-1784-4500-ad23-e2156fd67c8c"]}],"mendeley":{"formattedCitation":"(Denni &lt;i&gt;et al.&lt;/i&gt;, 2019)","plainTextFormattedCitation":"(Denni et al., 2019)","previouslyFormattedCitation":"&lt;sup&gt;21&lt;/sup&gt;"},"properties":{"noteIndex":0},"schema":"https://github.com/citation-style-language/schema/raw/master/csl-citation.json"}</w:instrText>
      </w:r>
      <w:r>
        <w:fldChar w:fldCharType="separate"/>
      </w:r>
      <w:r w:rsidR="00FB1ED4" w:rsidRPr="00FB1ED4">
        <w:rPr>
          <w:noProof/>
        </w:rPr>
        <w:t xml:space="preserve">(Denni </w:t>
      </w:r>
      <w:r w:rsidR="00FB1ED4" w:rsidRPr="00FB1ED4">
        <w:rPr>
          <w:i/>
          <w:noProof/>
        </w:rPr>
        <w:t>et al.</w:t>
      </w:r>
      <w:r w:rsidR="00FB1ED4" w:rsidRPr="00FB1ED4">
        <w:rPr>
          <w:noProof/>
        </w:rPr>
        <w:t>, 2019)</w:t>
      </w:r>
      <w:r>
        <w:fldChar w:fldCharType="end"/>
      </w:r>
      <w:r w:rsidRPr="0074226B">
        <w:t xml:space="preserve">. </w:t>
      </w:r>
    </w:p>
    <w:p w14:paraId="38C0D4A0" w14:textId="77777777" w:rsidR="002D037C" w:rsidRPr="0074226B" w:rsidRDefault="002D037C" w:rsidP="002D037C">
      <w:pPr>
        <w:rPr>
          <w:rStyle w:val="tlid-translation"/>
        </w:rPr>
      </w:pPr>
      <w:r w:rsidRPr="0074226B">
        <w:fldChar w:fldCharType="begin"/>
      </w:r>
      <w:r w:rsidRPr="0074226B">
        <w:instrText xml:space="preserve"> REF _Ref31634440 \h  \* MERGEFORMAT </w:instrText>
      </w:r>
      <w:r w:rsidRPr="0074226B">
        <w:fldChar w:fldCharType="separate"/>
      </w:r>
      <w:r w:rsidRPr="0074226B">
        <w:t xml:space="preserve">Figure </w:t>
      </w:r>
      <w:r>
        <w:rPr>
          <w:noProof/>
        </w:rPr>
        <w:t>2</w:t>
      </w:r>
      <w:r w:rsidRPr="0074226B">
        <w:fldChar w:fldCharType="end"/>
      </w:r>
      <w:r w:rsidRPr="0074226B">
        <w:t xml:space="preserve"> shows the </w:t>
      </w:r>
      <w:r>
        <w:t>cylindrical roller bearing (</w:t>
      </w:r>
      <w:r w:rsidRPr="0074226B">
        <w:t>CRB</w:t>
      </w:r>
      <w:r>
        <w:t>)</w:t>
      </w:r>
      <w:r w:rsidRPr="0074226B">
        <w:t xml:space="preserve"> </w:t>
      </w:r>
      <w:r>
        <w:t>i</w:t>
      </w:r>
      <w:r w:rsidRPr="0074226B">
        <w:t xml:space="preserve">n equilibrium position with zero preload or design clearance. Under zero applied radial load, </w:t>
      </w:r>
      <m:oMath>
        <m:sSub>
          <m:sSubPr>
            <m:ctrlPr>
              <w:rPr>
                <w:rFonts w:ascii="Cambria Math" w:hAnsi="Cambria Math" w:cstheme="minorHAnsi"/>
                <w:lang w:bidi="fa-IR"/>
              </w:rPr>
            </m:ctrlPr>
          </m:sSubPr>
          <m:e>
            <m:r>
              <m:rPr>
                <m:sty m:val="p"/>
              </m:rPr>
              <w:rPr>
                <w:rFonts w:ascii="Cambria Math" w:cstheme="minorHAnsi"/>
                <w:lang w:bidi="fa-IR"/>
              </w:rPr>
              <m:t>F</m:t>
            </m:r>
          </m:e>
          <m:sub>
            <m:r>
              <m:rPr>
                <m:sty m:val="p"/>
              </m:rPr>
              <w:rPr>
                <w:rFonts w:ascii="Cambria Math" w:cstheme="minorHAnsi"/>
                <w:lang w:bidi="fa-IR"/>
              </w:rPr>
              <m:t>0</m:t>
            </m:r>
          </m:sub>
        </m:sSub>
      </m:oMath>
      <w:r w:rsidRPr="0074226B">
        <w:rPr>
          <w:rFonts w:cstheme="minorHAnsi"/>
          <w:lang w:bidi="fa-IR"/>
        </w:rPr>
        <w:t>,</w:t>
      </w:r>
      <w:r w:rsidRPr="0074226B">
        <w:t xml:space="preserve"> the </w:t>
      </w:r>
      <w:r w:rsidRPr="0074226B">
        <w:rPr>
          <w:rStyle w:val="tlid-translation"/>
          <w:rFonts w:eastAsiaTheme="majorEastAsia" w:cstheme="minorHAnsi"/>
        </w:rPr>
        <w:t>initial deformation</w:t>
      </w:r>
      <w:r>
        <w:rPr>
          <w:rStyle w:val="tlid-translation"/>
          <w:rFonts w:eastAsiaTheme="majorEastAsia" w:cstheme="minorHAnsi"/>
        </w:rPr>
        <w:t>,</w:t>
      </w:r>
      <w:r w:rsidRPr="0074226B">
        <w:rPr>
          <w:rStyle w:val="tlid-translation"/>
          <w:rFonts w:eastAsiaTheme="majorEastAsia" w:cstheme="minorHAnsi"/>
        </w:rPr>
        <w:t xml:space="preserve"> </w:t>
      </w:r>
      <m:oMath>
        <m:sSub>
          <m:sSubPr>
            <m:ctrlPr>
              <w:rPr>
                <w:rFonts w:ascii="Cambria Math" w:hAnsi="Cambria Math" w:cstheme="minorHAnsi"/>
                <w:lang w:bidi="fa-IR"/>
              </w:rPr>
            </m:ctrlPr>
          </m:sSubPr>
          <m:e>
            <m:r>
              <m:rPr>
                <m:sty m:val="p"/>
              </m:rPr>
              <w:rPr>
                <w:rFonts w:ascii="Cambria Math" w:cstheme="minorHAnsi"/>
                <w:lang w:bidi="fa-IR"/>
              </w:rPr>
              <m:t>δ</m:t>
            </m:r>
          </m:e>
          <m:sub>
            <m:r>
              <m:rPr>
                <m:sty m:val="p"/>
              </m:rPr>
              <w:rPr>
                <w:rFonts w:ascii="Cambria Math" w:cstheme="minorHAnsi"/>
                <w:lang w:bidi="fa-IR"/>
              </w:rPr>
              <m:t>0</m:t>
            </m:r>
          </m:sub>
        </m:sSub>
      </m:oMath>
      <w:r>
        <w:rPr>
          <w:rFonts w:eastAsiaTheme="majorEastAsia" w:cstheme="minorHAnsi"/>
          <w:lang w:bidi="fa-IR"/>
        </w:rPr>
        <w:t>,</w:t>
      </w:r>
      <w:r w:rsidRPr="0074226B">
        <w:rPr>
          <w:rFonts w:cstheme="minorHAnsi"/>
          <w:lang w:bidi="fa-IR"/>
        </w:rPr>
        <w:t xml:space="preserve"> and radial clearance</w:t>
      </w:r>
      <w:r>
        <w:rPr>
          <w:rFonts w:cstheme="minorHAnsi"/>
          <w:lang w:bidi="fa-IR"/>
        </w:rPr>
        <w:t>,</w:t>
      </w:r>
      <w:r w:rsidRPr="0074226B">
        <w:rPr>
          <w:rFonts w:cstheme="minorHAnsi"/>
          <w:lang w:bidi="fa-IR"/>
        </w:rPr>
        <w:t xml:space="preserve"> </w:t>
      </w:r>
      <m:oMath>
        <m:sSub>
          <m:sSubPr>
            <m:ctrlPr>
              <w:rPr>
                <w:rFonts w:ascii="Cambria Math" w:hAnsi="Cambria Math" w:cstheme="minorHAnsi"/>
                <w:i/>
                <w:lang w:bidi="fa-IR"/>
              </w:rPr>
            </m:ctrlPr>
          </m:sSubPr>
          <m:e>
            <m:r>
              <w:rPr>
                <w:rFonts w:ascii="Cambria Math" w:hAnsi="Cambria Math" w:cstheme="minorHAnsi"/>
                <w:lang w:bidi="fa-IR"/>
              </w:rPr>
              <m:t>C</m:t>
            </m:r>
          </m:e>
          <m:sub>
            <m:r>
              <w:rPr>
                <w:rFonts w:ascii="Cambria Math" w:hAnsi="Cambria Math" w:cstheme="minorHAnsi"/>
                <w:lang w:bidi="fa-IR"/>
              </w:rPr>
              <m:t>0</m:t>
            </m:r>
          </m:sub>
        </m:sSub>
      </m:oMath>
      <w:r>
        <w:rPr>
          <w:rFonts w:cstheme="minorHAnsi"/>
          <w:lang w:bidi="fa-IR"/>
        </w:rPr>
        <w:t>,</w:t>
      </w:r>
      <w:r w:rsidRPr="0074226B">
        <w:rPr>
          <w:rFonts w:cstheme="minorHAnsi"/>
          <w:lang w:bidi="fa-IR"/>
        </w:rPr>
        <w:t xml:space="preserve"> between rollers and races</w:t>
      </w:r>
      <w:r w:rsidRPr="0074226B">
        <w:rPr>
          <w:rStyle w:val="tlid-translation"/>
          <w:rFonts w:eastAsiaTheme="majorEastAsia" w:cstheme="minorHAnsi"/>
        </w:rPr>
        <w:t xml:space="preserve"> are both zero. </w:t>
      </w:r>
      <w:r w:rsidRPr="0074226B">
        <w:t xml:space="preserve">Due to external force application and system dynamics, an instantaneous radial load, </w:t>
      </w:r>
      <m:oMath>
        <m:r>
          <w:rPr>
            <w:rFonts w:ascii="Cambria Math" w:hAnsi="Cambria Math"/>
          </w:rPr>
          <m:t>F</m:t>
        </m:r>
      </m:oMath>
      <w:r w:rsidRPr="0074226B">
        <w:t>, will displace the inner bearing race from its equilibrium state (</w:t>
      </w:r>
      <m:oMath>
        <m:r>
          <w:rPr>
            <w:rFonts w:ascii="Cambria Math" w:hAnsi="Cambria Math"/>
          </w:rPr>
          <m:t>∆x</m:t>
        </m:r>
      </m:oMath>
      <w:r w:rsidRPr="0074226B">
        <w:t xml:space="preserve"> and </w:t>
      </w:r>
      <m:oMath>
        <m:r>
          <w:rPr>
            <w:rFonts w:ascii="Cambria Math" w:hAnsi="Cambria Math"/>
          </w:rPr>
          <m:t>∆y</m:t>
        </m:r>
      </m:oMath>
      <w:r w:rsidRPr="0074226B">
        <w:t xml:space="preserve">). By analysing an individual </w:t>
      </w:r>
      <w:r w:rsidRPr="0074226B">
        <w:lastRenderedPageBreak/>
        <w:t xml:space="preserve">roller at its instantaneous angular position, </w:t>
      </w:r>
      <m:oMath>
        <m:sSub>
          <m:sSubPr>
            <m:ctrlPr>
              <w:rPr>
                <w:rStyle w:val="tlid-translation"/>
                <w:rFonts w:ascii="Cambria Math" w:eastAsiaTheme="majorEastAsia" w:hAnsi="Cambria Math" w:cstheme="minorHAnsi"/>
                <w:i/>
              </w:rPr>
            </m:ctrlPr>
          </m:sSubPr>
          <m:e>
            <m:r>
              <w:rPr>
                <w:rStyle w:val="tlid-translation"/>
                <w:rFonts w:ascii="Cambria Math" w:eastAsiaTheme="majorEastAsia" w:hAnsi="Cambria Math" w:cstheme="minorHAnsi"/>
              </w:rPr>
              <m:t>θ</m:t>
            </m:r>
          </m:e>
          <m:sub>
            <m:r>
              <w:rPr>
                <w:rStyle w:val="tlid-translation"/>
                <w:rFonts w:ascii="Cambria Math" w:eastAsiaTheme="majorEastAsia" w:hAnsi="Cambria Math" w:cstheme="minorHAnsi"/>
              </w:rPr>
              <m:t>i</m:t>
            </m:r>
          </m:sub>
        </m:sSub>
      </m:oMath>
      <w:r w:rsidRPr="0074226B">
        <w:rPr>
          <w:rStyle w:val="tlid-translation"/>
          <w:rFonts w:eastAsiaTheme="majorEastAsia"/>
        </w:rPr>
        <w:t>, the resultant displacement of the bearing centre can be used to find deflection at the roller</w:t>
      </w:r>
      <w:r>
        <w:rPr>
          <w:rStyle w:val="tlid-translation"/>
          <w:rFonts w:eastAsiaTheme="majorEastAsia"/>
        </w:rPr>
        <w:t>-</w:t>
      </w:r>
      <w:r w:rsidRPr="0074226B">
        <w:rPr>
          <w:rStyle w:val="tlid-translation"/>
          <w:rFonts w:eastAsiaTheme="majorEastAsia"/>
        </w:rPr>
        <w:t xml:space="preserve">race contact,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Pr="0074226B">
        <w:t xml:space="preserve">. These contact deformations will result in contact force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74226B">
        <w:t xml:space="preserve">, which act to keep the rollers and races in dynamic equilibrium. The above interpretation is valid considering rigid inner and outer races. </w:t>
      </w:r>
    </w:p>
    <w:p w14:paraId="58A9C741" w14:textId="77777777" w:rsidR="002D037C" w:rsidRPr="0074226B" w:rsidRDefault="002D037C" w:rsidP="002D037C">
      <w:pPr>
        <w:keepNext/>
        <w:jc w:val="center"/>
      </w:pPr>
      <w:r w:rsidRPr="0074226B">
        <w:rPr>
          <w:noProof/>
        </w:rPr>
        <w:drawing>
          <wp:inline distT="0" distB="0" distL="0" distR="0" wp14:anchorId="54AD5244" wp14:editId="1AA3E1C6">
            <wp:extent cx="3124200" cy="2604114"/>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belled Bearing Forc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32811" cy="2611292"/>
                    </a:xfrm>
                    <a:prstGeom prst="rect">
                      <a:avLst/>
                    </a:prstGeom>
                  </pic:spPr>
                </pic:pic>
              </a:graphicData>
            </a:graphic>
          </wp:inline>
        </w:drawing>
      </w:r>
    </w:p>
    <w:p w14:paraId="044DED3F" w14:textId="77777777" w:rsidR="002D037C" w:rsidRPr="0074226B" w:rsidRDefault="002D037C" w:rsidP="002D037C">
      <w:pPr>
        <w:pStyle w:val="Caption"/>
        <w:jc w:val="center"/>
        <w:rPr>
          <w:color w:val="auto"/>
        </w:rPr>
      </w:pPr>
      <w:bookmarkStart w:id="17" w:name="_Ref31634440"/>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2</w:t>
      </w:r>
      <w:r w:rsidRPr="0074226B">
        <w:rPr>
          <w:noProof/>
          <w:color w:val="auto"/>
        </w:rPr>
        <w:fldChar w:fldCharType="end"/>
      </w:r>
      <w:bookmarkEnd w:id="17"/>
      <w:r w:rsidRPr="0074226B">
        <w:rPr>
          <w:color w:val="auto"/>
        </w:rPr>
        <w:t xml:space="preserve"> - CRB in equilibrium position</w:t>
      </w:r>
    </w:p>
    <w:p w14:paraId="3C933B31" w14:textId="2D23FCA8" w:rsidR="002D037C" w:rsidRPr="0074226B" w:rsidRDefault="002D037C" w:rsidP="002D037C">
      <w:r w:rsidRPr="0074226B">
        <w:fldChar w:fldCharType="begin"/>
      </w:r>
      <w:r w:rsidRPr="0074226B">
        <w:instrText xml:space="preserve"> REF _Ref31054807 \h  \* MERGEFORMAT </w:instrText>
      </w:r>
      <w:r w:rsidRPr="0074226B">
        <w:fldChar w:fldCharType="separate"/>
      </w:r>
      <w:r w:rsidRPr="0074226B">
        <w:t xml:space="preserve">Figure </w:t>
      </w:r>
      <w:r>
        <w:t>3</w:t>
      </w:r>
      <w:r w:rsidRPr="0074226B">
        <w:fldChar w:fldCharType="end"/>
      </w:r>
      <w:r w:rsidRPr="0074226B">
        <w:t xml:space="preserve"> presents the case whereby an instantaneous force is applied to the inner race. This causes deflection of the rollers in the loaded region and clearance or less deflection around the rollers in the unloaded region. The value of the total deflection,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Pr="0074226B">
        <w:t xml:space="preserve"> at the inner and outer race corresponds to the component of displacement of the bearing centre at the instantaneous position of that particular roller. In the current study, this value </w:t>
      </w:r>
      <w:r>
        <w:t>wa</w:t>
      </w:r>
      <w:r w:rsidRPr="0074226B">
        <w:t xml:space="preserve">s experimentally measured from the test rig and is used quasi-statically as the boundary condition for </w:t>
      </w:r>
      <w:r>
        <w:t xml:space="preserve">the </w:t>
      </w:r>
      <w:r w:rsidRPr="0074226B">
        <w:t>tribolog</w:t>
      </w:r>
      <w:r>
        <w:t>ical model</w:t>
      </w:r>
      <w:r w:rsidRPr="0074226B">
        <w:t xml:space="preserve">. It should be noted that in-plane two degrees of freedom motion </w:t>
      </w:r>
      <w:r>
        <w:t xml:space="preserve">are </w:t>
      </w:r>
      <w:r w:rsidRPr="0074226B">
        <w:t xml:space="preserve">analysed in this study which is a valid assumption under dominant radial loading with secondary horizontal motion from the full system dynamics. Misalignment along the length of the rollers is not considered due to the high stiffness of the shaft and bracket, hence a 1-dimensional analysis for EHL </w:t>
      </w:r>
      <w:r>
        <w:t xml:space="preserve">is sufficient </w:t>
      </w:r>
      <w:r>
        <w:fldChar w:fldCharType="begin" w:fldLock="1"/>
      </w:r>
      <w:r w:rsidR="00FB1ED4">
        <w:instrText>ADDIN CSL_CITATION {"citationItems":[{"id":"ITEM-1","itemData":{"DOI":"10.1115/1.3453357","ISSN":"0022-2305","abstract":"An analytical formulation for the roller motion in a cylindrical roller bearing is presented in terms of the classical differential equations of motion. Roller-race interaction is analyzed in detail and the resulting normal force and moment vectors are determined. Elastohydrodynamic traction models are considered in determining the roller-race tractive forces and moments. Formulation for the roller end and race flange interaction during skewing of the roller is also considered. Roller-cage interactions are assumed to be either hydrodynamic or fully metallic. Simple relationships are used to determine the churning and drag losses.","author":[{"dropping-particle":"","family":"Gupta","given":"P. K.","non-dropping-particle":"","parse-names":false,"suffix":""}],"container-title":"Journal of Lubrication Technology","id":"ITEM-1","issue":"3","issued":{"date-parts":[["1979","7","1"]]},"page":"293-302","title":"Dynamics of Rolling-Element Bearings—Part I: Cylindrical Roller Bearing Analysis","type":"article-journal","volume":"101"},"uris":["http://www.mendeley.com/documents/?uuid=1cb341ad-38ac-4435-b2c2-75e9ae5146a8"]}],"mendeley":{"formattedCitation":"(Gupta, 1979)","plainTextFormattedCitation":"(Gupta, 1979)","previouslyFormattedCitation":"&lt;sup&gt;22&lt;/sup&gt;"},"properties":{"noteIndex":0},"schema":"https://github.com/citation-style-language/schema/raw/master/csl-citation.json"}</w:instrText>
      </w:r>
      <w:r>
        <w:fldChar w:fldCharType="separate"/>
      </w:r>
      <w:r w:rsidR="00FB1ED4" w:rsidRPr="00FB1ED4">
        <w:rPr>
          <w:noProof/>
        </w:rPr>
        <w:t>(Gupta, 1979)</w:t>
      </w:r>
      <w:r>
        <w:fldChar w:fldCharType="end"/>
      </w:r>
      <w:r w:rsidRPr="0074226B">
        <w:t>.</w:t>
      </w:r>
    </w:p>
    <w:p w14:paraId="77528E34" w14:textId="7C411628" w:rsidR="002D037C" w:rsidRPr="0074226B" w:rsidRDefault="002D037C" w:rsidP="002D037C">
      <w:r w:rsidRPr="0074226B">
        <w:t>In the loaded region, the Hertzian load-deflection relationship is used to obtain the resulting instantaneous load on the roller. This value is then used implicitly within an analytical tribological model to calculate contact film thickness for an individual roller as it passes through different angular positions during a speed sweep. An extrapolated film thickness formula is used for this purpose. The calculated film thickness imposes additional deformation at the contact points which itself changes the calculated load</w:t>
      </w:r>
      <w:r>
        <w:t xml:space="preserve"> (as shown in equation 5)</w:t>
      </w:r>
      <w:r w:rsidRPr="0074226B">
        <w:t>. Hence, an iterative approach is required between the force calculation and implicit tribological model. In this part of the workflow, the stiffness and damping of the EHL film is neglected due to its rigid-like stiffness</w:t>
      </w:r>
      <w:r>
        <w:t>,</w:t>
      </w:r>
      <w:r w:rsidRPr="0074226B">
        <w:t xml:space="preserve"> which is </w:t>
      </w:r>
      <w:r w:rsidRPr="0074226B">
        <w:lastRenderedPageBreak/>
        <w:t>several orders of magnitude higher</w:t>
      </w:r>
      <w:r>
        <w:t xml:space="preserve"> </w:t>
      </w:r>
      <w:r w:rsidRPr="0074226B">
        <w:t>tha</w:t>
      </w:r>
      <w:r>
        <w:t>n</w:t>
      </w:r>
      <w:r w:rsidRPr="0074226B">
        <w:t xml:space="preserve"> the Hertzian contact </w:t>
      </w:r>
      <w:r w:rsidRPr="0074226B">
        <w:fldChar w:fldCharType="begin" w:fldLock="1"/>
      </w:r>
      <w:r w:rsidR="00FB1ED4">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Dareing and Johnson, 1975)","plainTextFormattedCitation":"(Dareing and Johnson, 1975)","previouslyFormattedCitation":"&lt;sup&gt;23&lt;/sup&gt;"},"properties":{"noteIndex":0},"schema":"https://github.com/citation-style-language/schema/raw/master/csl-citation.json"}</w:instrText>
      </w:r>
      <w:r w:rsidRPr="0074226B">
        <w:fldChar w:fldCharType="separate"/>
      </w:r>
      <w:r w:rsidR="00FB1ED4" w:rsidRPr="00FB1ED4">
        <w:rPr>
          <w:noProof/>
        </w:rPr>
        <w:t>(Dareing and Johnson, 1975)</w:t>
      </w:r>
      <w:r w:rsidRPr="0074226B">
        <w:fldChar w:fldCharType="end"/>
      </w:r>
      <w:r w:rsidRPr="0074226B">
        <w:t xml:space="preserve"> </w:t>
      </w:r>
      <w:r w:rsidRPr="0074226B">
        <w:fldChar w:fldCharType="begin" w:fldLock="1"/>
      </w:r>
      <w:r w:rsidR="00FB1ED4">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Mehdigoli, Rahnejat and Gohar, 1990)","plainTextFormattedCitation":"(Mehdigoli, Rahnejat and Gohar, 1990)","previouslyFormattedCitation":"&lt;sup&gt;24&lt;/sup&gt;"},"properties":{"noteIndex":0},"schema":"https://github.com/citation-style-language/schema/raw/master/csl-citation.json"}</w:instrText>
      </w:r>
      <w:r w:rsidRPr="0074226B">
        <w:fldChar w:fldCharType="separate"/>
      </w:r>
      <w:r w:rsidR="00FB1ED4" w:rsidRPr="00FB1ED4">
        <w:rPr>
          <w:noProof/>
        </w:rPr>
        <w:t>(Mehdigoli, Rahnejat and Gohar, 1990)</w:t>
      </w:r>
      <w:r w:rsidRPr="0074226B">
        <w:fldChar w:fldCharType="end"/>
      </w:r>
      <w:r w:rsidRPr="0074226B">
        <w:t>.</w:t>
      </w:r>
    </w:p>
    <w:p w14:paraId="35266511" w14:textId="77777777" w:rsidR="002D037C" w:rsidRPr="0074226B" w:rsidRDefault="002D037C" w:rsidP="002D037C">
      <w:pPr>
        <w:pStyle w:val="NoSpacing"/>
        <w:keepNext/>
        <w:spacing w:line="360" w:lineRule="auto"/>
        <w:jc w:val="center"/>
      </w:pPr>
      <w:r w:rsidRPr="0074226B">
        <w:rPr>
          <w:noProof/>
        </w:rPr>
        <w:drawing>
          <wp:inline distT="0" distB="0" distL="0" distR="0" wp14:anchorId="7C4B594C" wp14:editId="6343ACFA">
            <wp:extent cx="5548312" cy="2791440"/>
            <wp:effectExtent l="0" t="0" r="0" b="952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594431" cy="2814643"/>
                    </a:xfrm>
                    <a:prstGeom prst="rect">
                      <a:avLst/>
                    </a:prstGeom>
                    <a:ln>
                      <a:noFill/>
                    </a:ln>
                    <a:extLst>
                      <a:ext uri="{53640926-AAD7-44D8-BBD7-CCE9431645EC}">
                        <a14:shadowObscured xmlns:a14="http://schemas.microsoft.com/office/drawing/2010/main"/>
                      </a:ext>
                    </a:extLst>
                  </pic:spPr>
                </pic:pic>
              </a:graphicData>
            </a:graphic>
          </wp:inline>
        </w:drawing>
      </w:r>
    </w:p>
    <w:p w14:paraId="1D00008A" w14:textId="77777777" w:rsidR="002D037C" w:rsidRPr="0074226B" w:rsidRDefault="002D037C" w:rsidP="002D037C">
      <w:pPr>
        <w:pStyle w:val="Caption"/>
        <w:jc w:val="center"/>
        <w:rPr>
          <w:color w:val="auto"/>
        </w:rPr>
      </w:pPr>
      <w:bookmarkStart w:id="18" w:name="_Ref31054807"/>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3</w:t>
      </w:r>
      <w:r w:rsidRPr="0074226B">
        <w:rPr>
          <w:noProof/>
          <w:color w:val="auto"/>
        </w:rPr>
        <w:fldChar w:fldCharType="end"/>
      </w:r>
      <w:bookmarkEnd w:id="18"/>
      <w:r w:rsidRPr="0074226B">
        <w:rPr>
          <w:color w:val="auto"/>
        </w:rPr>
        <w:t xml:space="preserve"> – Mutual separation and convergence of inner and outer races: a) Loaded inner race, b) Race separation and convergence, c) Resultant interference and clearance </w:t>
      </w:r>
    </w:p>
    <w:p w14:paraId="24216CED" w14:textId="77777777" w:rsidR="002D037C" w:rsidRPr="0074226B" w:rsidRDefault="002D037C" w:rsidP="002D037C">
      <w:r w:rsidRPr="0074226B">
        <w:t xml:space="preserve">For in-depth tribological investigations, the numerical solution of the fluid film is essential. This provides the pressure, film thickness and shear distributions in the contact to study the durability and frictional efficiency of the system. In the current study, the load on the roller and contact kinematics obtained from the implicit bearing model is used explicitly in a </w:t>
      </w:r>
      <w:r>
        <w:t>1</w:t>
      </w:r>
      <w:r w:rsidRPr="0074226B">
        <w:t xml:space="preserve">-dimensional elastohydrodynamic model to obtain film thickness and pressure distribution at the contact for specific loading periods through the speed sweep, as is shown in </w:t>
      </w:r>
      <w:r w:rsidRPr="0074226B">
        <w:fldChar w:fldCharType="begin"/>
      </w:r>
      <w:r w:rsidRPr="0074226B">
        <w:instrText xml:space="preserve"> REF _Ref31101669 \h  \* MERGEFORMAT </w:instrText>
      </w:r>
      <w:r w:rsidRPr="0074226B">
        <w:fldChar w:fldCharType="separate"/>
      </w:r>
      <w:r w:rsidRPr="0074226B">
        <w:t xml:space="preserve">Figure </w:t>
      </w:r>
      <w:r>
        <w:t>4</w:t>
      </w:r>
      <w:r w:rsidRPr="0074226B">
        <w:fldChar w:fldCharType="end"/>
      </w:r>
      <w:r w:rsidRPr="0074226B">
        <w:t>. This explicit approach significantly improves the computational efficiency of the model and in principle, maintains the accuracy since only the central value of the film is required in the load calculation.</w:t>
      </w:r>
    </w:p>
    <w:p w14:paraId="315C7BD1" w14:textId="77777777" w:rsidR="002D037C" w:rsidRPr="0074226B" w:rsidRDefault="002D037C" w:rsidP="002D037C">
      <w:pPr>
        <w:pStyle w:val="NoSpacing"/>
        <w:keepNext/>
        <w:spacing w:line="360" w:lineRule="auto"/>
        <w:jc w:val="center"/>
      </w:pPr>
      <w:r w:rsidRPr="0074226B">
        <w:rPr>
          <w:noProof/>
        </w:rPr>
        <w:drawing>
          <wp:inline distT="0" distB="0" distL="0" distR="0" wp14:anchorId="2E0B5298" wp14:editId="5015AF38">
            <wp:extent cx="2676525" cy="21985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08984" cy="2225235"/>
                    </a:xfrm>
                    <a:prstGeom prst="rect">
                      <a:avLst/>
                    </a:prstGeom>
                    <a:ln>
                      <a:noFill/>
                    </a:ln>
                    <a:extLst>
                      <a:ext uri="{53640926-AAD7-44D8-BBD7-CCE9431645EC}">
                        <a14:shadowObscured xmlns:a14="http://schemas.microsoft.com/office/drawing/2010/main"/>
                      </a:ext>
                    </a:extLst>
                  </pic:spPr>
                </pic:pic>
              </a:graphicData>
            </a:graphic>
          </wp:inline>
        </w:drawing>
      </w:r>
    </w:p>
    <w:p w14:paraId="4406D1D9" w14:textId="77777777" w:rsidR="002D037C" w:rsidRPr="0074226B" w:rsidRDefault="002D037C" w:rsidP="002D037C">
      <w:pPr>
        <w:pStyle w:val="Caption"/>
        <w:jc w:val="center"/>
        <w:rPr>
          <w:color w:val="auto"/>
        </w:rPr>
      </w:pPr>
      <w:bookmarkStart w:id="19" w:name="_Ref31101669"/>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4</w:t>
      </w:r>
      <w:r w:rsidRPr="0074226B">
        <w:rPr>
          <w:noProof/>
          <w:color w:val="auto"/>
        </w:rPr>
        <w:fldChar w:fldCharType="end"/>
      </w:r>
      <w:bookmarkEnd w:id="19"/>
      <w:r w:rsidRPr="0074226B">
        <w:rPr>
          <w:color w:val="auto"/>
        </w:rPr>
        <w:t xml:space="preserve"> - EHL film thickness and pressure distribution at contact</w:t>
      </w:r>
    </w:p>
    <w:p w14:paraId="19F5D5F7" w14:textId="77777777" w:rsidR="00715E67" w:rsidRPr="00715E67" w:rsidRDefault="00715E67" w:rsidP="00715E67"/>
    <w:p w14:paraId="1A1821B0" w14:textId="269B9B52" w:rsidR="000B30D4" w:rsidRDefault="000B30D4" w:rsidP="00552890">
      <w:pPr>
        <w:pStyle w:val="Heading20"/>
        <w:numPr>
          <w:ilvl w:val="1"/>
          <w:numId w:val="30"/>
        </w:numPr>
      </w:pPr>
      <w:bookmarkStart w:id="20" w:name="_Toc40730181"/>
      <w:r>
        <w:t>Experimental Test Rig</w:t>
      </w:r>
      <w:bookmarkEnd w:id="20"/>
    </w:p>
    <w:p w14:paraId="774DC9CA" w14:textId="30AEA1F1" w:rsidR="00E473E5" w:rsidRPr="0074226B" w:rsidRDefault="00E473E5" w:rsidP="00E473E5">
      <w:pPr>
        <w:pStyle w:val="Heading20"/>
        <w:rPr>
          <w:rFonts w:cs="Calibri"/>
          <w:b w:val="0"/>
          <w:bCs/>
          <w:szCs w:val="22"/>
        </w:rPr>
      </w:pPr>
      <w:bookmarkStart w:id="21" w:name="_Toc40730182"/>
      <w:r>
        <w:rPr>
          <w:rFonts w:cs="Calibri"/>
          <w:b w:val="0"/>
          <w:bCs/>
          <w:szCs w:val="22"/>
        </w:rPr>
        <w:t>The d</w:t>
      </w:r>
      <w:r w:rsidRPr="0074226B">
        <w:rPr>
          <w:rFonts w:cs="Calibri"/>
          <w:b w:val="0"/>
          <w:bCs/>
          <w:szCs w:val="22"/>
        </w:rPr>
        <w:t xml:space="preserve">isplacement of the bearing centre governs the conditions at the contact and </w:t>
      </w:r>
      <w:r>
        <w:rPr>
          <w:rFonts w:cs="Calibri"/>
          <w:b w:val="0"/>
          <w:bCs/>
          <w:szCs w:val="22"/>
        </w:rPr>
        <w:t>was</w:t>
      </w:r>
      <w:r w:rsidRPr="0074226B">
        <w:rPr>
          <w:rFonts w:cs="Calibri"/>
          <w:b w:val="0"/>
          <w:bCs/>
          <w:szCs w:val="22"/>
        </w:rPr>
        <w:t xml:space="preserve"> found experimentally using a high-speed bearing test rig, originally </w:t>
      </w:r>
      <w:r>
        <w:rPr>
          <w:rFonts w:cs="Calibri"/>
          <w:b w:val="0"/>
          <w:bCs/>
          <w:szCs w:val="22"/>
        </w:rPr>
        <w:t>reported by</w:t>
      </w:r>
      <w:r w:rsidRPr="0074226B">
        <w:rPr>
          <w:rFonts w:cs="Calibri"/>
          <w:b w:val="0"/>
          <w:bCs/>
          <w:szCs w:val="22"/>
        </w:rPr>
        <w:t xml:space="preserve"> Walker </w:t>
      </w:r>
      <w:r w:rsidRPr="00EB4543">
        <w:rPr>
          <w:rFonts w:cs="Calibri"/>
          <w:b w:val="0"/>
          <w:bCs/>
          <w:i/>
          <w:iCs/>
          <w:szCs w:val="22"/>
        </w:rPr>
        <w:t>et al.</w:t>
      </w:r>
      <w:r>
        <w:rPr>
          <w:rFonts w:cs="Calibri"/>
          <w:b w:val="0"/>
          <w:bCs/>
          <w:szCs w:val="22"/>
        </w:rPr>
        <w:t xml:space="preserve"> </w:t>
      </w:r>
      <w:r>
        <w:rPr>
          <w:rFonts w:cs="Calibri"/>
          <w:b w:val="0"/>
          <w:bCs/>
          <w:szCs w:val="22"/>
        </w:rPr>
        <w:fldChar w:fldCharType="begin" w:fldLock="1"/>
      </w:r>
      <w:r w:rsidR="00FB1ED4">
        <w:rPr>
          <w:rFonts w:cs="Calibri"/>
          <w:b w:val="0"/>
          <w:bCs/>
          <w:szCs w:val="22"/>
        </w:rPr>
        <w:instrText>ADDIN CSL_CITATION {"citationItems":[{"id":"ITEM-1","itemData":{"DOI":"10.4271/2018-01-1473.Abstract","author":[{"dropping-particle":"","family":"Walker","given":"Jack","non-dropping-particle":"","parse-names":false,"suffix":""},{"dropping-particle":"","family":"Questa","given":"Harry","non-dropping-particle":"","parse-names":false,"suffix":""},{"dropping-particle":"","family":"Bewsher","given":"Stephen R","non-dropping-particle":"","parse-names":false,"suffix":""},{"dropping-particle":"","family":"Schweiger","given":"Christoph","non-dropping-particle":"","parse-names":false,"suffix":""},{"dropping-particle":"","family":"Sopouch","given":"Martin","non-dropping-particle":"","parse-names":false,"suffix":""}],"container-title":"10th International Styrian Noise, Vibration &amp; Harshness Congress: The European Automotive Noise Conference","id":"ITEM-1","issued":{"date-parts":[["2018"]]},"page":"1-6","title":"Experimental Design for Characterization of Force Transmissibility through Bearings in Electric Machines and Transmissions","type":"paper-conference"},"uris":["http://www.mendeley.com/documents/?uuid=642ec555-4dac-456b-b0ca-8cc2763b74da"]}],"mendeley":{"formattedCitation":"(Walker &lt;i&gt;et al.&lt;/i&gt;, 2018)","plainTextFormattedCitation":"(Walker et al., 2018)","previouslyFormattedCitation":"&lt;sup&gt;25&lt;/sup&gt;"},"properties":{"noteIndex":0},"schema":"https://github.com/citation-style-language/schema/raw/master/csl-citation.json"}</w:instrText>
      </w:r>
      <w:r>
        <w:rPr>
          <w:rFonts w:cs="Calibri"/>
          <w:b w:val="0"/>
          <w:bCs/>
          <w:szCs w:val="22"/>
        </w:rPr>
        <w:fldChar w:fldCharType="separate"/>
      </w:r>
      <w:r w:rsidR="00FB1ED4" w:rsidRPr="00FB1ED4">
        <w:rPr>
          <w:rFonts w:cs="Calibri"/>
          <w:b w:val="0"/>
          <w:bCs/>
          <w:noProof/>
          <w:szCs w:val="22"/>
        </w:rPr>
        <w:t xml:space="preserve">(Walker </w:t>
      </w:r>
      <w:r w:rsidR="00FB1ED4" w:rsidRPr="00FB1ED4">
        <w:rPr>
          <w:rFonts w:cs="Calibri"/>
          <w:b w:val="0"/>
          <w:bCs/>
          <w:i/>
          <w:noProof/>
          <w:szCs w:val="22"/>
        </w:rPr>
        <w:t>et al.</w:t>
      </w:r>
      <w:r w:rsidR="00FB1ED4" w:rsidRPr="00FB1ED4">
        <w:rPr>
          <w:rFonts w:cs="Calibri"/>
          <w:b w:val="0"/>
          <w:bCs/>
          <w:noProof/>
          <w:szCs w:val="22"/>
        </w:rPr>
        <w:t>, 2018)</w:t>
      </w:r>
      <w:r>
        <w:rPr>
          <w:rFonts w:cs="Calibri"/>
          <w:b w:val="0"/>
          <w:bCs/>
          <w:szCs w:val="22"/>
        </w:rPr>
        <w:fldChar w:fldCharType="end"/>
      </w:r>
      <w:r w:rsidRPr="0074226B">
        <w:rPr>
          <w:rFonts w:cs="Calibri"/>
          <w:b w:val="0"/>
          <w:bCs/>
          <w:szCs w:val="22"/>
        </w:rPr>
        <w:t xml:space="preserve">. A </w:t>
      </w:r>
      <w:r>
        <w:rPr>
          <w:rFonts w:cs="Calibri"/>
          <w:b w:val="0"/>
          <w:bCs/>
          <w:szCs w:val="22"/>
        </w:rPr>
        <w:t xml:space="preserve">5 </w:t>
      </w:r>
      <w:r w:rsidRPr="0074226B">
        <w:rPr>
          <w:rFonts w:cs="Calibri"/>
          <w:b w:val="0"/>
          <w:bCs/>
          <w:szCs w:val="22"/>
        </w:rPr>
        <w:t xml:space="preserve">kW AC synchronous </w:t>
      </w:r>
      <w:r>
        <w:rPr>
          <w:rFonts w:cs="Calibri"/>
          <w:b w:val="0"/>
          <w:bCs/>
          <w:szCs w:val="22"/>
        </w:rPr>
        <w:t xml:space="preserve">motor, </w:t>
      </w:r>
      <w:r w:rsidRPr="0074226B">
        <w:rPr>
          <w:rFonts w:cs="Calibri"/>
          <w:b w:val="0"/>
          <w:bCs/>
          <w:szCs w:val="22"/>
        </w:rPr>
        <w:t>capable of reaching up to 32</w:t>
      </w:r>
      <w:r>
        <w:rPr>
          <w:rFonts w:cs="Calibri"/>
          <w:b w:val="0"/>
          <w:bCs/>
          <w:szCs w:val="22"/>
        </w:rPr>
        <w:t xml:space="preserve"> </w:t>
      </w:r>
      <w:r w:rsidRPr="0074226B">
        <w:rPr>
          <w:rFonts w:cs="Calibri"/>
          <w:b w:val="0"/>
          <w:bCs/>
          <w:szCs w:val="22"/>
        </w:rPr>
        <w:t>000</w:t>
      </w:r>
      <w:r>
        <w:rPr>
          <w:rFonts w:cs="Calibri"/>
          <w:b w:val="0"/>
          <w:bCs/>
          <w:szCs w:val="22"/>
        </w:rPr>
        <w:t xml:space="preserve"> </w:t>
      </w:r>
      <w:r w:rsidRPr="0074226B">
        <w:rPr>
          <w:rFonts w:cs="Calibri"/>
          <w:b w:val="0"/>
          <w:bCs/>
          <w:szCs w:val="22"/>
        </w:rPr>
        <w:t xml:space="preserve">rpm </w:t>
      </w:r>
      <w:r>
        <w:rPr>
          <w:rFonts w:cs="Calibri"/>
          <w:b w:val="0"/>
          <w:bCs/>
          <w:szCs w:val="22"/>
        </w:rPr>
        <w:t>wa</w:t>
      </w:r>
      <w:r w:rsidRPr="0074226B">
        <w:rPr>
          <w:rFonts w:cs="Calibri"/>
          <w:b w:val="0"/>
          <w:bCs/>
          <w:szCs w:val="22"/>
        </w:rPr>
        <w:t xml:space="preserve">s coupled to a steel shaft that is supported by two bearing brackets. Radial force </w:t>
      </w:r>
      <w:r>
        <w:rPr>
          <w:rFonts w:cs="Calibri"/>
          <w:b w:val="0"/>
          <w:bCs/>
          <w:szCs w:val="22"/>
        </w:rPr>
        <w:t>wa</w:t>
      </w:r>
      <w:r w:rsidRPr="0074226B">
        <w:rPr>
          <w:rFonts w:cs="Calibri"/>
          <w:b w:val="0"/>
          <w:bCs/>
          <w:szCs w:val="22"/>
        </w:rPr>
        <w:t xml:space="preserve">s transferred to inner bearing race via the shaft using a hinge/arm mechanism and load application device on the shaft. Displacement data </w:t>
      </w:r>
      <w:r>
        <w:rPr>
          <w:rFonts w:cs="Calibri"/>
          <w:b w:val="0"/>
          <w:bCs/>
          <w:szCs w:val="22"/>
        </w:rPr>
        <w:t>were</w:t>
      </w:r>
      <w:r w:rsidRPr="0074226B">
        <w:rPr>
          <w:rFonts w:cs="Calibri"/>
          <w:b w:val="0"/>
          <w:bCs/>
          <w:szCs w:val="22"/>
        </w:rPr>
        <w:t xml:space="preserve"> obtained from an instrumented bearing bracket. </w:t>
      </w:r>
      <w:r w:rsidRPr="0074226B">
        <w:rPr>
          <w:rFonts w:cs="Calibri"/>
          <w:b w:val="0"/>
          <w:bCs/>
          <w:szCs w:val="22"/>
        </w:rPr>
        <w:fldChar w:fldCharType="begin"/>
      </w:r>
      <w:r w:rsidRPr="0074226B">
        <w:rPr>
          <w:rFonts w:cs="Calibri"/>
          <w:b w:val="0"/>
          <w:bCs/>
          <w:szCs w:val="22"/>
        </w:rPr>
        <w:instrText xml:space="preserve"> REF _Ref31802137 \h  \* MERGEFORMAT </w:instrText>
      </w:r>
      <w:r w:rsidRPr="0074226B">
        <w:rPr>
          <w:rFonts w:cs="Calibri"/>
          <w:b w:val="0"/>
          <w:bCs/>
          <w:szCs w:val="22"/>
        </w:rPr>
      </w:r>
      <w:r w:rsidRPr="0074226B">
        <w:rPr>
          <w:rFonts w:cs="Calibri"/>
          <w:b w:val="0"/>
          <w:bCs/>
          <w:szCs w:val="22"/>
        </w:rPr>
        <w:fldChar w:fldCharType="separate"/>
      </w:r>
      <w:r w:rsidRPr="0045283D">
        <w:rPr>
          <w:rFonts w:cs="Calibri"/>
          <w:b w:val="0"/>
          <w:bCs/>
          <w:szCs w:val="22"/>
        </w:rPr>
        <w:t xml:space="preserve">Figure </w:t>
      </w:r>
      <w:r w:rsidRPr="0045283D">
        <w:rPr>
          <w:rFonts w:cs="Calibri"/>
          <w:b w:val="0"/>
          <w:bCs/>
          <w:noProof/>
          <w:szCs w:val="22"/>
        </w:rPr>
        <w:t>5</w:t>
      </w:r>
      <w:r w:rsidRPr="0074226B">
        <w:rPr>
          <w:rFonts w:cs="Calibri"/>
          <w:b w:val="0"/>
          <w:bCs/>
          <w:szCs w:val="22"/>
        </w:rPr>
        <w:fldChar w:fldCharType="end"/>
      </w:r>
      <w:r w:rsidRPr="0074226B">
        <w:rPr>
          <w:rFonts w:cs="Calibri"/>
          <w:b w:val="0"/>
          <w:bCs/>
          <w:szCs w:val="22"/>
        </w:rPr>
        <w:t xml:space="preserve"> </w:t>
      </w:r>
      <w:r>
        <w:rPr>
          <w:rFonts w:cs="Calibri"/>
          <w:b w:val="0"/>
          <w:bCs/>
          <w:szCs w:val="22"/>
        </w:rPr>
        <w:t>shows</w:t>
      </w:r>
      <w:r w:rsidRPr="0074226B">
        <w:rPr>
          <w:rFonts w:cs="Calibri"/>
          <w:b w:val="0"/>
          <w:bCs/>
          <w:szCs w:val="22"/>
        </w:rPr>
        <w:t xml:space="preserve"> a schematic of the rig.</w:t>
      </w:r>
    </w:p>
    <w:p w14:paraId="7E43372D" w14:textId="77777777" w:rsidR="00E473E5" w:rsidRPr="00571759" w:rsidRDefault="00E473E5" w:rsidP="00E473E5">
      <w:pPr>
        <w:keepNext/>
        <w:jc w:val="center"/>
        <w:rPr>
          <w:highlight w:val="yellow"/>
        </w:rPr>
      </w:pPr>
      <w:r w:rsidRPr="00571759">
        <w:rPr>
          <w:noProof/>
          <w:highlight w:val="yellow"/>
        </w:rPr>
        <w:drawing>
          <wp:inline distT="0" distB="0" distL="0" distR="0" wp14:anchorId="0B329BF6" wp14:editId="2F95F25A">
            <wp:extent cx="4549140" cy="3273817"/>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ig side annotat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52534" cy="3276259"/>
                    </a:xfrm>
                    <a:prstGeom prst="rect">
                      <a:avLst/>
                    </a:prstGeom>
                  </pic:spPr>
                </pic:pic>
              </a:graphicData>
            </a:graphic>
          </wp:inline>
        </w:drawing>
      </w:r>
    </w:p>
    <w:p w14:paraId="73A8AFA8" w14:textId="77777777" w:rsidR="00E473E5" w:rsidRPr="0074226B" w:rsidRDefault="00E473E5" w:rsidP="00E473E5">
      <w:pPr>
        <w:pStyle w:val="Caption"/>
        <w:jc w:val="center"/>
        <w:rPr>
          <w:color w:val="auto"/>
        </w:rPr>
      </w:pPr>
      <w:bookmarkStart w:id="22" w:name="_Ref31802137"/>
      <w:r w:rsidRPr="00571759">
        <w:rPr>
          <w:color w:val="auto"/>
          <w:highlight w:val="yellow"/>
        </w:rPr>
        <w:t xml:space="preserve">Figure </w:t>
      </w:r>
      <w:r w:rsidRPr="00571759">
        <w:rPr>
          <w:color w:val="auto"/>
          <w:highlight w:val="yellow"/>
        </w:rPr>
        <w:fldChar w:fldCharType="begin"/>
      </w:r>
      <w:r w:rsidRPr="00571759">
        <w:rPr>
          <w:color w:val="auto"/>
          <w:highlight w:val="yellow"/>
        </w:rPr>
        <w:instrText xml:space="preserve"> SEQ Figure \* ARABIC </w:instrText>
      </w:r>
      <w:r w:rsidRPr="00571759">
        <w:rPr>
          <w:color w:val="auto"/>
          <w:highlight w:val="yellow"/>
        </w:rPr>
        <w:fldChar w:fldCharType="separate"/>
      </w:r>
      <w:r w:rsidRPr="00571759">
        <w:rPr>
          <w:noProof/>
          <w:color w:val="auto"/>
          <w:highlight w:val="yellow"/>
        </w:rPr>
        <w:t>5</w:t>
      </w:r>
      <w:r w:rsidRPr="00571759">
        <w:rPr>
          <w:noProof/>
          <w:color w:val="auto"/>
          <w:highlight w:val="yellow"/>
        </w:rPr>
        <w:fldChar w:fldCharType="end"/>
      </w:r>
      <w:bookmarkEnd w:id="22"/>
      <w:r w:rsidRPr="00571759">
        <w:rPr>
          <w:color w:val="auto"/>
          <w:highlight w:val="yellow"/>
        </w:rPr>
        <w:t xml:space="preserve"> – Experimental rig schematic</w:t>
      </w:r>
    </w:p>
    <w:p w14:paraId="2967B90B" w14:textId="77777777" w:rsidR="00E473E5" w:rsidRPr="0074226B" w:rsidRDefault="00E473E5" w:rsidP="00E473E5">
      <w:r w:rsidRPr="0074226B">
        <w:t xml:space="preserve">The </w:t>
      </w:r>
      <w:r>
        <w:t xml:space="preserve">motor </w:t>
      </w:r>
      <w:r w:rsidRPr="0074226B">
        <w:t xml:space="preserve">control unit </w:t>
      </w:r>
      <w:r>
        <w:t>wa</w:t>
      </w:r>
      <w:r w:rsidRPr="0074226B">
        <w:t>s connected to a voltage input, transmitted via an NI cDAQ-9178 USB chassis for optimum resolution of the input voltage. A MATLAB script control</w:t>
      </w:r>
      <w:r>
        <w:t>led</w:t>
      </w:r>
      <w:r w:rsidRPr="0074226B">
        <w:t xml:space="preserve"> the voltage ramp over a specified time-period and thus</w:t>
      </w:r>
      <w:r>
        <w:t xml:space="preserve"> the</w:t>
      </w:r>
      <w:r w:rsidRPr="0074226B">
        <w:t xml:space="preserve"> spindle acceleration. In this study, a transient speed sweep </w:t>
      </w:r>
      <w:r>
        <w:t xml:space="preserve">was </w:t>
      </w:r>
      <w:r w:rsidRPr="0074226B">
        <w:t>performed from 0</w:t>
      </w:r>
      <w:r>
        <w:t> – </w:t>
      </w:r>
      <w:r w:rsidRPr="0074226B">
        <w:t>15</w:t>
      </w:r>
      <w:r>
        <w:t> </w:t>
      </w:r>
      <w:r w:rsidRPr="0074226B">
        <w:t>000</w:t>
      </w:r>
      <w:r>
        <w:t> </w:t>
      </w:r>
      <w:r w:rsidRPr="0074226B">
        <w:t xml:space="preserve">rpm in a </w:t>
      </w:r>
      <w:r>
        <w:t>4 s</w:t>
      </w:r>
      <w:r w:rsidRPr="0074226B">
        <w:t xml:space="preserve"> period, with 750</w:t>
      </w:r>
      <w:r>
        <w:t xml:space="preserve"> </w:t>
      </w:r>
      <w:r w:rsidRPr="0074226B">
        <w:t xml:space="preserve">N of static radial load applied to the shaft. The bearing under test </w:t>
      </w:r>
      <w:r>
        <w:t>wa</w:t>
      </w:r>
      <w:r w:rsidRPr="0074226B">
        <w:t>s a single row cylindrical roller bearing, NU 205 ECP, located in an aluminium test bracket that ha</w:t>
      </w:r>
      <w:r>
        <w:t>d</w:t>
      </w:r>
      <w:r w:rsidRPr="0074226B">
        <w:t xml:space="preserve"> an extruded bore for instrumentation.</w:t>
      </w:r>
    </w:p>
    <w:p w14:paraId="693DC503" w14:textId="1542C0F1" w:rsidR="00552890" w:rsidRDefault="000B30D4" w:rsidP="00552890">
      <w:pPr>
        <w:pStyle w:val="ListParagraph"/>
        <w:numPr>
          <w:ilvl w:val="2"/>
          <w:numId w:val="30"/>
        </w:numPr>
        <w:rPr>
          <w:rStyle w:val="Heading3Char"/>
        </w:rPr>
      </w:pPr>
      <w:r w:rsidRPr="00552890">
        <w:rPr>
          <w:rStyle w:val="Heading3Char"/>
        </w:rPr>
        <w:t>Instrumentatio</w:t>
      </w:r>
      <w:r w:rsidR="00552890">
        <w:rPr>
          <w:rStyle w:val="Heading3Char"/>
        </w:rPr>
        <w:t>n</w:t>
      </w:r>
      <w:bookmarkEnd w:id="21"/>
    </w:p>
    <w:p w14:paraId="2D1E47D2" w14:textId="77777777" w:rsidR="00A53F04" w:rsidRPr="0074226B" w:rsidRDefault="00A53F04" w:rsidP="00A53F04">
      <w:bookmarkStart w:id="23" w:name="_Toc40730183"/>
      <w:r w:rsidRPr="00CA05B1">
        <w:rPr>
          <w:highlight w:val="yellow"/>
        </w:rPr>
        <w:lastRenderedPageBreak/>
        <w:t>The outer surface of the bearing bore was instrumented with two Type 4383 single axis piezo-electric charge accelerometers, with a frequency range of 0.1 – 8.5 kHz and sensitivity of 3.16 pC/ms</w:t>
      </w:r>
      <w:r w:rsidRPr="00CA05B1">
        <w:rPr>
          <w:highlight w:val="yellow"/>
          <w:vertAlign w:val="superscript"/>
        </w:rPr>
        <w:t>2</w:t>
      </w:r>
      <w:r w:rsidRPr="00CA05B1">
        <w:rPr>
          <w:highlight w:val="yellow"/>
        </w:rPr>
        <w:t>.  These measured acceleration of the bracket’s bore, corresponding to the outer race of the bearing (</w:t>
      </w:r>
      <w:r w:rsidRPr="00CA05B1">
        <w:rPr>
          <w:highlight w:val="yellow"/>
        </w:rPr>
        <w:fldChar w:fldCharType="begin"/>
      </w:r>
      <w:r w:rsidRPr="00CA05B1">
        <w:rPr>
          <w:highlight w:val="yellow"/>
        </w:rPr>
        <w:instrText xml:space="preserve"> REF _Ref31802632 \h  \* MERGEFORMAT </w:instrText>
      </w:r>
      <w:r w:rsidRPr="00CA05B1">
        <w:rPr>
          <w:highlight w:val="yellow"/>
        </w:rPr>
      </w:r>
      <w:r w:rsidRPr="00CA05B1">
        <w:rPr>
          <w:highlight w:val="yellow"/>
        </w:rPr>
        <w:fldChar w:fldCharType="separate"/>
      </w:r>
      <w:r w:rsidRPr="00CA05B1">
        <w:rPr>
          <w:highlight w:val="yellow"/>
        </w:rPr>
        <w:t xml:space="preserve">Figure </w:t>
      </w:r>
      <w:r w:rsidRPr="00CA05B1">
        <w:rPr>
          <w:noProof/>
          <w:highlight w:val="yellow"/>
        </w:rPr>
        <w:t>6</w:t>
      </w:r>
      <w:r w:rsidRPr="00CA05B1">
        <w:rPr>
          <w:highlight w:val="yellow"/>
        </w:rPr>
        <w:fldChar w:fldCharType="end"/>
      </w:r>
      <w:r w:rsidRPr="00CA05B1">
        <w:rPr>
          <w:highlight w:val="yellow"/>
        </w:rPr>
        <w:t>(a)). Two single beam laser vibrometers measured the displacement of the shaft at the edge of the bearing which corresponds to the displacement of the inner race of the bearing (Figure 6(b)). A dual-beam vibrometer was used to measure the rotational speed of the shaft. All laser vibrometers had a frequency range of 0 – 10 kHz</w:t>
      </w:r>
      <w:r>
        <w:rPr>
          <w:highlight w:val="yellow"/>
        </w:rPr>
        <w:t xml:space="preserve"> and maximum speed of 20 000 rpm</w:t>
      </w:r>
      <w:r w:rsidRPr="00CA05B1">
        <w:rPr>
          <w:highlight w:val="yellow"/>
        </w:rPr>
        <w:t>.</w:t>
      </w:r>
    </w:p>
    <w:p w14:paraId="4A7A9B59" w14:textId="77777777" w:rsidR="00A53F04" w:rsidRPr="0074226B" w:rsidRDefault="00A53F04" w:rsidP="00A53F04">
      <w:r w:rsidRPr="0074226B">
        <w:t>A program in MATLAB control</w:t>
      </w:r>
      <w:r>
        <w:t>led</w:t>
      </w:r>
      <w:r w:rsidRPr="0074226B">
        <w:t xml:space="preserve"> the speed of the shaft through a ramped voltage input. Data </w:t>
      </w:r>
      <w:r>
        <w:t>wa</w:t>
      </w:r>
      <w:r w:rsidRPr="0074226B">
        <w:t>s simultaneously acquired from the accelerometers and laser vibrometers through synchronised input channels at a</w:t>
      </w:r>
      <w:r w:rsidRPr="0074226B">
        <w:rPr>
          <w:szCs w:val="24"/>
        </w:rPr>
        <w:t xml:space="preserve"> sampling rate of </w:t>
      </w:r>
      <w:r w:rsidRPr="00CA1385">
        <w:rPr>
          <w:iCs/>
          <w:szCs w:val="24"/>
        </w:rPr>
        <w:t>100</w:t>
      </w:r>
      <w:r>
        <w:rPr>
          <w:i/>
          <w:szCs w:val="24"/>
        </w:rPr>
        <w:t xml:space="preserve"> </w:t>
      </w:r>
      <w:r w:rsidRPr="00F75FCC">
        <w:rPr>
          <w:iCs/>
          <w:szCs w:val="24"/>
        </w:rPr>
        <w:t>kHz</w:t>
      </w:r>
      <w:r w:rsidRPr="0074226B">
        <w:rPr>
          <w:szCs w:val="24"/>
        </w:rPr>
        <w:t>. Simultaneous control and data acquisition ensure accurate results between different instrumentation locations.</w:t>
      </w:r>
    </w:p>
    <w:p w14:paraId="5CA67654" w14:textId="77777777" w:rsidR="00A53F04" w:rsidRPr="0074226B" w:rsidRDefault="00A53F04" w:rsidP="00A53F04">
      <w:pPr>
        <w:pStyle w:val="NoSpacing"/>
        <w:keepNext/>
        <w:spacing w:after="240" w:line="360" w:lineRule="auto"/>
        <w:ind w:left="1440"/>
      </w:pPr>
      <w:r w:rsidRPr="0074226B">
        <w:rPr>
          <w:noProof/>
        </w:rPr>
        <w:drawing>
          <wp:inline distT="0" distB="0" distL="0" distR="0" wp14:anchorId="4ECC6FF3" wp14:editId="6D94115E">
            <wp:extent cx="5078572" cy="2838893"/>
            <wp:effectExtent l="0" t="0" r="8255" b="0"/>
            <wp:docPr id="20" name="Picture 4">
              <a:extLst xmlns:a="http://schemas.openxmlformats.org/drawingml/2006/main">
                <a:ext uri="{FF2B5EF4-FFF2-40B4-BE49-F238E27FC236}">
                  <a16:creationId xmlns:a16="http://schemas.microsoft.com/office/drawing/2014/main" id="{15D770A2-1067-475B-BAA5-3B2302584F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5D770A2-1067-475B-BAA5-3B2302584F2C}"/>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078572" cy="2838893"/>
                    </a:xfrm>
                    <a:prstGeom prst="rect">
                      <a:avLst/>
                    </a:prstGeom>
                  </pic:spPr>
                </pic:pic>
              </a:graphicData>
            </a:graphic>
          </wp:inline>
        </w:drawing>
      </w:r>
    </w:p>
    <w:p w14:paraId="79165BEA" w14:textId="77777777" w:rsidR="00A53F04" w:rsidRPr="0074226B" w:rsidRDefault="00A53F04" w:rsidP="00A53F04">
      <w:pPr>
        <w:pStyle w:val="Caption"/>
        <w:jc w:val="center"/>
        <w:rPr>
          <w:color w:val="auto"/>
        </w:rPr>
      </w:pPr>
      <w:bookmarkStart w:id="24" w:name="_Ref31802632"/>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6</w:t>
      </w:r>
      <w:r w:rsidRPr="0074226B">
        <w:rPr>
          <w:noProof/>
          <w:color w:val="auto"/>
        </w:rPr>
        <w:fldChar w:fldCharType="end"/>
      </w:r>
      <w:bookmarkEnd w:id="24"/>
      <w:r w:rsidRPr="0074226B">
        <w:rPr>
          <w:noProof/>
          <w:color w:val="auto"/>
        </w:rPr>
        <w:t>(a)</w:t>
      </w:r>
      <w:r w:rsidRPr="0074226B">
        <w:rPr>
          <w:color w:val="auto"/>
        </w:rPr>
        <w:t xml:space="preserve"> - Accelerometer Locations on Test Bracket</w:t>
      </w:r>
    </w:p>
    <w:p w14:paraId="69D11352" w14:textId="77777777" w:rsidR="00A53F04" w:rsidRPr="00E3306E" w:rsidRDefault="00A53F04" w:rsidP="00A53F04">
      <w:pPr>
        <w:pStyle w:val="Caption"/>
        <w:keepNext/>
        <w:spacing w:after="0"/>
        <w:jc w:val="center"/>
        <w:rPr>
          <w:color w:val="auto"/>
        </w:rPr>
      </w:pPr>
      <w:r w:rsidRPr="0074226B">
        <w:rPr>
          <w:noProof/>
          <w:color w:val="auto"/>
        </w:rPr>
        <w:lastRenderedPageBreak/>
        <w:drawing>
          <wp:inline distT="0" distB="0" distL="0" distR="0" wp14:anchorId="6900F184" wp14:editId="63E5CE0D">
            <wp:extent cx="4582632" cy="3179169"/>
            <wp:effectExtent l="0" t="0" r="889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ser Vibrometer Annotated.PNG"/>
                    <pic:cNvPicPr/>
                  </pic:nvPicPr>
                  <pic:blipFill>
                    <a:blip r:embed="rId22">
                      <a:extLst>
                        <a:ext uri="{28A0092B-C50C-407E-A947-70E740481C1C}">
                          <a14:useLocalDpi xmlns:a14="http://schemas.microsoft.com/office/drawing/2010/main" val="0"/>
                        </a:ext>
                      </a:extLst>
                    </a:blip>
                    <a:stretch>
                      <a:fillRect/>
                    </a:stretch>
                  </pic:blipFill>
                  <pic:spPr>
                    <a:xfrm>
                      <a:off x="0" y="0"/>
                      <a:ext cx="4582632" cy="3179169"/>
                    </a:xfrm>
                    <a:prstGeom prst="rect">
                      <a:avLst/>
                    </a:prstGeom>
                  </pic:spPr>
                </pic:pic>
              </a:graphicData>
            </a:graphic>
          </wp:inline>
        </w:drawing>
      </w:r>
    </w:p>
    <w:p w14:paraId="14DF1F9C" w14:textId="77777777" w:rsidR="00A53F04" w:rsidRPr="0074226B" w:rsidRDefault="00A53F04" w:rsidP="00A53F04">
      <w:pPr>
        <w:pStyle w:val="Caption"/>
        <w:keepNext/>
        <w:spacing w:after="0"/>
        <w:jc w:val="center"/>
        <w:rPr>
          <w:color w:val="auto"/>
        </w:rPr>
      </w:pPr>
      <w:r w:rsidRPr="0074226B">
        <w:rPr>
          <w:color w:val="auto"/>
        </w:rPr>
        <w:t>Figure 6</w:t>
      </w:r>
      <w:r w:rsidRPr="0074226B">
        <w:rPr>
          <w:noProof/>
          <w:color w:val="auto"/>
        </w:rPr>
        <w:t>(b)</w:t>
      </w:r>
      <w:r w:rsidRPr="0074226B">
        <w:rPr>
          <w:color w:val="auto"/>
        </w:rPr>
        <w:t xml:space="preserve"> - Laser Vibrometer Locations on Shaft</w:t>
      </w:r>
    </w:p>
    <w:p w14:paraId="163A450D" w14:textId="5D455614" w:rsidR="000B30D4" w:rsidRPr="00552890" w:rsidRDefault="000B30D4" w:rsidP="00552890">
      <w:pPr>
        <w:pStyle w:val="ListParagraph"/>
        <w:numPr>
          <w:ilvl w:val="2"/>
          <w:numId w:val="30"/>
        </w:numPr>
        <w:rPr>
          <w:rStyle w:val="Heading3Char"/>
        </w:rPr>
      </w:pPr>
      <w:r w:rsidRPr="00552890">
        <w:rPr>
          <w:rStyle w:val="Heading3Char"/>
        </w:rPr>
        <w:t>Signal Processing</w:t>
      </w:r>
      <w:bookmarkEnd w:id="23"/>
    </w:p>
    <w:p w14:paraId="60A0D881" w14:textId="77777777" w:rsidR="00770CD5" w:rsidRPr="0074226B" w:rsidRDefault="00770CD5" w:rsidP="00770CD5">
      <w:pPr>
        <w:pStyle w:val="ListParagraph"/>
        <w:numPr>
          <w:ilvl w:val="0"/>
          <w:numId w:val="30"/>
        </w:numPr>
      </w:pPr>
      <w:bookmarkStart w:id="25" w:name="_Toc40730184"/>
      <w:r>
        <w:t>The b</w:t>
      </w:r>
      <w:r w:rsidRPr="0074226B">
        <w:t>earing race displacement</w:t>
      </w:r>
      <w:r>
        <w:t>s</w:t>
      </w:r>
      <w:r w:rsidRPr="0074226B">
        <w:t xml:space="preserve"> </w:t>
      </w:r>
      <w:r>
        <w:t>we</w:t>
      </w:r>
      <w:r w:rsidRPr="0074226B">
        <w:t>re obtained from the instrumented bearing using time-domain data from the accelerometers and laser vibrometers. The laser vibrometer directly provide</w:t>
      </w:r>
      <w:r>
        <w:t>d</w:t>
      </w:r>
      <w:r w:rsidRPr="0074226B">
        <w:t xml:space="preserve"> displacement data, whereas the accelerometer data require</w:t>
      </w:r>
      <w:r>
        <w:t>d</w:t>
      </w:r>
      <w:r w:rsidRPr="0074226B">
        <w:t xml:space="preserve"> post-processing of acceleration data. To ascertain the displacement of the bearing bore and thus outer bearing race, the accelerometer results </w:t>
      </w:r>
      <w:r>
        <w:t>we</w:t>
      </w:r>
      <w:r w:rsidRPr="0074226B">
        <w:t>re integrated twic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70CD5" w:rsidRPr="0074226B" w14:paraId="4436F384" w14:textId="77777777" w:rsidTr="00AF4C43">
        <w:trPr>
          <w:trHeight w:val="424"/>
          <w:jc w:val="center"/>
        </w:trPr>
        <w:tc>
          <w:tcPr>
            <w:tcW w:w="5669" w:type="dxa"/>
            <w:shd w:val="clear" w:color="auto" w:fill="auto"/>
            <w:vAlign w:val="center"/>
          </w:tcPr>
          <w:p w14:paraId="159EC6B3" w14:textId="77777777" w:rsidR="00770CD5" w:rsidRPr="0074226B" w:rsidRDefault="00ED4957" w:rsidP="00AF4C43">
            <w:pPr>
              <w:pStyle w:val="TextBlock"/>
              <w:spacing w:line="360" w:lineRule="auto"/>
              <w:jc w:val="center"/>
              <w:rPr>
                <w:bCs/>
                <w:sz w:val="22"/>
                <w:szCs w:val="24"/>
              </w:rPr>
            </w:pPr>
            <m:oMathPara>
              <m:oMathParaPr>
                <m:jc m:val="center"/>
              </m:oMathParaPr>
              <m:oMath>
                <m:sSub>
                  <m:sSubPr>
                    <m:ctrlPr>
                      <w:rPr>
                        <w:rFonts w:ascii="Cambria Math" w:hAnsi="Cambria Math"/>
                        <w:bCs/>
                        <w:i/>
                        <w:sz w:val="22"/>
                        <w:szCs w:val="24"/>
                      </w:rPr>
                    </m:ctrlPr>
                  </m:sSubPr>
                  <m:e>
                    <m:r>
                      <w:rPr>
                        <w:rFonts w:ascii="Cambria Math" w:hAnsi="Cambria Math"/>
                        <w:sz w:val="22"/>
                        <w:szCs w:val="24"/>
                      </w:rPr>
                      <m:t>v</m:t>
                    </m:r>
                  </m:e>
                  <m:sub>
                    <m:r>
                      <w:rPr>
                        <w:rFonts w:ascii="Cambria Math" w:hAnsi="Cambria Math"/>
                        <w:sz w:val="22"/>
                        <w:szCs w:val="24"/>
                      </w:rPr>
                      <m:t>out</m:t>
                    </m:r>
                  </m:sub>
                </m:sSub>
                <m:d>
                  <m:dPr>
                    <m:ctrlPr>
                      <w:rPr>
                        <w:rFonts w:ascii="Cambria Math" w:hAnsi="Cambria Math"/>
                        <w:bCs/>
                        <w:i/>
                        <w:sz w:val="22"/>
                        <w:szCs w:val="24"/>
                      </w:rPr>
                    </m:ctrlPr>
                  </m:dPr>
                  <m:e>
                    <m:r>
                      <w:rPr>
                        <w:rFonts w:ascii="Cambria Math" w:hAnsi="Cambria Math"/>
                        <w:sz w:val="22"/>
                        <w:szCs w:val="24"/>
                      </w:rPr>
                      <m:t>t</m:t>
                    </m:r>
                  </m:e>
                </m:d>
                <m:r>
                  <w:rPr>
                    <w:rFonts w:ascii="Cambria Math" w:hAnsi="Cambria Math"/>
                    <w:sz w:val="22"/>
                    <w:szCs w:val="24"/>
                  </w:rPr>
                  <m:t>=</m:t>
                </m:r>
                <m:sSub>
                  <m:sSubPr>
                    <m:ctrlPr>
                      <w:rPr>
                        <w:rFonts w:ascii="Cambria Math" w:hAnsi="Cambria Math"/>
                        <w:bCs/>
                        <w:i/>
                        <w:sz w:val="22"/>
                        <w:szCs w:val="24"/>
                      </w:rPr>
                    </m:ctrlPr>
                  </m:sSubPr>
                  <m:e>
                    <m:r>
                      <w:rPr>
                        <w:rFonts w:ascii="Cambria Math" w:hAnsi="Cambria Math"/>
                        <w:sz w:val="22"/>
                        <w:szCs w:val="24"/>
                      </w:rPr>
                      <m:t>v</m:t>
                    </m:r>
                  </m:e>
                  <m:sub>
                    <m:r>
                      <w:rPr>
                        <w:rFonts w:ascii="Cambria Math" w:hAnsi="Cambria Math"/>
                        <w:sz w:val="22"/>
                        <w:szCs w:val="24"/>
                      </w:rPr>
                      <m:t>0,</m:t>
                    </m:r>
                    <m:r>
                      <w:rPr>
                        <w:rFonts w:ascii="Cambria Math" w:hAnsi="Cambria Math"/>
                        <w:sz w:val="22"/>
                        <w:szCs w:val="24"/>
                      </w:rPr>
                      <m:t>out</m:t>
                    </m:r>
                  </m:sub>
                </m:sSub>
                <m:r>
                  <w:rPr>
                    <w:rFonts w:ascii="Cambria Math" w:hAnsi="Cambria Math"/>
                    <w:sz w:val="22"/>
                    <w:szCs w:val="24"/>
                  </w:rPr>
                  <m:t xml:space="preserve">+ </m:t>
                </m:r>
                <m:nary>
                  <m:naryPr>
                    <m:limLoc m:val="subSup"/>
                    <m:ctrlPr>
                      <w:rPr>
                        <w:rFonts w:ascii="Cambria Math" w:hAnsi="Cambria Math"/>
                        <w:bCs/>
                        <w:i/>
                        <w:sz w:val="22"/>
                        <w:szCs w:val="24"/>
                      </w:rPr>
                    </m:ctrlPr>
                  </m:naryPr>
                  <m:sub>
                    <m:r>
                      <w:rPr>
                        <w:rFonts w:ascii="Cambria Math" w:hAnsi="Cambria Math"/>
                        <w:sz w:val="22"/>
                        <w:szCs w:val="24"/>
                      </w:rPr>
                      <m:t>0</m:t>
                    </m:r>
                  </m:sub>
                  <m:sup>
                    <m:r>
                      <w:rPr>
                        <w:rFonts w:ascii="Cambria Math" w:hAnsi="Cambria Math"/>
                        <w:sz w:val="22"/>
                        <w:szCs w:val="24"/>
                      </w:rPr>
                      <m:t>t</m:t>
                    </m:r>
                  </m:sup>
                  <m:e>
                    <m:sSub>
                      <m:sSubPr>
                        <m:ctrlPr>
                          <w:rPr>
                            <w:rFonts w:ascii="Cambria Math" w:hAnsi="Cambria Math"/>
                            <w:bCs/>
                            <w:i/>
                            <w:sz w:val="22"/>
                            <w:szCs w:val="24"/>
                          </w:rPr>
                        </m:ctrlPr>
                      </m:sSubPr>
                      <m:e>
                        <m:r>
                          <w:rPr>
                            <w:rFonts w:ascii="Cambria Math" w:hAnsi="Cambria Math"/>
                            <w:sz w:val="22"/>
                            <w:szCs w:val="24"/>
                          </w:rPr>
                          <m:t>a</m:t>
                        </m:r>
                      </m:e>
                      <m:sub>
                        <m:r>
                          <w:rPr>
                            <w:rFonts w:ascii="Cambria Math" w:hAnsi="Cambria Math"/>
                            <w:sz w:val="22"/>
                            <w:szCs w:val="24"/>
                          </w:rPr>
                          <m:t>out</m:t>
                        </m:r>
                      </m:sub>
                    </m:sSub>
                    <m:r>
                      <w:rPr>
                        <w:rFonts w:ascii="Cambria Math" w:hAnsi="Cambria Math"/>
                        <w:sz w:val="22"/>
                        <w:szCs w:val="24"/>
                      </w:rPr>
                      <m:t xml:space="preserve"> </m:t>
                    </m:r>
                    <m:r>
                      <w:rPr>
                        <w:rFonts w:ascii="Cambria Math" w:hAnsi="Cambria Math"/>
                        <w:sz w:val="22"/>
                        <w:szCs w:val="24"/>
                      </w:rPr>
                      <m:t>dt</m:t>
                    </m:r>
                  </m:e>
                </m:nary>
              </m:oMath>
            </m:oMathPara>
          </w:p>
        </w:tc>
        <w:tc>
          <w:tcPr>
            <w:tcW w:w="426" w:type="dxa"/>
            <w:shd w:val="clear" w:color="auto" w:fill="auto"/>
            <w:vAlign w:val="center"/>
          </w:tcPr>
          <w:p w14:paraId="073981D8" w14:textId="77777777" w:rsidR="00770CD5" w:rsidRPr="0074226B" w:rsidRDefault="00770CD5" w:rsidP="00AF4C43">
            <w:pPr>
              <w:pStyle w:val="TextBlock"/>
              <w:spacing w:line="360" w:lineRule="auto"/>
              <w:jc w:val="center"/>
              <w:rPr>
                <w:bCs/>
                <w:sz w:val="18"/>
              </w:rPr>
            </w:pPr>
            <w:r w:rsidRPr="0074226B">
              <w:rPr>
                <w:bCs/>
                <w:sz w:val="18"/>
              </w:rPr>
              <w:t>[1]</w:t>
            </w:r>
          </w:p>
        </w:tc>
      </w:tr>
      <w:tr w:rsidR="00770CD5" w:rsidRPr="0074226B" w14:paraId="289212B2" w14:textId="77777777" w:rsidTr="00AF4C43">
        <w:trPr>
          <w:trHeight w:val="424"/>
          <w:jc w:val="center"/>
        </w:trPr>
        <w:tc>
          <w:tcPr>
            <w:tcW w:w="5669" w:type="dxa"/>
            <w:shd w:val="clear" w:color="auto" w:fill="auto"/>
            <w:vAlign w:val="center"/>
          </w:tcPr>
          <w:p w14:paraId="0B28E3B3" w14:textId="77777777" w:rsidR="00770CD5" w:rsidRPr="0074226B" w:rsidRDefault="00ED4957" w:rsidP="00AF4C43">
            <w:pPr>
              <w:pStyle w:val="TextBlock"/>
              <w:spacing w:line="360" w:lineRule="auto"/>
              <w:jc w:val="center"/>
              <w:rPr>
                <w:bCs/>
                <w:sz w:val="22"/>
                <w:szCs w:val="24"/>
              </w:rPr>
            </w:pPr>
            <m:oMathPara>
              <m:oMathParaPr>
                <m:jc m:val="center"/>
              </m:oMathParaPr>
              <m:oMath>
                <m:sSub>
                  <m:sSubPr>
                    <m:ctrlPr>
                      <w:rPr>
                        <w:rFonts w:ascii="Cambria Math" w:hAnsi="Cambria Math"/>
                        <w:bCs/>
                        <w:i/>
                        <w:sz w:val="22"/>
                        <w:szCs w:val="24"/>
                      </w:rPr>
                    </m:ctrlPr>
                  </m:sSubPr>
                  <m:e>
                    <m:r>
                      <w:rPr>
                        <w:rFonts w:ascii="Cambria Math" w:hAnsi="Cambria Math"/>
                        <w:sz w:val="22"/>
                        <w:szCs w:val="24"/>
                      </w:rPr>
                      <m:t>x</m:t>
                    </m:r>
                  </m:e>
                  <m:sub>
                    <m:r>
                      <w:rPr>
                        <w:rFonts w:ascii="Cambria Math" w:hAnsi="Cambria Math"/>
                        <w:sz w:val="22"/>
                        <w:szCs w:val="24"/>
                      </w:rPr>
                      <m:t>out</m:t>
                    </m:r>
                  </m:sub>
                </m:sSub>
                <m:d>
                  <m:dPr>
                    <m:ctrlPr>
                      <w:rPr>
                        <w:rFonts w:ascii="Cambria Math" w:hAnsi="Cambria Math"/>
                        <w:bCs/>
                        <w:i/>
                        <w:sz w:val="22"/>
                        <w:szCs w:val="24"/>
                      </w:rPr>
                    </m:ctrlPr>
                  </m:dPr>
                  <m:e>
                    <m:r>
                      <w:rPr>
                        <w:rFonts w:ascii="Cambria Math" w:hAnsi="Cambria Math"/>
                        <w:sz w:val="22"/>
                        <w:szCs w:val="24"/>
                      </w:rPr>
                      <m:t>t</m:t>
                    </m:r>
                  </m:e>
                </m:d>
                <m:r>
                  <w:rPr>
                    <w:rFonts w:ascii="Cambria Math" w:hAnsi="Cambria Math"/>
                    <w:sz w:val="22"/>
                    <w:szCs w:val="24"/>
                  </w:rPr>
                  <m:t>=</m:t>
                </m:r>
                <m:sSub>
                  <m:sSubPr>
                    <m:ctrlPr>
                      <w:rPr>
                        <w:rFonts w:ascii="Cambria Math" w:hAnsi="Cambria Math"/>
                        <w:bCs/>
                        <w:i/>
                        <w:sz w:val="22"/>
                        <w:szCs w:val="24"/>
                      </w:rPr>
                    </m:ctrlPr>
                  </m:sSubPr>
                  <m:e>
                    <m:r>
                      <w:rPr>
                        <w:rFonts w:ascii="Cambria Math" w:hAnsi="Cambria Math"/>
                        <w:sz w:val="22"/>
                        <w:szCs w:val="24"/>
                      </w:rPr>
                      <m:t>x</m:t>
                    </m:r>
                  </m:e>
                  <m:sub>
                    <m:r>
                      <w:rPr>
                        <w:rFonts w:ascii="Cambria Math" w:hAnsi="Cambria Math"/>
                        <w:sz w:val="22"/>
                        <w:szCs w:val="24"/>
                      </w:rPr>
                      <m:t>0,</m:t>
                    </m:r>
                    <m:r>
                      <w:rPr>
                        <w:rFonts w:ascii="Cambria Math" w:hAnsi="Cambria Math"/>
                        <w:sz w:val="22"/>
                        <w:szCs w:val="24"/>
                      </w:rPr>
                      <m:t>out</m:t>
                    </m:r>
                  </m:sub>
                </m:sSub>
                <m:r>
                  <w:rPr>
                    <w:rFonts w:ascii="Cambria Math" w:hAnsi="Cambria Math"/>
                    <w:sz w:val="22"/>
                    <w:szCs w:val="24"/>
                  </w:rPr>
                  <m:t>+</m:t>
                </m:r>
                <m:nary>
                  <m:naryPr>
                    <m:limLoc m:val="subSup"/>
                    <m:ctrlPr>
                      <w:rPr>
                        <w:rFonts w:ascii="Cambria Math" w:hAnsi="Cambria Math"/>
                        <w:bCs/>
                        <w:i/>
                        <w:sz w:val="22"/>
                        <w:szCs w:val="24"/>
                      </w:rPr>
                    </m:ctrlPr>
                  </m:naryPr>
                  <m:sub>
                    <m:r>
                      <w:rPr>
                        <w:rFonts w:ascii="Cambria Math" w:hAnsi="Cambria Math"/>
                        <w:sz w:val="22"/>
                        <w:szCs w:val="24"/>
                      </w:rPr>
                      <m:t>0</m:t>
                    </m:r>
                  </m:sub>
                  <m:sup>
                    <m:r>
                      <w:rPr>
                        <w:rFonts w:ascii="Cambria Math" w:hAnsi="Cambria Math"/>
                        <w:sz w:val="22"/>
                        <w:szCs w:val="24"/>
                      </w:rPr>
                      <m:t>t</m:t>
                    </m:r>
                  </m:sup>
                  <m:e>
                    <m:sSub>
                      <m:sSubPr>
                        <m:ctrlPr>
                          <w:rPr>
                            <w:rFonts w:ascii="Cambria Math" w:hAnsi="Cambria Math"/>
                            <w:bCs/>
                            <w:i/>
                            <w:sz w:val="22"/>
                            <w:szCs w:val="24"/>
                          </w:rPr>
                        </m:ctrlPr>
                      </m:sSubPr>
                      <m:e>
                        <m:r>
                          <w:rPr>
                            <w:rFonts w:ascii="Cambria Math" w:hAnsi="Cambria Math"/>
                            <w:sz w:val="22"/>
                            <w:szCs w:val="24"/>
                          </w:rPr>
                          <m:t>v</m:t>
                        </m:r>
                      </m:e>
                      <m:sub>
                        <m:r>
                          <w:rPr>
                            <w:rFonts w:ascii="Cambria Math" w:hAnsi="Cambria Math"/>
                            <w:sz w:val="22"/>
                            <w:szCs w:val="24"/>
                          </w:rPr>
                          <m:t>out</m:t>
                        </m:r>
                      </m:sub>
                    </m:sSub>
                    <m:r>
                      <w:rPr>
                        <w:rFonts w:ascii="Cambria Math" w:hAnsi="Cambria Math"/>
                        <w:sz w:val="22"/>
                        <w:szCs w:val="24"/>
                      </w:rPr>
                      <m:t xml:space="preserve"> </m:t>
                    </m:r>
                    <m:r>
                      <w:rPr>
                        <w:rFonts w:ascii="Cambria Math" w:hAnsi="Cambria Math"/>
                        <w:sz w:val="22"/>
                        <w:szCs w:val="24"/>
                      </w:rPr>
                      <m:t>dt</m:t>
                    </m:r>
                  </m:e>
                </m:nary>
              </m:oMath>
            </m:oMathPara>
          </w:p>
        </w:tc>
        <w:tc>
          <w:tcPr>
            <w:tcW w:w="426" w:type="dxa"/>
            <w:shd w:val="clear" w:color="auto" w:fill="auto"/>
            <w:vAlign w:val="center"/>
          </w:tcPr>
          <w:p w14:paraId="3AB40E36" w14:textId="77777777" w:rsidR="00770CD5" w:rsidRPr="0074226B" w:rsidRDefault="00770CD5" w:rsidP="00AF4C43">
            <w:pPr>
              <w:pStyle w:val="TextBlock"/>
              <w:spacing w:line="360" w:lineRule="auto"/>
              <w:jc w:val="center"/>
              <w:rPr>
                <w:bCs/>
                <w:sz w:val="18"/>
              </w:rPr>
            </w:pPr>
            <w:r w:rsidRPr="0074226B">
              <w:rPr>
                <w:bCs/>
                <w:sz w:val="18"/>
              </w:rPr>
              <w:t>[2]</w:t>
            </w:r>
          </w:p>
        </w:tc>
      </w:tr>
    </w:tbl>
    <w:p w14:paraId="06E411C8" w14:textId="1C6A2067" w:rsidR="00770CD5" w:rsidRDefault="00770CD5" w:rsidP="00770CD5">
      <w:pPr>
        <w:pStyle w:val="ListParagraph"/>
        <w:numPr>
          <w:ilvl w:val="0"/>
          <w:numId w:val="30"/>
        </w:numPr>
      </w:pPr>
      <w:r w:rsidRPr="0074226B">
        <w:t>As this double integration amplifies</w:t>
      </w:r>
      <w:r>
        <w:t xml:space="preserve"> </w:t>
      </w:r>
      <w:r w:rsidRPr="0074226B">
        <w:t xml:space="preserve">non-linearities in the original signal, it requires pre-processing </w:t>
      </w:r>
      <w:r w:rsidRPr="0074226B">
        <w:fldChar w:fldCharType="begin" w:fldLock="1"/>
      </w:r>
      <w:r w:rsidR="00FB1ED4">
        <w:instrText>ADDIN CSL_CITATION {"citationItems":[{"id":"ITEM-1","itemData":{"DOI":"10.3390/s141223230","ISSN":"1424-8220","abstract":"Accumulated signal noise will cause the integrated values to drift from the true value when measuring orientation angles of wearable sensors. This work proposes a novel method to reduce the effect of this drift to accurately measure human gait using wearable sensors. Firstly, an infinite impulse response (IIR) digital 4th order Butterworth filter was implemented to remove the noise from the raw gyro sensor data. Secondly, the mode value of the static state gyro sensor data was subtracted from the measured data to remove offset values. Thirdly, a robust double derivative and integration method was introduced to remove any remaining drift error from the data. Lastly, sensor attachment errors were minimized by establishing the gravitational acceleration vector from the acceleration data at standing upright and sitting posture. These improvements proposed allowed for removing the drift effect, and showed an average of 2.1°, 33.3°, 15.6° difference for the hip knee and ankle joint flexion/extension angle, when compared to without implementation. Kinematic and spatio-temporal gait parameters were also calculated from the heel-contact and toe-off timing of the foot. The data provided in this work showed potential of using wearable sensors in clinical evaluation of patients with gait-related diseases.","author":[{"dropping-particle":"","family":"Takeda","given":"Ryo","non-dropping-particle":"","parse-names":false,"suffix":""},{"dropping-particle":"","family":"Lisco","given":"Giulia","non-dropping-particle":"","parse-names":false,"suffix":""},{"dropping-particle":"","family":"Fujisawa","given":"Tadashi","non-dropping-particle":"","parse-names":false,"suffix":""},{"dropping-particle":"","family":"Gastaldi","given":"Laura","non-dropping-particle":"","parse-names":false,"suffix":""},{"dropping-particle":"","family":"Tohyama","given":"Harukazu","non-dropping-particle":"","parse-names":false,"suffix":""},{"dropping-particle":"","family":"Tadano","given":"Shigeru","non-dropping-particle":"","parse-names":false,"suffix":""}],"container-title":"Sensors","id":"ITEM-1","issue":"12","issued":{"date-parts":[["2014","12","5"]]},"page":"23230-23247","title":"Drift Removal for Improving the Accuracy of Gait Parameters Using Wearable Sensor Systems","type":"article-journal","volume":"14"},"uris":["http://www.mendeley.com/documents/?uuid=fb6fa9b4-f998-400a-afc4-6cc2b036fff0"]}],"mendeley":{"formattedCitation":"(Takeda &lt;i&gt;et al.&lt;/i&gt;, 2014)","plainTextFormattedCitation":"(Takeda et al., 2014)","previouslyFormattedCitation":"&lt;sup&gt;26&lt;/sup&gt;"},"properties":{"noteIndex":0},"schema":"https://github.com/citation-style-language/schema/raw/master/csl-citation.json"}</w:instrText>
      </w:r>
      <w:r w:rsidRPr="0074226B">
        <w:fldChar w:fldCharType="separate"/>
      </w:r>
      <w:r w:rsidR="00FB1ED4" w:rsidRPr="00FB1ED4">
        <w:rPr>
          <w:noProof/>
        </w:rPr>
        <w:t xml:space="preserve">(Takeda </w:t>
      </w:r>
      <w:r w:rsidR="00FB1ED4" w:rsidRPr="00FB1ED4">
        <w:rPr>
          <w:i/>
          <w:noProof/>
        </w:rPr>
        <w:t>et al.</w:t>
      </w:r>
      <w:r w:rsidR="00FB1ED4" w:rsidRPr="00FB1ED4">
        <w:rPr>
          <w:noProof/>
        </w:rPr>
        <w:t>, 2014)</w:t>
      </w:r>
      <w:r w:rsidRPr="0074226B">
        <w:fldChar w:fldCharType="end"/>
      </w:r>
      <w:r w:rsidRPr="0074226B">
        <w:t xml:space="preserve">. </w:t>
      </w:r>
      <w:r>
        <w:t>Low frequency drift is removed from the u</w:t>
      </w:r>
      <w:r w:rsidRPr="0074226B">
        <w:t xml:space="preserve">nfiltered time-domain data by applying a linear fit to the data and then removing the trend from it.  </w:t>
      </w:r>
    </w:p>
    <w:p w14:paraId="768AD455" w14:textId="77777777" w:rsidR="00770CD5" w:rsidRPr="0074226B" w:rsidRDefault="00770CD5" w:rsidP="00770CD5">
      <w:pPr>
        <w:pStyle w:val="ListParagraph"/>
        <w:numPr>
          <w:ilvl w:val="0"/>
          <w:numId w:val="30"/>
        </w:numPr>
      </w:pPr>
      <w:r w:rsidRPr="0074226B">
        <w:t xml:space="preserve">To extract the frequency content of the speed ramp, waterfall plots were generated using the accelerometer and laser vibrometer data. </w:t>
      </w:r>
      <w:r>
        <w:t>Short-time fast-Fourier transform (STFFT) was used, with data windows of six shaft rotations at each 100 rpm increment</w:t>
      </w:r>
      <w:r w:rsidRPr="0074226B">
        <w:t>.</w:t>
      </w:r>
      <w:r>
        <w:t xml:space="preserve"> </w:t>
      </w:r>
      <w:r w:rsidRPr="0074226B">
        <w:t>The resulting signal was then filtered using a Butterworth bandpass filter for a frequency range of 70</w:t>
      </w:r>
      <w:r>
        <w:t xml:space="preserve"> - </w:t>
      </w:r>
      <w:r w:rsidRPr="0074226B">
        <w:t>10</w:t>
      </w:r>
      <w:r>
        <w:t xml:space="preserve"> </w:t>
      </w:r>
      <w:r w:rsidRPr="0074226B">
        <w:t>000</w:t>
      </w:r>
      <w:r>
        <w:t xml:space="preserve"> </w:t>
      </w:r>
      <w:r w:rsidRPr="0074226B">
        <w:t xml:space="preserve">Hz to remove the high amplitude low </w:t>
      </w:r>
      <w:r w:rsidRPr="0074226B">
        <w:lastRenderedPageBreak/>
        <w:t>frequency noise that was inherent to the equipment setup. The filter used 3</w:t>
      </w:r>
      <w:r>
        <w:t xml:space="preserve"> </w:t>
      </w:r>
      <w:r w:rsidRPr="0074226B">
        <w:t>dB of passband ripple and 7</w:t>
      </w:r>
      <w:r>
        <w:t xml:space="preserve"> </w:t>
      </w:r>
      <w:r w:rsidRPr="0074226B">
        <w:t>dB attenuation in the stopbands, which were set at 35</w:t>
      </w:r>
      <w:r>
        <w:t xml:space="preserve"> - 12 500 </w:t>
      </w:r>
      <w:r w:rsidRPr="0074226B">
        <w:t xml:space="preserve">Hz.  </w:t>
      </w:r>
    </w:p>
    <w:p w14:paraId="4700C74D" w14:textId="77777777" w:rsidR="00770CD5" w:rsidRPr="0074226B" w:rsidRDefault="00770CD5" w:rsidP="00770CD5">
      <w:pPr>
        <w:pStyle w:val="ListParagraph"/>
        <w:numPr>
          <w:ilvl w:val="0"/>
          <w:numId w:val="30"/>
        </w:numPr>
      </w:pPr>
      <w:r w:rsidRPr="0074226B">
        <w:t>The relative displacement of the bearing centre could then be obtained from the relative displacement between the shaft (measured using the single beam laser vibrometer) and bearing bor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770CD5" w:rsidRPr="0074226B" w14:paraId="5EA33D9F" w14:textId="77777777" w:rsidTr="00AF4C43">
        <w:trPr>
          <w:trHeight w:val="263"/>
          <w:jc w:val="center"/>
        </w:trPr>
        <w:tc>
          <w:tcPr>
            <w:tcW w:w="5669" w:type="dxa"/>
            <w:shd w:val="clear" w:color="auto" w:fill="auto"/>
          </w:tcPr>
          <w:p w14:paraId="03EAA9B8" w14:textId="77777777" w:rsidR="00770CD5" w:rsidRPr="0074226B" w:rsidRDefault="00770CD5" w:rsidP="00AF4C43">
            <w:pPr>
              <w:rPr>
                <w:rFonts w:ascii="Cambria Math" w:hAnsi="Cambria Math"/>
                <w:i/>
              </w:rPr>
            </w:pPr>
            <m:oMathPara>
              <m:oMathParaPr>
                <m:jc m:val="center"/>
              </m:oMathParaPr>
              <m:oMath>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ut</m:t>
                    </m:r>
                  </m:sub>
                </m:sSub>
              </m:oMath>
            </m:oMathPara>
          </w:p>
        </w:tc>
        <w:tc>
          <w:tcPr>
            <w:tcW w:w="426" w:type="dxa"/>
            <w:shd w:val="clear" w:color="auto" w:fill="auto"/>
          </w:tcPr>
          <w:p w14:paraId="5C7DBC07" w14:textId="77777777" w:rsidR="00770CD5" w:rsidRPr="0074226B" w:rsidRDefault="00770CD5" w:rsidP="00AF4C43">
            <w:pPr>
              <w:pStyle w:val="TextBlock"/>
              <w:spacing w:line="360" w:lineRule="auto"/>
              <w:jc w:val="right"/>
              <w:rPr>
                <w:bCs/>
                <w:sz w:val="18"/>
              </w:rPr>
            </w:pPr>
          </w:p>
        </w:tc>
      </w:tr>
      <w:tr w:rsidR="00770CD5" w:rsidRPr="0074226B" w14:paraId="3C36C5EE" w14:textId="77777777" w:rsidTr="00AF4C43">
        <w:trPr>
          <w:trHeight w:val="263"/>
          <w:jc w:val="center"/>
        </w:trPr>
        <w:tc>
          <w:tcPr>
            <w:tcW w:w="5669" w:type="dxa"/>
            <w:shd w:val="clear" w:color="auto" w:fill="auto"/>
          </w:tcPr>
          <w:p w14:paraId="377FD7E0" w14:textId="77777777" w:rsidR="00770CD5" w:rsidRPr="0074226B" w:rsidRDefault="00770CD5" w:rsidP="00AF4C43">
            <w:pPr>
              <w:rPr>
                <w:rFonts w:ascii="Cambria Math" w:hAnsi="Cambria Math"/>
                <w:i/>
              </w:rPr>
            </w:pPr>
            <m:oMathPara>
              <m:oMathParaPr>
                <m:jc m:val="center"/>
              </m:oMathParaPr>
              <m:oMath>
                <m:r>
                  <w:rPr>
                    <w:rFonts w:ascii="Cambria Math" w:hAnsi="Cambria Math"/>
                  </w:rPr>
                  <m:t xml:space="preserve">∆y= </m:t>
                </m:r>
                <m:sSub>
                  <m:sSubPr>
                    <m:ctrlPr>
                      <w:rPr>
                        <w:rFonts w:ascii="Cambria Math" w:hAnsi="Cambria Math"/>
                        <w:i/>
                      </w:rPr>
                    </m:ctrlPr>
                  </m:sSubPr>
                  <m:e>
                    <m:r>
                      <w:rPr>
                        <w:rFonts w:ascii="Cambria Math" w:hAnsi="Cambria Math"/>
                      </w:rPr>
                      <m:t>∆y</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out</m:t>
                    </m:r>
                  </m:sub>
                </m:sSub>
              </m:oMath>
            </m:oMathPara>
          </w:p>
        </w:tc>
        <w:tc>
          <w:tcPr>
            <w:tcW w:w="426" w:type="dxa"/>
            <w:shd w:val="clear" w:color="auto" w:fill="auto"/>
          </w:tcPr>
          <w:p w14:paraId="3E89816B" w14:textId="77777777" w:rsidR="00770CD5" w:rsidRPr="0074226B" w:rsidRDefault="00770CD5" w:rsidP="00AF4C43">
            <w:pPr>
              <w:pStyle w:val="TextBlock"/>
              <w:spacing w:line="360" w:lineRule="auto"/>
              <w:jc w:val="right"/>
              <w:rPr>
                <w:bCs/>
                <w:sz w:val="18"/>
              </w:rPr>
            </w:pPr>
            <w:r w:rsidRPr="0074226B">
              <w:rPr>
                <w:bCs/>
                <w:sz w:val="18"/>
              </w:rPr>
              <w:t>[3]</w:t>
            </w:r>
          </w:p>
        </w:tc>
      </w:tr>
    </w:tbl>
    <w:p w14:paraId="1C54100F" w14:textId="77777777" w:rsidR="00770CD5" w:rsidRPr="00C579F7" w:rsidRDefault="00770CD5" w:rsidP="00770CD5">
      <w:pPr>
        <w:pStyle w:val="ListParagraph"/>
        <w:numPr>
          <w:ilvl w:val="0"/>
          <w:numId w:val="30"/>
        </w:numPr>
      </w:pPr>
      <w:r w:rsidRPr="0074226B">
        <w:t xml:space="preserve">where </w:t>
      </w:r>
      <m:oMath>
        <m:sSub>
          <m:sSubPr>
            <m:ctrlPr>
              <w:rPr>
                <w:rFonts w:ascii="Cambria Math" w:hAnsi="Cambria Math"/>
                <w:i/>
                <w:lang w:eastAsia="de-DE"/>
              </w:rPr>
            </m:ctrlPr>
          </m:sSubPr>
          <m:e>
            <m:r>
              <w:rPr>
                <w:rFonts w:ascii="Cambria Math" w:hAnsi="Cambria Math"/>
              </w:rPr>
              <m:t>∆x</m:t>
            </m:r>
          </m:e>
          <m:sub>
            <m:r>
              <w:rPr>
                <w:rFonts w:ascii="Cambria Math" w:hAnsi="Cambria Math"/>
              </w:rPr>
              <m:t>in</m:t>
            </m:r>
          </m:sub>
        </m:sSub>
      </m:oMath>
      <w:r w:rsidRPr="0074226B">
        <w:rPr>
          <w:lang w:eastAsia="de-DE"/>
        </w:rPr>
        <w:t xml:space="preserve"> and </w:t>
      </w:r>
      <m:oMath>
        <m:sSub>
          <m:sSubPr>
            <m:ctrlPr>
              <w:rPr>
                <w:rFonts w:ascii="Cambria Math" w:hAnsi="Cambria Math"/>
                <w:i/>
                <w:lang w:eastAsia="de-DE"/>
              </w:rPr>
            </m:ctrlPr>
          </m:sSubPr>
          <m:e>
            <m:r>
              <w:rPr>
                <w:rFonts w:ascii="Cambria Math" w:hAnsi="Cambria Math"/>
              </w:rPr>
              <m:t>∆x</m:t>
            </m:r>
          </m:e>
          <m:sub>
            <m:r>
              <w:rPr>
                <w:rFonts w:ascii="Cambria Math" w:hAnsi="Cambria Math"/>
              </w:rPr>
              <m:t>out</m:t>
            </m:r>
          </m:sub>
        </m:sSub>
      </m:oMath>
      <w:r w:rsidRPr="0074226B">
        <w:rPr>
          <w:lang w:eastAsia="de-DE"/>
        </w:rPr>
        <w:t xml:space="preserve"> </w:t>
      </w:r>
      <w:r w:rsidRPr="0074226B">
        <w:t xml:space="preserve">correspond to the displacements of the shaft and bearing bore respectively. </w:t>
      </w:r>
    </w:p>
    <w:p w14:paraId="7DB88728" w14:textId="10502C77" w:rsidR="002623F1" w:rsidRPr="003E67CF" w:rsidRDefault="00D33F08" w:rsidP="003E67CF">
      <w:pPr>
        <w:pStyle w:val="Heading20"/>
        <w:numPr>
          <w:ilvl w:val="1"/>
          <w:numId w:val="30"/>
        </w:numPr>
        <w:rPr>
          <w:bCs/>
        </w:rPr>
      </w:pPr>
      <w:r w:rsidRPr="003E67CF">
        <w:rPr>
          <w:bCs/>
        </w:rPr>
        <w:t>Contact Mechanics of the Roller-Race Conjunction</w:t>
      </w:r>
      <w:bookmarkEnd w:id="25"/>
    </w:p>
    <w:p w14:paraId="0A26E81B" w14:textId="77777777" w:rsidR="004035B0" w:rsidRPr="0074226B" w:rsidRDefault="004035B0" w:rsidP="004035B0">
      <w:bookmarkStart w:id="26" w:name="_Toc40730185"/>
      <w:r w:rsidRPr="0074226B">
        <w:t xml:space="preserve">The contact between roller and race is modelled as an elastic deformation between an equivalent finite length elastic cylinder and rigid plate. This assumption is realistic under the conditions of an EHL contact. The contact force on an individual roller at each instantaneous posi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74226B">
        <w:t>, is obtained from the Hertzian load-deflection relationship:</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4035B0" w:rsidRPr="0074226B" w14:paraId="0E631F4E" w14:textId="77777777" w:rsidTr="00AF4C43">
        <w:trPr>
          <w:trHeight w:val="370"/>
          <w:jc w:val="center"/>
        </w:trPr>
        <w:tc>
          <w:tcPr>
            <w:tcW w:w="5669" w:type="dxa"/>
            <w:shd w:val="clear" w:color="auto" w:fill="auto"/>
            <w:vAlign w:val="center"/>
          </w:tcPr>
          <w:p w14:paraId="11A31872" w14:textId="77777777" w:rsidR="004035B0" w:rsidRPr="0074226B" w:rsidRDefault="00ED4957" w:rsidP="00AF4C43">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w:rPr>
                    <w:rFonts w:ascii="Cambria Math" w:hAnsi="Cambria Math"/>
                  </w:rPr>
                  <m:t>k</m:t>
                </m:r>
                <m:sSubSup>
                  <m:sSubSupPr>
                    <m:ctrlPr>
                      <w:rPr>
                        <w:rFonts w:ascii="Cambria Math" w:hAnsi="Cambria Math"/>
                        <w:i/>
                      </w:rPr>
                    </m:ctrlPr>
                  </m:sSubSupPr>
                  <m:e>
                    <m:r>
                      <w:rPr>
                        <w:rFonts w:ascii="Cambria Math" w:hAnsi="Cambria Math"/>
                      </w:rPr>
                      <m:t>δ</m:t>
                    </m:r>
                  </m:e>
                  <m:sub>
                    <m:r>
                      <w:rPr>
                        <w:rFonts w:ascii="Cambria Math" w:hAnsi="Cambria Math"/>
                      </w:rPr>
                      <m:t>i</m:t>
                    </m:r>
                  </m:sub>
                  <m:sup>
                    <m:r>
                      <w:rPr>
                        <w:rFonts w:ascii="Cambria Math" w:hAnsi="Cambria Math"/>
                      </w:rPr>
                      <m:t>n</m:t>
                    </m:r>
                  </m:sup>
                </m:sSubSup>
              </m:oMath>
            </m:oMathPara>
          </w:p>
        </w:tc>
        <w:tc>
          <w:tcPr>
            <w:tcW w:w="426" w:type="dxa"/>
            <w:shd w:val="clear" w:color="auto" w:fill="auto"/>
            <w:vAlign w:val="center"/>
          </w:tcPr>
          <w:p w14:paraId="38ED9B14" w14:textId="77777777" w:rsidR="004035B0" w:rsidRPr="0074226B" w:rsidRDefault="004035B0" w:rsidP="00AF4C43">
            <w:pPr>
              <w:pStyle w:val="TextBlock"/>
              <w:spacing w:after="0" w:line="360" w:lineRule="auto"/>
              <w:jc w:val="center"/>
              <w:rPr>
                <w:bCs/>
                <w:sz w:val="18"/>
              </w:rPr>
            </w:pPr>
            <w:r w:rsidRPr="0074226B">
              <w:rPr>
                <w:bCs/>
                <w:sz w:val="18"/>
              </w:rPr>
              <w:t>[4]</w:t>
            </w:r>
          </w:p>
        </w:tc>
      </w:tr>
    </w:tbl>
    <w:p w14:paraId="0BB4A4A4" w14:textId="110653CE" w:rsidR="004035B0" w:rsidRPr="0074226B" w:rsidRDefault="004035B0" w:rsidP="004035B0">
      <w:r w:rsidRPr="0074226B">
        <w:t xml:space="preserve">where </w:t>
      </w:r>
      <m:oMath>
        <m:r>
          <w:rPr>
            <w:rFonts w:ascii="Cambria Math" w:hAnsi="Cambria Math"/>
          </w:rPr>
          <m:t>k</m:t>
        </m:r>
      </m:oMath>
      <w:r w:rsidRPr="0074226B">
        <w:t xml:space="preserve"> is the Hertzian contact stiffness non-linearity between a rolling element and the inner or outer raceway groove. For the case of rolling element bearings, the exponent of localised deflection, </w:t>
      </w:r>
      <m:oMath>
        <m:r>
          <w:rPr>
            <w:rFonts w:ascii="Cambria Math" w:hAnsi="Cambria Math"/>
          </w:rPr>
          <m:t>n</m:t>
        </m:r>
      </m:oMath>
      <w:r w:rsidRPr="0074226B">
        <w:t xml:space="preserve">, is equal to 10/9 </w:t>
      </w:r>
      <w:r w:rsidRPr="0074226B">
        <w:fldChar w:fldCharType="begin" w:fldLock="1"/>
      </w:r>
      <w:r w:rsidR="00FB1ED4">
        <w:instrText>ADDIN CSL_CITATION {"citationItems":[{"id":"ITEM-1","itemData":{"author":[{"dropping-particle":"","family":"Harris","given":"T.A.","non-dropping-particle":"","parse-names":false,"suffix":""}],"edition":"3rd","id":"ITEM-1","issued":{"date-parts":[["1984"]]},"publisher":"John Wiley and Sons","publisher-place":"New York","title":"Roller Bearing Analysis","type":"book"},"uris":["http://www.mendeley.com/documents/?uuid=c8fd08a6-bbd3-423e-9d7a-2959d42fef2e"]}],"mendeley":{"formattedCitation":"(Harris, 1984)","plainTextFormattedCitation":"(Harris, 1984)","previouslyFormattedCitation":"&lt;sup&gt;27&lt;/sup&gt;"},"properties":{"noteIndex":0},"schema":"https://github.com/citation-style-language/schema/raw/master/csl-citation.json"}</w:instrText>
      </w:r>
      <w:r w:rsidRPr="0074226B">
        <w:fldChar w:fldCharType="separate"/>
      </w:r>
      <w:r w:rsidR="00FB1ED4" w:rsidRPr="00FB1ED4">
        <w:rPr>
          <w:noProof/>
        </w:rPr>
        <w:t>(Harris, 1984)</w:t>
      </w:r>
      <w:r w:rsidRPr="0074226B">
        <w:fldChar w:fldCharType="end"/>
      </w:r>
      <w:r w:rsidRPr="0074226B">
        <w:t xml:space="preserve">. The contact deflection of a roller relative to the race, </w:t>
      </w:r>
      <m:oMath>
        <m:sSub>
          <m:sSubPr>
            <m:ctrlPr>
              <w:rPr>
                <w:rFonts w:ascii="Cambria Math" w:hAnsi="Cambria Math"/>
              </w:rPr>
            </m:ctrlPr>
          </m:sSubPr>
          <m:e>
            <m:r>
              <w:rPr>
                <w:rFonts w:ascii="Cambria Math" w:hAnsi="Cambria Math"/>
              </w:rPr>
              <m:t>δ</m:t>
            </m:r>
          </m:e>
          <m:sub>
            <m:r>
              <w:rPr>
                <w:rFonts w:ascii="Cambria Math" w:hAnsi="Cambria Math"/>
              </w:rPr>
              <m:t>i</m:t>
            </m:r>
          </m:sub>
        </m:sSub>
      </m:oMath>
      <w:r w:rsidRPr="0074226B">
        <w:t>, is due to the normal dynamic motion (</w:t>
      </w:r>
      <w:r>
        <w:t xml:space="preserve">i.e. the </w:t>
      </w:r>
      <w:r w:rsidRPr="0074226B">
        <w:t xml:space="preserve">local mutual convergence) of the inner and outer bearing races, contribution of lubricant film thickness and any additional clearance or interference fit </w:t>
      </w:r>
      <w:r w:rsidRPr="0074226B">
        <w:fldChar w:fldCharType="begin" w:fldLock="1"/>
      </w:r>
      <w:r w:rsidR="00FB1ED4">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Mohammadpour, Johns-Rahnejat and Rahnejat, 2015)","plainTextFormattedCitation":"(Mohammadpour, Johns-Rahnejat and Rahnejat, 2015)","previouslyFormattedCitation":"&lt;sup&gt;20&lt;/sup&gt;"},"properties":{"noteIndex":0},"schema":"https://github.com/citation-style-language/schema/raw/master/csl-citation.json"}</w:instrText>
      </w:r>
      <w:r w:rsidRPr="0074226B">
        <w:fldChar w:fldCharType="separate"/>
      </w:r>
      <w:r w:rsidR="00FB1ED4" w:rsidRPr="00FB1ED4">
        <w:rPr>
          <w:noProof/>
        </w:rPr>
        <w:t>(Mohammadpour, Johns-Rahnejat and Rahnejat, 2015)</w:t>
      </w:r>
      <w:r w:rsidRPr="0074226B">
        <w:fldChar w:fldCharType="end"/>
      </w:r>
      <w:r w:rsidRPr="0074226B">
        <w:t>. This is expressed as:</w:t>
      </w:r>
    </w:p>
    <w:tbl>
      <w:tblPr>
        <w:tblStyle w:val="TableGridLight"/>
        <w:tblW w:w="6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5"/>
      </w:tblGrid>
      <w:tr w:rsidR="004035B0" w:rsidRPr="0074226B" w14:paraId="10D1E7C9" w14:textId="77777777" w:rsidTr="00AF4C43">
        <w:trPr>
          <w:trHeight w:val="488"/>
          <w:jc w:val="center"/>
        </w:trPr>
        <w:tc>
          <w:tcPr>
            <w:tcW w:w="5669" w:type="dxa"/>
            <w:shd w:val="clear" w:color="auto" w:fill="auto"/>
            <w:vAlign w:val="center"/>
          </w:tcPr>
          <w:p w14:paraId="2C1CEEFD" w14:textId="77777777" w:rsidR="004035B0" w:rsidRPr="0074226B" w:rsidRDefault="00ED4957" w:rsidP="00AF4C43">
            <w:pPr>
              <w:spacing w:line="360" w:lineRule="auto"/>
              <w:jc w:val="center"/>
              <w:rPr>
                <w:szCs w:val="22"/>
              </w:rPr>
            </w:pPr>
            <m:oMathPara>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2</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c</m:t>
                        </m:r>
                        <m:r>
                          <w:rPr>
                            <w:rFonts w:ascii="Cambria Math" w:hAnsi="Cambria Math"/>
                          </w:rPr>
                          <m:t>,</m:t>
                        </m:r>
                        <m:r>
                          <w:rPr>
                            <w:rFonts w:ascii="Cambria Math" w:hAnsi="Cambria Math"/>
                          </w:rPr>
                          <m:t>i</m:t>
                        </m:r>
                      </m:sub>
                    </m:sSub>
                    <m:r>
                      <w:rPr>
                        <w:rFonts w:ascii="Cambria Math" w:hAnsi="Cambria Math"/>
                      </w:rPr>
                      <m:t>-</m:t>
                    </m:r>
                    <m:r>
                      <w:rPr>
                        <w:rFonts w:ascii="Cambria Math" w:hAnsi="Cambria Math"/>
                      </w:rPr>
                      <m:t>C</m:t>
                    </m:r>
                  </m:e>
                </m:d>
                <m:r>
                  <w:rPr>
                    <w:rFonts w:ascii="Cambria Math" w:hAnsi="Cambria Math"/>
                  </w:rPr>
                  <m:t>+</m:t>
                </m:r>
                <m:r>
                  <w:rPr>
                    <w:rFonts w:ascii="Cambria Math" w:hAnsi="Cambria Math"/>
                  </w:rPr>
                  <m:t>x</m:t>
                </m:r>
                <m:func>
                  <m:funcPr>
                    <m:ctrlPr>
                      <w:rPr>
                        <w:rFonts w:ascii="Cambria Math" w:hAnsi="Cambria Math"/>
                        <w:szCs w:val="22"/>
                      </w:rPr>
                    </m:ctrlPr>
                  </m:funcPr>
                  <m:fName>
                    <m:r>
                      <m:rPr>
                        <m:sty m:val="p"/>
                      </m:rPr>
                      <w:rPr>
                        <w:rFonts w:ascii="Cambria Math" w:hAnsi="Cambria Math"/>
                        <w:szCs w:val="22"/>
                      </w:rPr>
                      <m:t>cos</m:t>
                    </m:r>
                  </m:fName>
                  <m:e>
                    <m:d>
                      <m:dPr>
                        <m:ctrlPr>
                          <w:rPr>
                            <w:rFonts w:ascii="Cambria Math" w:hAnsi="Cambria Math"/>
                            <w:i/>
                            <w:szCs w:val="22"/>
                          </w:rPr>
                        </m:ctrlPr>
                      </m:dPr>
                      <m:e>
                        <m:sSub>
                          <m:sSubPr>
                            <m:ctrlPr>
                              <w:rPr>
                                <w:rFonts w:ascii="Cambria Math" w:hAnsi="Cambria Math"/>
                                <w:i/>
                                <w:szCs w:val="22"/>
                              </w:rPr>
                            </m:ctrlPr>
                          </m:sSubPr>
                          <m:e>
                            <m:r>
                              <w:rPr>
                                <w:rFonts w:ascii="Cambria Math" w:hAnsi="Cambria Math"/>
                                <w:szCs w:val="22"/>
                              </w:rPr>
                              <m:t>θ</m:t>
                            </m:r>
                          </m:e>
                          <m:sub>
                            <m:r>
                              <w:rPr>
                                <w:rFonts w:ascii="Cambria Math" w:hAnsi="Cambria Math"/>
                                <w:szCs w:val="22"/>
                              </w:rPr>
                              <m:t>i</m:t>
                            </m:r>
                          </m:sub>
                        </m:sSub>
                      </m:e>
                    </m:d>
                  </m:e>
                </m:func>
                <m:r>
                  <w:rPr>
                    <w:rFonts w:ascii="Cambria Math" w:hAnsi="Cambria Math"/>
                    <w:szCs w:val="22"/>
                  </w:rPr>
                  <m:t>+</m:t>
                </m:r>
                <m:r>
                  <w:rPr>
                    <w:rFonts w:ascii="Cambria Math" w:hAnsi="Cambria Math"/>
                  </w:rPr>
                  <m:t>ysin</m:t>
                </m:r>
                <m:r>
                  <m:rPr>
                    <m:sty m:val="p"/>
                  </m:rPr>
                  <w:rPr>
                    <w:rFonts w:ascii="Cambria Math" w:hAnsi="Cambria Math"/>
                    <w:szCs w:val="22"/>
                  </w:rPr>
                  <m:t>⁡</m:t>
                </m:r>
                <m:r>
                  <w:rPr>
                    <w:rFonts w:ascii="Cambria Math" w:hAnsi="Cambria Math"/>
                    <w:szCs w:val="22"/>
                  </w:rPr>
                  <m:t>(</m:t>
                </m:r>
                <m:sSub>
                  <m:sSubPr>
                    <m:ctrlPr>
                      <w:rPr>
                        <w:rFonts w:ascii="Cambria Math" w:hAnsi="Cambria Math"/>
                        <w:i/>
                        <w:szCs w:val="22"/>
                      </w:rPr>
                    </m:ctrlPr>
                  </m:sSubPr>
                  <m:e>
                    <m:r>
                      <w:rPr>
                        <w:rFonts w:ascii="Cambria Math" w:hAnsi="Cambria Math"/>
                        <w:szCs w:val="22"/>
                      </w:rPr>
                      <m:t>θ</m:t>
                    </m:r>
                  </m:e>
                  <m:sub>
                    <m:r>
                      <w:rPr>
                        <w:rFonts w:ascii="Cambria Math" w:hAnsi="Cambria Math"/>
                        <w:szCs w:val="22"/>
                      </w:rPr>
                      <m:t>i</m:t>
                    </m:r>
                  </m:sub>
                </m:sSub>
                <m:r>
                  <w:rPr>
                    <w:rFonts w:ascii="Cambria Math" w:hAnsi="Cambria Math"/>
                    <w:szCs w:val="22"/>
                  </w:rPr>
                  <m:t>)</m:t>
                </m:r>
              </m:oMath>
            </m:oMathPara>
          </w:p>
        </w:tc>
        <w:tc>
          <w:tcPr>
            <w:tcW w:w="515" w:type="dxa"/>
            <w:shd w:val="clear" w:color="auto" w:fill="auto"/>
            <w:vAlign w:val="center"/>
          </w:tcPr>
          <w:p w14:paraId="6D09175B" w14:textId="77777777" w:rsidR="004035B0" w:rsidRPr="0074226B" w:rsidRDefault="004035B0" w:rsidP="00AF4C43">
            <w:pPr>
              <w:pStyle w:val="TextBlock"/>
              <w:spacing w:after="0" w:line="360" w:lineRule="auto"/>
              <w:jc w:val="center"/>
              <w:rPr>
                <w:bCs/>
                <w:sz w:val="18"/>
              </w:rPr>
            </w:pPr>
            <w:r w:rsidRPr="0074226B">
              <w:rPr>
                <w:bCs/>
                <w:sz w:val="18"/>
              </w:rPr>
              <w:t>[5]</w:t>
            </w:r>
          </w:p>
        </w:tc>
      </w:tr>
    </w:tbl>
    <w:p w14:paraId="5FB5C8E2" w14:textId="0C529BE5" w:rsidR="004035B0" w:rsidRPr="0074226B" w:rsidRDefault="004035B0" w:rsidP="004035B0">
      <w:r w:rsidRPr="0074226B">
        <w:t xml:space="preserve">where </w:t>
      </w:r>
      <m:oMath>
        <m:r>
          <w:rPr>
            <w:rFonts w:ascii="Cambria Math" w:hAnsi="Cambria Math"/>
          </w:rPr>
          <m:t>C</m:t>
        </m:r>
      </m:oMath>
      <w:r w:rsidRPr="0074226B">
        <w:t xml:space="preserve"> is the local radial clearance, and </w:t>
      </w:r>
      <m:oMath>
        <m:r>
          <w:rPr>
            <w:rFonts w:ascii="Cambria Math" w:hAnsi="Cambria Math"/>
          </w:rPr>
          <m:t>x</m:t>
        </m:r>
      </m:oMath>
      <w:r w:rsidRPr="0074226B">
        <w:t xml:space="preserve"> and </w:t>
      </w:r>
      <m:oMath>
        <m:r>
          <w:rPr>
            <w:rFonts w:ascii="Cambria Math" w:hAnsi="Cambria Math"/>
          </w:rPr>
          <m:t>y</m:t>
        </m:r>
      </m:oMath>
      <w:r w:rsidRPr="0074226B">
        <w:t xml:space="preserve"> are the displacement components of the inner bearing race from its geometric centre. This normal approach between both races is the sum of the total deformation of the rollers and both races </w:t>
      </w:r>
      <w:r w:rsidRPr="0074226B">
        <w:fldChar w:fldCharType="begin" w:fldLock="1"/>
      </w:r>
      <w:r w:rsidR="00FB1ED4">
        <w:instrText>ADDIN CSL_CITATION {"citationItems":[{"id":"ITEM-1","itemData":{"ISBN":"0-471-03553-X","author":[{"dropping-particle":"","family":"Hamrock","given":"B. J","non-dropping-particle":"","parse-names":false,"suffix":""},{"dropping-particle":"","family":"Dowson","given":"D","non-dropping-particle":"","parse-names":false,"suffix":""}],"id":"ITEM-1","issued":{"date-parts":[["1981"]]},"publisher":"John Wiley &amp; Sons","publisher-place":"New York","title":"Ball Bearing Lubrication: The Elastohydrodynamics of Elliptical Contacts","type":"book"},"uris":["http://www.mendeley.com/documents/?uuid=fe6f6c70-ff54-422a-913f-477bfa9ab7d9"]}],"mendeley":{"formattedCitation":"(Hamrock and Dowson, 1981)","plainTextFormattedCitation":"(Hamrock and Dowson, 1981)","previouslyFormattedCitation":"&lt;sup&gt;28&lt;/sup&gt;"},"properties":{"noteIndex":0},"schema":"https://github.com/citation-style-language/schema/raw/master/csl-citation.json"}</w:instrText>
      </w:r>
      <w:r w:rsidRPr="0074226B">
        <w:fldChar w:fldCharType="separate"/>
      </w:r>
      <w:r w:rsidR="00FB1ED4" w:rsidRPr="00FB1ED4">
        <w:rPr>
          <w:noProof/>
        </w:rPr>
        <w:t>(Hamrock and Dowson, 1981)</w:t>
      </w:r>
      <w:r w:rsidRPr="0074226B">
        <w:fldChar w:fldCharType="end"/>
      </w:r>
      <w:r w:rsidRPr="0074226B">
        <w:t>, henc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4035B0" w:rsidRPr="0074226B" w14:paraId="49C1C5E7" w14:textId="77777777" w:rsidTr="00AF4C43">
        <w:trPr>
          <w:trHeight w:val="370"/>
          <w:jc w:val="center"/>
        </w:trPr>
        <w:tc>
          <w:tcPr>
            <w:tcW w:w="5669" w:type="dxa"/>
            <w:shd w:val="clear" w:color="auto" w:fill="auto"/>
            <w:vAlign w:val="center"/>
          </w:tcPr>
          <w:p w14:paraId="5BE86F26" w14:textId="77777777" w:rsidR="004035B0" w:rsidRPr="0074226B" w:rsidRDefault="00ED4957" w:rsidP="00AF4C43">
            <w:pPr>
              <w:spacing w:line="360" w:lineRule="auto"/>
            </w:pPr>
            <m:oMathPara>
              <m:oMath>
                <m:sSub>
                  <m:sSubPr>
                    <m:ctrlPr>
                      <w:rPr>
                        <w:rFonts w:ascii="Cambria Math" w:hAnsi="Cambria Math"/>
                      </w:rPr>
                    </m:ctrlPr>
                  </m:sSubPr>
                  <m:e>
                    <m:r>
                      <w:rPr>
                        <w:rFonts w:ascii="Cambria Math" w:hAnsi="Cambria Math"/>
                      </w:rPr>
                      <m:t>δ</m:t>
                    </m:r>
                  </m:e>
                  <m:sub>
                    <m:r>
                      <w:rPr>
                        <w:rFonts w:ascii="Cambria Math" w:hAnsi="Cambria Math"/>
                      </w:rPr>
                      <m:t>i</m:t>
                    </m:r>
                  </m:sub>
                </m:sSub>
                <m:r>
                  <w:rPr>
                    <w:rFonts w:ascii="Cambria Math" w:hAnsi="Cambria Math"/>
                  </w:rPr>
                  <m:t xml:space="preserve">= </m:t>
                </m:r>
                <m:sSub>
                  <m:sSubPr>
                    <m:ctrlPr>
                      <w:rPr>
                        <w:rFonts w:ascii="Cambria Math" w:hAnsi="Cambria Math"/>
                      </w:rPr>
                    </m:ctrlPr>
                  </m:sSubPr>
                  <m:e>
                    <m:r>
                      <w:rPr>
                        <w:rFonts w:ascii="Cambria Math" w:hAnsi="Cambria Math"/>
                      </w:rPr>
                      <m:t>δ</m:t>
                    </m:r>
                  </m:e>
                  <m:sub>
                    <m:r>
                      <w:rPr>
                        <w:rFonts w:ascii="Cambria Math" w:hAnsi="Cambria Math"/>
                      </w:rPr>
                      <m:t>i</m:t>
                    </m:r>
                    <m:r>
                      <w:rPr>
                        <w:rFonts w:ascii="Cambria Math" w:hAnsi="Cambria Math"/>
                      </w:rPr>
                      <m:t>,</m:t>
                    </m:r>
                    <m:r>
                      <w:rPr>
                        <w:rFonts w:ascii="Cambria Math" w:hAnsi="Cambria Math"/>
                      </w:rPr>
                      <m:t>in</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r>
                      <w:rPr>
                        <w:rFonts w:ascii="Cambria Math" w:hAnsi="Cambria Math"/>
                      </w:rPr>
                      <m:t>,</m:t>
                    </m:r>
                    <m:r>
                      <w:rPr>
                        <w:rFonts w:ascii="Cambria Math" w:hAnsi="Cambria Math"/>
                      </w:rPr>
                      <m:t>out</m:t>
                    </m:r>
                  </m:sub>
                </m:sSub>
              </m:oMath>
            </m:oMathPara>
          </w:p>
        </w:tc>
        <w:tc>
          <w:tcPr>
            <w:tcW w:w="426" w:type="dxa"/>
            <w:shd w:val="clear" w:color="auto" w:fill="auto"/>
            <w:vAlign w:val="center"/>
          </w:tcPr>
          <w:p w14:paraId="7EFCF7F7" w14:textId="77777777" w:rsidR="004035B0" w:rsidRPr="0074226B" w:rsidRDefault="004035B0" w:rsidP="00AF4C43">
            <w:pPr>
              <w:pStyle w:val="TextBlock"/>
              <w:spacing w:after="0" w:line="360" w:lineRule="auto"/>
              <w:jc w:val="center"/>
              <w:rPr>
                <w:bCs/>
                <w:sz w:val="18"/>
              </w:rPr>
            </w:pPr>
            <w:r w:rsidRPr="0074226B">
              <w:rPr>
                <w:bCs/>
                <w:sz w:val="18"/>
              </w:rPr>
              <w:t>[6]</w:t>
            </w:r>
          </w:p>
        </w:tc>
      </w:tr>
    </w:tbl>
    <w:p w14:paraId="29D1FC78" w14:textId="77777777" w:rsidR="004035B0" w:rsidRPr="0074226B" w:rsidRDefault="004035B0" w:rsidP="004035B0">
      <w:r>
        <w:t>The e</w:t>
      </w:r>
      <w:r w:rsidRPr="0074226B">
        <w:t>quilibrium of forces in a system of stiffnesses in series is therefore:</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4035B0" w:rsidRPr="0074226B" w14:paraId="71219635" w14:textId="77777777" w:rsidTr="00AF4C43">
        <w:trPr>
          <w:trHeight w:val="370"/>
          <w:jc w:val="center"/>
        </w:trPr>
        <w:tc>
          <w:tcPr>
            <w:tcW w:w="5669" w:type="dxa"/>
            <w:shd w:val="clear" w:color="auto" w:fill="auto"/>
            <w:vAlign w:val="center"/>
          </w:tcPr>
          <w:p w14:paraId="77CF615B" w14:textId="77777777" w:rsidR="004035B0" w:rsidRPr="0074226B" w:rsidRDefault="00ED4957" w:rsidP="00AF4C43">
            <w:pPr>
              <w:spacing w:line="360" w:lineRule="auto"/>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m:t>
                    </m:r>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m:t>
                    </m:r>
                    <m:r>
                      <w:rPr>
                        <w:rFonts w:ascii="Cambria Math" w:hAnsi="Cambria Math"/>
                      </w:rPr>
                      <m:t>in</m:t>
                    </m:r>
                  </m:sub>
                </m:sSub>
              </m:oMath>
            </m:oMathPara>
          </w:p>
        </w:tc>
        <w:tc>
          <w:tcPr>
            <w:tcW w:w="426" w:type="dxa"/>
            <w:shd w:val="clear" w:color="auto" w:fill="auto"/>
            <w:vAlign w:val="center"/>
          </w:tcPr>
          <w:p w14:paraId="69D6D120" w14:textId="77777777" w:rsidR="004035B0" w:rsidRPr="0074226B" w:rsidRDefault="004035B0" w:rsidP="00AF4C43">
            <w:pPr>
              <w:pStyle w:val="TextBlock"/>
              <w:spacing w:after="0" w:line="360" w:lineRule="auto"/>
              <w:jc w:val="center"/>
              <w:rPr>
                <w:bCs/>
                <w:sz w:val="18"/>
              </w:rPr>
            </w:pPr>
            <w:r w:rsidRPr="0074226B">
              <w:rPr>
                <w:bCs/>
                <w:sz w:val="18"/>
              </w:rPr>
              <w:t>[7]</w:t>
            </w:r>
          </w:p>
        </w:tc>
      </w:tr>
    </w:tbl>
    <w:p w14:paraId="308C6A70" w14:textId="77777777" w:rsidR="004035B0" w:rsidRPr="0074226B" w:rsidRDefault="004035B0" w:rsidP="004035B0">
      <w:pPr>
        <w:tabs>
          <w:tab w:val="left" w:pos="4872"/>
        </w:tabs>
      </w:pPr>
      <w:r w:rsidRPr="0074226B">
        <w:t xml:space="preserve">To find the individual deflection of each contact due to differences in contact stiffness, the </w:t>
      </w:r>
      <w:r>
        <w:t>following relationship</w:t>
      </w:r>
      <w:r w:rsidRPr="0074226B">
        <w:t xml:space="preserve"> is used:</w:t>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4035B0" w:rsidRPr="0074226B" w14:paraId="7C74D34C" w14:textId="77777777" w:rsidTr="00AF4C43">
        <w:trPr>
          <w:trHeight w:val="370"/>
          <w:jc w:val="center"/>
        </w:trPr>
        <w:tc>
          <w:tcPr>
            <w:tcW w:w="5669" w:type="dxa"/>
            <w:shd w:val="clear" w:color="auto" w:fill="auto"/>
            <w:vAlign w:val="center"/>
          </w:tcPr>
          <w:p w14:paraId="15DC15D8" w14:textId="77777777" w:rsidR="004035B0" w:rsidRPr="0074226B" w:rsidRDefault="00ED4957" w:rsidP="00AF4C43">
            <w:pPr>
              <w:spacing w:line="360" w:lineRule="auto"/>
            </w:pPr>
            <m:oMathPara>
              <m:oMath>
                <m:sSup>
                  <m:sSupPr>
                    <m:ctrlPr>
                      <w:rPr>
                        <w:rFonts w:ascii="Cambria Math" w:hAnsi="Cambria Math"/>
                      </w:rPr>
                    </m:ctrlPr>
                  </m:sSupPr>
                  <m:e>
                    <m:sSub>
                      <m:sSubPr>
                        <m:ctrlPr>
                          <w:rPr>
                            <w:rFonts w:ascii="Cambria Math" w:hAnsi="Cambria Math"/>
                          </w:rPr>
                        </m:ctrlPr>
                      </m:sSubPr>
                      <m:e>
                        <m:r>
                          <w:rPr>
                            <w:rFonts w:ascii="Cambria Math" w:hAnsi="Cambria Math"/>
                          </w:rPr>
                          <m:t>δ</m:t>
                        </m:r>
                      </m:e>
                      <m:sub>
                        <m:r>
                          <w:rPr>
                            <w:rFonts w:ascii="Cambria Math" w:hAnsi="Cambria Math"/>
                          </w:rPr>
                          <m:t>i</m:t>
                        </m:r>
                        <m:r>
                          <w:rPr>
                            <w:rFonts w:ascii="Cambria Math" w:hAnsi="Cambria Math"/>
                          </w:rPr>
                          <m:t>,</m:t>
                        </m:r>
                        <m:r>
                          <w:rPr>
                            <w:rFonts w:ascii="Cambria Math" w:hAnsi="Cambria Math"/>
                          </w:rPr>
                          <m:t>in</m:t>
                        </m:r>
                      </m:sub>
                    </m:sSub>
                  </m:e>
                  <m:sup>
                    <m:r>
                      <w:rPr>
                        <w:rFonts w:ascii="Cambria Math" w:hAnsi="Cambria Math"/>
                      </w:rPr>
                      <m:t>n</m:t>
                    </m:r>
                  </m:sup>
                </m:sSup>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δ</m:t>
                        </m:r>
                      </m:e>
                      <m:sub>
                        <m:r>
                          <w:rPr>
                            <w:rFonts w:ascii="Cambria Math" w:hAnsi="Cambria Math"/>
                          </w:rPr>
                          <m:t>i</m:t>
                        </m:r>
                        <m:r>
                          <w:rPr>
                            <w:rFonts w:ascii="Cambria Math" w:hAnsi="Cambria Math"/>
                          </w:rPr>
                          <m:t>,</m:t>
                        </m:r>
                        <m:r>
                          <w:rPr>
                            <w:rFonts w:ascii="Cambria Math" w:hAnsi="Cambria Math"/>
                          </w:rPr>
                          <m:t>out</m:t>
                        </m:r>
                      </m:sub>
                    </m:sSub>
                  </m:e>
                  <m:sup>
                    <m:r>
                      <w:rPr>
                        <w:rFonts w:ascii="Cambria Math" w:hAnsi="Cambria Math"/>
                      </w:rPr>
                      <m:t>n</m:t>
                    </m:r>
                  </m:sup>
                </m:sSup>
                <m:sSub>
                  <m:sSubPr>
                    <m:ctrlPr>
                      <w:rPr>
                        <w:rFonts w:ascii="Cambria Math" w:hAnsi="Cambria Math"/>
                        <w:i/>
                      </w:rPr>
                    </m:ctrlPr>
                  </m:sSubPr>
                  <m:e>
                    <m:r>
                      <w:rPr>
                        <w:rFonts w:ascii="Cambria Math" w:hAnsi="Cambria Math"/>
                      </w:rPr>
                      <m:t>k</m:t>
                    </m:r>
                  </m:e>
                  <m:sub>
                    <m:r>
                      <w:rPr>
                        <w:rFonts w:ascii="Cambria Math" w:hAnsi="Cambria Math"/>
                      </w:rPr>
                      <m:t>out</m:t>
                    </m:r>
                  </m:sub>
                </m:sSub>
              </m:oMath>
            </m:oMathPara>
          </w:p>
        </w:tc>
        <w:tc>
          <w:tcPr>
            <w:tcW w:w="426" w:type="dxa"/>
            <w:shd w:val="clear" w:color="auto" w:fill="auto"/>
            <w:vAlign w:val="center"/>
          </w:tcPr>
          <w:p w14:paraId="373EBA10" w14:textId="77777777" w:rsidR="004035B0" w:rsidRPr="0074226B" w:rsidRDefault="004035B0" w:rsidP="00AF4C43">
            <w:pPr>
              <w:pStyle w:val="TextBlock"/>
              <w:spacing w:after="0" w:line="360" w:lineRule="auto"/>
              <w:rPr>
                <w:bCs/>
                <w:sz w:val="18"/>
              </w:rPr>
            </w:pPr>
            <w:r w:rsidRPr="0074226B">
              <w:rPr>
                <w:bCs/>
                <w:sz w:val="18"/>
              </w:rPr>
              <w:t>[8]</w:t>
            </w:r>
          </w:p>
        </w:tc>
      </w:tr>
    </w:tbl>
    <w:p w14:paraId="28DB027F" w14:textId="77777777" w:rsidR="004035B0" w:rsidRPr="0074226B" w:rsidRDefault="004035B0" w:rsidP="004035B0">
      <w:pPr>
        <w:tabs>
          <w:tab w:val="left" w:pos="4872"/>
        </w:tabs>
      </w:pPr>
      <w:r w:rsidRPr="0074226B">
        <w:t xml:space="preserve">The deflection value at each contact based on the total deflection and relationship between contact stiffness is then found from </w:t>
      </w:r>
      <w:r>
        <w:t>E</w:t>
      </w:r>
      <w:r w:rsidRPr="0074226B">
        <w:t>quation (6) and (8)</w:t>
      </w:r>
      <w:r>
        <w:t xml:space="preserve"> to give</w:t>
      </w:r>
      <w:r w:rsidRPr="0074226B">
        <w:t>:</w:t>
      </w:r>
      <w:r>
        <w:tab/>
      </w:r>
    </w:p>
    <w:tbl>
      <w:tblPr>
        <w:tblStyle w:val="TableGridLight"/>
        <w:tblW w:w="609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426"/>
      </w:tblGrid>
      <w:tr w:rsidR="004035B0" w:rsidRPr="0074226B" w14:paraId="7E402B4D" w14:textId="77777777" w:rsidTr="00AF4C43">
        <w:trPr>
          <w:trHeight w:val="370"/>
          <w:jc w:val="center"/>
        </w:trPr>
        <w:tc>
          <w:tcPr>
            <w:tcW w:w="5669" w:type="dxa"/>
            <w:shd w:val="clear" w:color="auto" w:fill="auto"/>
            <w:vAlign w:val="center"/>
          </w:tcPr>
          <w:p w14:paraId="74FB8D96" w14:textId="77777777" w:rsidR="004035B0" w:rsidRPr="0074226B" w:rsidRDefault="00ED4957" w:rsidP="00AF4C43">
            <w:pPr>
              <w:spacing w:line="360" w:lineRule="auto"/>
            </w:pPr>
            <m:oMathPara>
              <m:oMath>
                <m:sSub>
                  <m:sSubPr>
                    <m:ctrlPr>
                      <w:rPr>
                        <w:rFonts w:ascii="Cambria Math" w:hAnsi="Cambria Math"/>
                        <w:i/>
                      </w:rPr>
                    </m:ctrlPr>
                  </m:sSubPr>
                  <m:e>
                    <m:r>
                      <w:rPr>
                        <w:rFonts w:ascii="Cambria Math" w:hAnsi="Cambria Math"/>
                      </w:rPr>
                      <m:t>δ</m:t>
                    </m:r>
                  </m:e>
                  <m:sub>
                    <m:r>
                      <w:rPr>
                        <w:rFonts w:ascii="Cambria Math" w:hAnsi="Cambria Math"/>
                      </w:rPr>
                      <m:t>i</m:t>
                    </m:r>
                    <m:r>
                      <w:rPr>
                        <w:rFonts w:ascii="Cambria Math" w:hAnsi="Cambria Math"/>
                      </w:rPr>
                      <m:t>,</m:t>
                    </m:r>
                    <m:r>
                      <w:rPr>
                        <w:rFonts w:ascii="Cambria Math" w:hAnsi="Cambria Math"/>
                      </w:rPr>
                      <m:t>ou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δ</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out</m:t>
                                    </m:r>
                                  </m:sub>
                                </m:sSub>
                              </m:num>
                              <m:den>
                                <m:sSub>
                                  <m:sSubPr>
                                    <m:ctrlPr>
                                      <w:rPr>
                                        <w:rFonts w:ascii="Cambria Math" w:hAnsi="Cambria Math"/>
                                        <w:i/>
                                      </w:rPr>
                                    </m:ctrlPr>
                                  </m:sSubPr>
                                  <m:e>
                                    <m:r>
                                      <w:rPr>
                                        <w:rFonts w:ascii="Cambria Math" w:hAnsi="Cambria Math"/>
                                      </w:rPr>
                                      <m:t>k</m:t>
                                    </m:r>
                                  </m:e>
                                  <m:sub>
                                    <m:r>
                                      <w:rPr>
                                        <w:rFonts w:ascii="Cambria Math" w:hAnsi="Cambria Math"/>
                                      </w:rPr>
                                      <m:t>in</m:t>
                                    </m:r>
                                  </m:sub>
                                </m:sSub>
                              </m:den>
                            </m:f>
                          </m:e>
                        </m:d>
                      </m:e>
                      <m:sup>
                        <m:f>
                          <m:fPr>
                            <m:ctrlPr>
                              <w:rPr>
                                <w:rFonts w:ascii="Cambria Math" w:hAnsi="Cambria Math"/>
                                <w:i/>
                              </w:rPr>
                            </m:ctrlPr>
                          </m:fPr>
                          <m:num>
                            <m:r>
                              <w:rPr>
                                <w:rFonts w:ascii="Cambria Math" w:hAnsi="Cambria Math"/>
                              </w:rPr>
                              <m:t>1</m:t>
                            </m:r>
                          </m:num>
                          <m:den>
                            <m:r>
                              <w:rPr>
                                <w:rFonts w:ascii="Cambria Math" w:hAnsi="Cambria Math"/>
                              </w:rPr>
                              <m:t>n</m:t>
                            </m:r>
                          </m:den>
                        </m:f>
                      </m:sup>
                    </m:sSup>
                    <m:r>
                      <w:rPr>
                        <w:rFonts w:ascii="Cambria Math" w:hAnsi="Cambria Math"/>
                      </w:rPr>
                      <m:t>+1</m:t>
                    </m:r>
                  </m:den>
                </m:f>
              </m:oMath>
            </m:oMathPara>
          </w:p>
        </w:tc>
        <w:tc>
          <w:tcPr>
            <w:tcW w:w="426" w:type="dxa"/>
            <w:shd w:val="clear" w:color="auto" w:fill="auto"/>
            <w:vAlign w:val="center"/>
          </w:tcPr>
          <w:p w14:paraId="7173B052" w14:textId="77777777" w:rsidR="004035B0" w:rsidRPr="0074226B" w:rsidRDefault="004035B0" w:rsidP="00AF4C43">
            <w:pPr>
              <w:pStyle w:val="TextBlock"/>
              <w:spacing w:after="0" w:line="360" w:lineRule="auto"/>
              <w:jc w:val="center"/>
              <w:rPr>
                <w:bCs/>
                <w:sz w:val="18"/>
              </w:rPr>
            </w:pPr>
            <w:r w:rsidRPr="0074226B">
              <w:rPr>
                <w:bCs/>
                <w:sz w:val="18"/>
              </w:rPr>
              <w:t>[9]</w:t>
            </w:r>
          </w:p>
        </w:tc>
      </w:tr>
    </w:tbl>
    <w:p w14:paraId="7ECA305D" w14:textId="77777777" w:rsidR="004035B0" w:rsidRPr="0074226B" w:rsidRDefault="004035B0" w:rsidP="004035B0">
      <w:r w:rsidRPr="0074226B">
        <w:t xml:space="preserve">The normal stiffness of the inner and outer races differs due to their geometry. To calculate the stiffness at each contact, the following equation is used: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4035B0" w:rsidRPr="0074226B" w14:paraId="77498EB4" w14:textId="77777777" w:rsidTr="00AF4C43">
        <w:trPr>
          <w:trHeight w:val="370"/>
          <w:jc w:val="center"/>
        </w:trPr>
        <w:tc>
          <w:tcPr>
            <w:tcW w:w="5669" w:type="dxa"/>
            <w:shd w:val="clear" w:color="auto" w:fill="auto"/>
            <w:vAlign w:val="center"/>
          </w:tcPr>
          <w:p w14:paraId="2DAE68AE" w14:textId="77777777" w:rsidR="004035B0" w:rsidRPr="0074226B" w:rsidRDefault="004035B0" w:rsidP="00AF4C43">
            <w:pPr>
              <w:spacing w:line="360" w:lineRule="auto"/>
            </w:pPr>
            <m:oMathPara>
              <m:oMath>
                <m:r>
                  <w:rPr>
                    <w:rFonts w:ascii="Cambria Math" w:hAnsi="Cambria Math"/>
                  </w:rPr>
                  <m:t xml:space="preserve">δ= </m:t>
                </m:r>
                <m:f>
                  <m:fPr>
                    <m:ctrlPr>
                      <w:rPr>
                        <w:rFonts w:ascii="Cambria Math" w:hAnsi="Cambria Math"/>
                        <w:i/>
                      </w:rPr>
                    </m:ctrlPr>
                  </m:fPr>
                  <m:num>
                    <m:r>
                      <w:rPr>
                        <w:rFonts w:ascii="Cambria Math" w:hAnsi="Cambria Math"/>
                      </w:rPr>
                      <m:t>F</m:t>
                    </m:r>
                  </m:num>
                  <m:den>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L</m:t>
                    </m:r>
                  </m:den>
                </m:f>
                <m:d>
                  <m:dPr>
                    <m:begChr m:val="["/>
                    <m:endChr m:val="]"/>
                    <m:ctrlPr>
                      <w:rPr>
                        <w:rFonts w:ascii="Cambria Math" w:hAnsi="Cambria Math"/>
                        <w:i/>
                      </w:rPr>
                    </m:ctrlPr>
                  </m:dPr>
                  <m:e>
                    <m:r>
                      <w:rPr>
                        <w:rFonts w:ascii="Cambria Math" w:hAnsi="Cambria Math"/>
                      </w:rPr>
                      <m:t>ln</m:t>
                    </m:r>
                    <m:d>
                      <m:dPr>
                        <m:ctrlPr>
                          <w:rPr>
                            <w:rFonts w:ascii="Cambria Math" w:hAnsi="Cambria Math"/>
                            <w:i/>
                          </w:rPr>
                        </m:ctrlPr>
                      </m:dPr>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L</m:t>
                            </m:r>
                          </m:num>
                          <m:den>
                            <m:r>
                              <w:rPr>
                                <w:rFonts w:ascii="Cambria Math" w:hAnsi="Cambria Math"/>
                              </w:rPr>
                              <m:t>F</m:t>
                            </m:r>
                          </m:den>
                        </m:f>
                      </m:e>
                    </m:d>
                    <m:r>
                      <w:rPr>
                        <w:rFonts w:ascii="Cambria Math" w:hAnsi="Cambria Math"/>
                      </w:rPr>
                      <m:t>-1</m:t>
                    </m:r>
                  </m:e>
                </m:d>
              </m:oMath>
            </m:oMathPara>
          </w:p>
        </w:tc>
        <w:tc>
          <w:tcPr>
            <w:tcW w:w="516" w:type="dxa"/>
            <w:shd w:val="clear" w:color="auto" w:fill="auto"/>
            <w:vAlign w:val="center"/>
          </w:tcPr>
          <w:p w14:paraId="16F2AFA8" w14:textId="77777777" w:rsidR="004035B0" w:rsidRPr="0074226B" w:rsidRDefault="004035B0" w:rsidP="00AF4C43">
            <w:pPr>
              <w:pStyle w:val="TextBlock"/>
              <w:spacing w:after="0" w:line="360" w:lineRule="auto"/>
              <w:rPr>
                <w:bCs/>
                <w:sz w:val="18"/>
              </w:rPr>
            </w:pPr>
            <w:r w:rsidRPr="0074226B">
              <w:rPr>
                <w:bCs/>
                <w:sz w:val="18"/>
              </w:rPr>
              <w:t>[10]</w:t>
            </w:r>
          </w:p>
        </w:tc>
      </w:tr>
    </w:tbl>
    <w:p w14:paraId="5BF484F4" w14:textId="77777777" w:rsidR="004035B0" w:rsidRDefault="004035B0" w:rsidP="004035B0"/>
    <w:p w14:paraId="4E9D5E54" w14:textId="77777777" w:rsidR="004035B0" w:rsidRPr="0074226B" w:rsidRDefault="004035B0" w:rsidP="004035B0">
      <w:r>
        <w:t>The d</w:t>
      </w:r>
      <w:r w:rsidRPr="0074226B">
        <w:t xml:space="preserve">eflection for a range of loads is calculated based on the geometry and material properties at the inner and outer race contacts. This non-linear relationship is numerically obtained and then curve fitted and represented by a power function in the form </w:t>
      </w:r>
      <m:oMath>
        <m:r>
          <w:rPr>
            <w:rFonts w:ascii="Cambria Math" w:hAnsi="Cambria Math"/>
          </w:rPr>
          <m:t>F=a</m:t>
        </m:r>
        <m:sSup>
          <m:sSupPr>
            <m:ctrlPr>
              <w:rPr>
                <w:rFonts w:ascii="Cambria Math" w:hAnsi="Cambria Math"/>
                <w:i/>
              </w:rPr>
            </m:ctrlPr>
          </m:sSupPr>
          <m:e>
            <m:r>
              <w:rPr>
                <w:rFonts w:ascii="Cambria Math" w:hAnsi="Cambria Math"/>
              </w:rPr>
              <m:t>δ</m:t>
            </m:r>
          </m:e>
          <m:sup>
            <m:r>
              <w:rPr>
                <w:rFonts w:ascii="Cambria Math" w:hAnsi="Cambria Math"/>
              </w:rPr>
              <m:t>b</m:t>
            </m:r>
          </m:sup>
        </m:sSup>
      </m:oMath>
      <w:r w:rsidRPr="0074226B">
        <w:t xml:space="preserve">, with </w:t>
      </w:r>
      <m:oMath>
        <m:r>
          <w:rPr>
            <w:rFonts w:ascii="Cambria Math" w:hAnsi="Cambria Math"/>
          </w:rPr>
          <m:t>b=10/9</m:t>
        </m:r>
      </m:oMath>
      <w:r w:rsidRPr="0074226B">
        <w:t xml:space="preserve"> and </w:t>
      </w:r>
      <m:oMath>
        <m:r>
          <w:rPr>
            <w:rFonts w:ascii="Cambria Math" w:hAnsi="Cambria Math"/>
          </w:rPr>
          <m:t>a</m:t>
        </m:r>
      </m:oMath>
      <w:r w:rsidRPr="0074226B">
        <w:t xml:space="preserve"> representing the contact stiffness. Individual contact stiffness and deflection at the inner and outer race contacts is then found. The overall contact stiffness</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total</m:t>
            </m:r>
          </m:sub>
        </m:sSub>
      </m:oMath>
      <w:r>
        <w:t>,</w:t>
      </w:r>
      <w:r w:rsidRPr="0074226B">
        <w:t xml:space="preserve"> is </w:t>
      </w:r>
      <w:r>
        <w:t>given by</w:t>
      </w:r>
      <w:r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4035B0" w:rsidRPr="0074226B" w14:paraId="6DD88B98" w14:textId="77777777" w:rsidTr="00AF4C43">
        <w:trPr>
          <w:trHeight w:val="370"/>
          <w:jc w:val="center"/>
        </w:trPr>
        <w:tc>
          <w:tcPr>
            <w:tcW w:w="5669" w:type="dxa"/>
            <w:shd w:val="clear" w:color="auto" w:fill="auto"/>
            <w:vAlign w:val="center"/>
          </w:tcPr>
          <w:p w14:paraId="0638A69E" w14:textId="77777777" w:rsidR="004035B0" w:rsidRPr="0074226B" w:rsidRDefault="00ED4957" w:rsidP="00AF4C43">
            <w:pPr>
              <w:spacing w:line="360" w:lineRule="auto"/>
            </w:pPr>
            <m:oMathPara>
              <m:oMath>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rPr>
                      <m:t>,</m:t>
                    </m:r>
                    <m:r>
                      <w:rPr>
                        <w:rFonts w:ascii="Cambria Math" w:hAnsi="Cambria Math"/>
                      </w:rPr>
                      <m:t>total</m:t>
                    </m:r>
                  </m:sub>
                </m:sSub>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rPr>
                                  <m:t>,</m:t>
                                </m:r>
                                <m:r>
                                  <w:rPr>
                                    <w:rFonts w:ascii="Cambria Math" w:hAnsi="Cambria Math"/>
                                  </w:rPr>
                                  <m:t>in</m:t>
                                </m:r>
                              </m:sub>
                            </m:sSub>
                          </m:den>
                        </m:f>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rPr>
                                  <m:t>,</m:t>
                                </m:r>
                                <m:r>
                                  <w:rPr>
                                    <w:rFonts w:ascii="Cambria Math" w:hAnsi="Cambria Math"/>
                                  </w:rPr>
                                  <m:t>o</m:t>
                                </m:r>
                                <m:r>
                                  <w:rPr>
                                    <w:rFonts w:ascii="Cambria Math" w:hAnsi="Cambria Math"/>
                                  </w:rPr>
                                  <m:t>ut</m:t>
                                </m:r>
                              </m:sub>
                            </m:sSub>
                          </m:den>
                        </m:f>
                      </m:e>
                    </m:d>
                  </m:den>
                </m:f>
              </m:oMath>
            </m:oMathPara>
          </w:p>
        </w:tc>
        <w:tc>
          <w:tcPr>
            <w:tcW w:w="516" w:type="dxa"/>
            <w:shd w:val="clear" w:color="auto" w:fill="auto"/>
            <w:vAlign w:val="center"/>
          </w:tcPr>
          <w:p w14:paraId="465CB6AB" w14:textId="77777777" w:rsidR="004035B0" w:rsidRPr="0074226B" w:rsidRDefault="004035B0" w:rsidP="00AF4C43">
            <w:pPr>
              <w:pStyle w:val="TextBlock"/>
              <w:spacing w:after="0" w:line="360" w:lineRule="auto"/>
              <w:jc w:val="center"/>
              <w:rPr>
                <w:bCs/>
                <w:sz w:val="18"/>
              </w:rPr>
            </w:pPr>
            <w:r w:rsidRPr="0074226B">
              <w:rPr>
                <w:bCs/>
                <w:sz w:val="18"/>
              </w:rPr>
              <w:t>[11]</w:t>
            </w:r>
          </w:p>
        </w:tc>
      </w:tr>
    </w:tbl>
    <w:p w14:paraId="27703F61" w14:textId="0A292841" w:rsidR="004035B0" w:rsidRDefault="004035B0" w:rsidP="004035B0">
      <w:r>
        <w:t>w</w:t>
      </w:r>
      <w:r w:rsidRPr="00D90E53">
        <w:t>her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i,in</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i,out</m:t>
            </m:r>
          </m:sub>
        </m:sSub>
      </m:oMath>
      <w:r>
        <w:t xml:space="preserve"> are the stiffnesses of the inner and outer race contacts respectively.</w:t>
      </w:r>
    </w:p>
    <w:p w14:paraId="4CC3F209" w14:textId="097F1F3E" w:rsidR="000B416B" w:rsidRDefault="000B416B" w:rsidP="000B416B">
      <w:pPr>
        <w:pStyle w:val="Heading20"/>
        <w:numPr>
          <w:ilvl w:val="1"/>
          <w:numId w:val="30"/>
        </w:numPr>
        <w:rPr>
          <w:bCs/>
        </w:rPr>
      </w:pPr>
      <w:r>
        <w:rPr>
          <w:bCs/>
        </w:rPr>
        <w:t>Implicit Tribological Model</w:t>
      </w:r>
    </w:p>
    <w:p w14:paraId="67FC4363" w14:textId="77777777" w:rsidR="00AF1F48" w:rsidRPr="0074226B" w:rsidRDefault="00AF1F48" w:rsidP="00AF1F48">
      <w:r w:rsidRPr="0074226B">
        <w:t xml:space="preserve">A stepwise solution </w:t>
      </w:r>
      <w:r>
        <w:t>wa</w:t>
      </w:r>
      <w:r w:rsidRPr="0074226B">
        <w:t>s performed on an individual roller as it passes through each angular position. The roller bearing and bracket tolerances are such that the internal clearance is 0 µm between roller and race. This means that in an unloaded state, there is no deflection of elements or raceway. It also means that displacement in positive x-y corresponds to the same total magnitude of deflection of roller and race contact. For each time step, the bearing is first assumed to be in equilibrium position, and film thickness is assumed to be 0</w:t>
      </w:r>
      <w:r>
        <w:t xml:space="preserve"> </w:t>
      </w:r>
      <w:r w:rsidRPr="0074226B">
        <w:t>µm. The deflection of the bearing is calculated under these conditions and is therefore a function of the relative displacement between inner and outer bearing races. With deflection at the time step calculated, the resultant lubricant regime and subsequent analytical solutions can be performed based on the following three conditions:</w:t>
      </w:r>
    </w:p>
    <w:p w14:paraId="53B215B7" w14:textId="77777777" w:rsidR="00AF1F48" w:rsidRPr="0074226B" w:rsidRDefault="00AF1F48" w:rsidP="00AF1F48">
      <m:oMath>
        <m:r>
          <w:rPr>
            <w:rFonts w:ascii="Cambria Math" w:hAnsi="Cambria Math"/>
          </w:rPr>
          <m:t>a) δ=0</m:t>
        </m:r>
      </m:oMath>
      <w:r w:rsidRPr="0074226B">
        <w:t xml:space="preserve"> indicates a film of 0</w:t>
      </w:r>
      <w:r>
        <w:t xml:space="preserve"> </w:t>
      </w:r>
      <w:r w:rsidRPr="0074226B">
        <w:rPr>
          <w:rFonts w:cs="Calibri"/>
        </w:rPr>
        <w:t>µ</w:t>
      </w:r>
      <w:r w:rsidRPr="0074226B">
        <w:t>m and no load.</w:t>
      </w:r>
      <m:oMath>
        <m:r>
          <w:rPr>
            <w:rFonts w:ascii="Cambria Math" w:hAnsi="Cambria Math"/>
          </w:rPr>
          <m:t xml:space="preserve"> </m:t>
        </m:r>
      </m:oMath>
    </w:p>
    <w:p w14:paraId="71F7E4C5" w14:textId="77777777" w:rsidR="00AF1F48" w:rsidRPr="0074226B" w:rsidRDefault="00AF1F48" w:rsidP="00AF1F48">
      <m:oMath>
        <m:r>
          <w:rPr>
            <w:rFonts w:ascii="Cambria Math" w:hAnsi="Cambria Math"/>
          </w:rPr>
          <m:t>b) δ&lt;0</m:t>
        </m:r>
      </m:oMath>
      <w:r w:rsidRPr="0074226B">
        <w:t xml:space="preserve"> indicates complete separation of the roller and race. In this instance, the lubricant is assumed to fill the separation gap, with the film thickness value equalling the magnitude of the separation:</w:t>
      </w:r>
    </w:p>
    <w:tbl>
      <w:tblPr>
        <w:tblStyle w:val="TableGridLight"/>
        <w:tblW w:w="70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1334"/>
      </w:tblGrid>
      <w:tr w:rsidR="00AF1F48" w:rsidRPr="0074226B" w14:paraId="4D30294F" w14:textId="77777777" w:rsidTr="00AF4C43">
        <w:trPr>
          <w:trHeight w:val="432"/>
          <w:jc w:val="center"/>
        </w:trPr>
        <w:tc>
          <w:tcPr>
            <w:tcW w:w="5669" w:type="dxa"/>
            <w:shd w:val="clear" w:color="auto" w:fill="auto"/>
            <w:vAlign w:val="center"/>
          </w:tcPr>
          <w:p w14:paraId="4E104ADC" w14:textId="77777777" w:rsidR="00AF1F48" w:rsidRPr="0074226B" w:rsidRDefault="00ED4957" w:rsidP="00AF4C43">
            <w:pPr>
              <w:spacing w:line="360" w:lineRule="auto"/>
              <w:ind w:left="1440"/>
              <w:rPr>
                <w:rFonts w:ascii="Cambria Math" w:hAnsi="Cambria Math"/>
                <w:i/>
              </w:rP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m:t>
                        </m:r>
                      </m:sub>
                    </m:sSub>
                  </m:e>
                </m:d>
              </m:oMath>
            </m:oMathPara>
          </w:p>
        </w:tc>
        <w:tc>
          <w:tcPr>
            <w:tcW w:w="1334" w:type="dxa"/>
            <w:shd w:val="clear" w:color="auto" w:fill="auto"/>
            <w:vAlign w:val="center"/>
          </w:tcPr>
          <w:p w14:paraId="6214A5F9" w14:textId="77777777" w:rsidR="00AF1F48" w:rsidRPr="0074226B" w:rsidRDefault="00AF1F48" w:rsidP="00AF4C43">
            <w:pPr>
              <w:pStyle w:val="TextBlock"/>
              <w:spacing w:after="0" w:line="360" w:lineRule="auto"/>
              <w:jc w:val="center"/>
              <w:rPr>
                <w:rFonts w:ascii="Cambria Math" w:hAnsi="Cambria Math"/>
                <w:iCs/>
              </w:rPr>
            </w:pPr>
            <w:r w:rsidRPr="0074226B">
              <w:rPr>
                <w:rFonts w:ascii="Cambria Math" w:hAnsi="Cambria Math"/>
                <w:iCs/>
              </w:rPr>
              <w:t>[12]</w:t>
            </w:r>
          </w:p>
        </w:tc>
      </w:tr>
    </w:tbl>
    <w:p w14:paraId="4BAD8C19" w14:textId="01EC0403" w:rsidR="00AF1F48" w:rsidRDefault="00AF1F48" w:rsidP="00AF1F48">
      <w:r w:rsidRPr="0074226B">
        <w:t>Under this condition, the lubrication is in the hydrodynamic regime</w:t>
      </w:r>
      <w:r>
        <w:t>. The</w:t>
      </w:r>
      <w:r w:rsidRPr="0074226B">
        <w:t xml:space="preserve"> hydrodynamic </w:t>
      </w:r>
      <w:r>
        <w:t xml:space="preserve">lubricant reaction </w:t>
      </w:r>
      <w:r w:rsidRPr="0074226B">
        <w:t xml:space="preserve">load </w:t>
      </w:r>
      <w:r>
        <w:t xml:space="preserve">was derived by Rahnejat </w:t>
      </w:r>
      <w:r>
        <w:fldChar w:fldCharType="begin" w:fldLock="1"/>
      </w:r>
      <w:r w:rsidR="00FB1ED4">
        <w:instrText>ADDIN CSL_CITATION {"citationItems":[{"id":"ITEM-1","itemData":{"author":[{"dropping-particle":"","family":"Rahnejat","given":"Homayoon","non-dropping-particle":"","parse-names":false,"suffix":""}],"id":"ITEM-1","issued":{"date-parts":[["1984"]]},"publisher":"University of London","title":"Influence of vibration on the oil film in concentrated contacts","type":"thesis"},"uris":["http://www.mendeley.com/documents/?uuid=68a59a59-b07f-42f5-a233-24147735bff2"]}],"mendeley":{"formattedCitation":"(Rahnejat, 1984)","plainTextFormattedCitation":"(Rahnejat, 1984)","previouslyFormattedCitation":"&lt;sup&gt;29&lt;/sup&gt;"},"properties":{"noteIndex":0},"schema":"https://github.com/citation-style-language/schema/raw/master/csl-citation.json"}</w:instrText>
      </w:r>
      <w:r>
        <w:fldChar w:fldCharType="separate"/>
      </w:r>
      <w:r w:rsidR="00FB1ED4" w:rsidRPr="00FB1ED4">
        <w:rPr>
          <w:noProof/>
        </w:rPr>
        <w:t>(Rahnejat, 1984)</w:t>
      </w:r>
      <w:r>
        <w:fldChar w:fldCharType="end"/>
      </w:r>
      <w:r>
        <w:t>, and is given by</w:t>
      </w:r>
      <w:r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AF1F48" w:rsidRPr="0074226B" w14:paraId="06937DC0" w14:textId="77777777" w:rsidTr="00AF4C43">
        <w:trPr>
          <w:trHeight w:val="432"/>
          <w:jc w:val="center"/>
        </w:trPr>
        <w:tc>
          <w:tcPr>
            <w:tcW w:w="5669" w:type="dxa"/>
            <w:shd w:val="clear" w:color="auto" w:fill="auto"/>
            <w:vAlign w:val="center"/>
          </w:tcPr>
          <w:p w14:paraId="5BE47119" w14:textId="77777777" w:rsidR="00AF1F48" w:rsidRPr="0074226B" w:rsidRDefault="00ED4957" w:rsidP="00AF4C43">
            <w:pPr>
              <w:spacing w:line="360" w:lineRule="auto"/>
              <w:ind w:left="720"/>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i</m:t>
                        </m:r>
                      </m:sub>
                    </m:sSub>
                    <m:sSub>
                      <m:sSubPr>
                        <m:ctrlPr>
                          <w:rPr>
                            <w:rFonts w:ascii="Cambria Math" w:hAnsi="Cambria Math"/>
                            <w:i/>
                          </w:rPr>
                        </m:ctrlPr>
                      </m:sSubPr>
                      <m:e>
                        <m:r>
                          <w:rPr>
                            <w:rFonts w:ascii="Cambria Math" w:hAnsi="Cambria Math"/>
                          </w:rPr>
                          <m:t>η</m:t>
                        </m:r>
                      </m:e>
                      <m:sub>
                        <m:r>
                          <w:rPr>
                            <w:rFonts w:ascii="Cambria Math" w:hAnsi="Cambria Math"/>
                          </w:rPr>
                          <m:t>0</m:t>
                        </m:r>
                      </m:sub>
                    </m:sSub>
                    <m:sSub>
                      <m:sSubPr>
                        <m:ctrlPr>
                          <w:rPr>
                            <w:rFonts w:ascii="Cambria Math" w:hAnsi="Cambria Math"/>
                            <w:i/>
                          </w:rPr>
                        </m:ctrlPr>
                      </m:sSubPr>
                      <m:e>
                        <m:r>
                          <w:rPr>
                            <w:rFonts w:ascii="Cambria Math" w:hAnsi="Cambria Math"/>
                          </w:rPr>
                          <m:t>R</m:t>
                        </m:r>
                      </m:e>
                      <m:sub>
                        <m:r>
                          <w:rPr>
                            <w:rFonts w:ascii="Cambria Math" w:hAnsi="Cambria Math"/>
                          </w:rPr>
                          <m:t>zx</m:t>
                        </m:r>
                      </m:sub>
                    </m:sSub>
                  </m:num>
                  <m:den>
                    <m:sSub>
                      <m:sSubPr>
                        <m:ctrlPr>
                          <w:rPr>
                            <w:rFonts w:ascii="Cambria Math" w:hAnsi="Cambria Math"/>
                            <w:i/>
                          </w:rPr>
                        </m:ctrlPr>
                      </m:sSubPr>
                      <m:e>
                        <m:r>
                          <w:rPr>
                            <w:rFonts w:ascii="Cambria Math" w:hAnsi="Cambria Math"/>
                          </w:rPr>
                          <m:t>h</m:t>
                        </m:r>
                      </m:e>
                      <m:sub>
                        <m:r>
                          <w:rPr>
                            <w:rFonts w:ascii="Cambria Math" w:hAnsi="Cambria Math"/>
                          </w:rPr>
                          <m:t>i</m:t>
                        </m:r>
                      </m:sub>
                    </m:sSub>
                  </m:den>
                </m:f>
              </m:oMath>
            </m:oMathPara>
          </w:p>
        </w:tc>
        <w:tc>
          <w:tcPr>
            <w:tcW w:w="516" w:type="dxa"/>
            <w:shd w:val="clear" w:color="auto" w:fill="auto"/>
            <w:vAlign w:val="center"/>
          </w:tcPr>
          <w:p w14:paraId="65D3BA00" w14:textId="77777777" w:rsidR="00AF1F48" w:rsidRPr="0074226B" w:rsidRDefault="00AF1F48" w:rsidP="00AF4C43">
            <w:pPr>
              <w:pStyle w:val="TextBlock"/>
              <w:spacing w:after="0" w:line="360" w:lineRule="auto"/>
              <w:jc w:val="center"/>
              <w:rPr>
                <w:bCs/>
                <w:sz w:val="18"/>
              </w:rPr>
            </w:pPr>
            <w:r w:rsidRPr="0074226B">
              <w:rPr>
                <w:bCs/>
                <w:sz w:val="18"/>
              </w:rPr>
              <w:t>[13]</w:t>
            </w:r>
          </w:p>
        </w:tc>
      </w:tr>
    </w:tbl>
    <w:p w14:paraId="634BE9DE" w14:textId="77777777" w:rsidR="00AF1F48" w:rsidRPr="0074226B" w:rsidRDefault="00AF1F48" w:rsidP="00AF1F48">
      <w:r w:rsidRPr="0074226B">
        <w:t xml:space="preserve">where </w:t>
      </w:r>
      <m:oMath>
        <m:r>
          <w:rPr>
            <w:rFonts w:ascii="Cambria Math" w:hAnsi="Cambria Math"/>
          </w:rPr>
          <m:t>b</m:t>
        </m:r>
      </m:oMath>
      <w:r w:rsidRPr="0074226B">
        <w:t xml:space="preserve"> is the half length of the contact, </w:t>
      </w:r>
      <m:oMath>
        <m:r>
          <w:rPr>
            <w:rFonts w:ascii="Cambria Math" w:hAnsi="Cambria Math"/>
          </w:rPr>
          <m:t>u</m:t>
        </m:r>
      </m:oMath>
      <w:r w:rsidRPr="0074226B">
        <w:t xml:space="preserve"> is the speed of lubricant entrainment into the contact,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Pr="0074226B">
        <w:t xml:space="preserve"> is the lubricant viscosity</w:t>
      </w:r>
      <w:r w:rsidRPr="00AD3E37">
        <w:rPr>
          <w:highlight w:val="yellow"/>
        </w:rPr>
        <w:t xml:space="preserve">, </w:t>
      </w:r>
      <m:oMath>
        <m:sSub>
          <m:sSubPr>
            <m:ctrlPr>
              <w:rPr>
                <w:rFonts w:ascii="Cambria Math" w:hAnsi="Cambria Math"/>
                <w:i/>
                <w:highlight w:val="yellow"/>
              </w:rPr>
            </m:ctrlPr>
          </m:sSubPr>
          <m:e>
            <m:r>
              <w:rPr>
                <w:rFonts w:ascii="Cambria Math" w:hAnsi="Cambria Math"/>
                <w:highlight w:val="yellow"/>
              </w:rPr>
              <m:t>R</m:t>
            </m:r>
          </m:e>
          <m:sub>
            <m:r>
              <w:rPr>
                <w:rFonts w:ascii="Cambria Math" w:hAnsi="Cambria Math"/>
                <w:highlight w:val="yellow"/>
              </w:rPr>
              <m:t>zx</m:t>
            </m:r>
          </m:sub>
        </m:sSub>
      </m:oMath>
      <w:r>
        <w:t xml:space="preserve"> </w:t>
      </w:r>
      <w:r w:rsidRPr="0074226B">
        <w:t xml:space="preserve">is the reduced radius of the roller and race and </w:t>
      </w:r>
      <m:oMath>
        <m:r>
          <w:rPr>
            <w:rFonts w:ascii="Cambria Math" w:hAnsi="Cambria Math"/>
          </w:rPr>
          <m:t>h</m:t>
        </m:r>
      </m:oMath>
      <w:r w:rsidRPr="0074226B">
        <w:t xml:space="preserve"> is lubricant film thickness. </w:t>
      </w:r>
    </w:p>
    <w:p w14:paraId="7257CF8C" w14:textId="77777777" w:rsidR="00AF1F48" w:rsidRPr="0074226B" w:rsidRDefault="00AF1F48" w:rsidP="00AF1F48">
      <m:oMath>
        <m:r>
          <w:rPr>
            <w:rFonts w:ascii="Cambria Math" w:hAnsi="Cambria Math"/>
          </w:rPr>
          <w:lastRenderedPageBreak/>
          <m:t>c) δ&gt;0</m:t>
        </m:r>
      </m:oMath>
      <w:r w:rsidRPr="0074226B">
        <w:t xml:space="preserve"> indicates deflection at the roller-race contact. This means that contact pressure is</w:t>
      </w:r>
      <w:r>
        <w:t xml:space="preserve"> sufficiently</w:t>
      </w:r>
      <w:r w:rsidRPr="0074226B">
        <w:t xml:space="preserve"> high for the lubrication regime to be elastohydrodynamic. For the elastohydrodynamic regime, an iterative process is performed to solve film thickness. This is due to the contribution of EHL film towards deformation and consequently the load in the contact.  </w:t>
      </w:r>
    </w:p>
    <w:p w14:paraId="2DC22F43" w14:textId="4B1658BE" w:rsidR="00AF1F48" w:rsidRPr="0074226B" w:rsidRDefault="00AF1F48" w:rsidP="00AF1F48">
      <w:r w:rsidRPr="0074226B">
        <w:t xml:space="preserve">The cylindrical roller and race contacts are modelled by an equivalent rigid roller against a semi-infinite elastic half space of equivalent elastic modulus, </w:t>
      </w:r>
      <m:oMath>
        <m:sSub>
          <m:sSubPr>
            <m:ctrlPr>
              <w:rPr>
                <w:rFonts w:ascii="Cambria Math" w:hAnsi="Cambria Math"/>
              </w:rPr>
            </m:ctrlPr>
          </m:sSubPr>
          <m:e>
            <m:r>
              <w:rPr>
                <w:rFonts w:ascii="Cambria Math" w:hAnsi="Cambria Math"/>
              </w:rPr>
              <m:t>E</m:t>
            </m:r>
          </m:e>
          <m:sub>
            <m:r>
              <w:rPr>
                <w:rFonts w:ascii="Cambria Math" w:hAnsi="Cambria Math"/>
              </w:rPr>
              <m:t>r</m:t>
            </m:r>
          </m:sub>
        </m:sSub>
      </m:oMath>
      <w:r w:rsidRPr="0074226B">
        <w:t xml:space="preserve">. The extrapolated central film thickness for a line contact is therefore obtained </w:t>
      </w:r>
      <w:r w:rsidRPr="0074226B">
        <w:fldChar w:fldCharType="begin" w:fldLock="1"/>
      </w:r>
      <w:r w:rsidR="00FB1ED4">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Dowson and Toyoda, 1979)","plainTextFormattedCitation":"(Dowson and Toyoda, 1979)","previouslyFormattedCitation":"&lt;sup&gt;30&lt;/sup&gt;"},"properties":{"noteIndex":0},"schema":"https://github.com/citation-style-language/schema/raw/master/csl-citation.json"}</w:instrText>
      </w:r>
      <w:r w:rsidRPr="0074226B">
        <w:fldChar w:fldCharType="separate"/>
      </w:r>
      <w:r w:rsidR="00FB1ED4" w:rsidRPr="00FB1ED4">
        <w:rPr>
          <w:noProof/>
        </w:rPr>
        <w:t>(Dowson and Toyoda, 1979)</w:t>
      </w:r>
      <w:r w:rsidRPr="0074226B">
        <w:fldChar w:fldCharType="end"/>
      </w:r>
      <w:r>
        <w:t xml:space="preserve"> from</w:t>
      </w:r>
      <w:r w:rsidRPr="0074226B">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1F48" w:rsidRPr="0074226B" w14:paraId="49300F0C" w14:textId="77777777" w:rsidTr="00AF4C43">
        <w:trPr>
          <w:trHeight w:val="450"/>
          <w:jc w:val="center"/>
        </w:trPr>
        <w:tc>
          <w:tcPr>
            <w:tcW w:w="5669" w:type="dxa"/>
            <w:shd w:val="clear" w:color="auto" w:fill="auto"/>
            <w:vAlign w:val="center"/>
          </w:tcPr>
          <w:p w14:paraId="0D9BEB7E" w14:textId="77777777" w:rsidR="00AF1F48" w:rsidRPr="0074226B" w:rsidRDefault="00ED4957" w:rsidP="00AF4C43">
            <w:pPr>
              <w:spacing w:line="360" w:lineRule="auto"/>
              <w:jc w:val="center"/>
            </w:pPr>
            <m:oMathPara>
              <m:oMath>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zx</m:t>
                    </m:r>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3.06</m:t>
                        </m:r>
                        <m:r>
                          <w:rPr>
                            <w:rFonts w:ascii="Cambria Math" w:hAnsi="Cambria Math"/>
                          </w:rPr>
                          <m:t>G</m:t>
                        </m:r>
                      </m:e>
                      <m:sup>
                        <m:r>
                          <w:rPr>
                            <w:rFonts w:ascii="Cambria Math" w:hAnsi="Cambria Math"/>
                          </w:rPr>
                          <m:t>*0.56</m:t>
                        </m:r>
                      </m:sup>
                    </m:sSup>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0.69</m:t>
                            </m:r>
                          </m:sup>
                        </m:sSup>
                        <m:r>
                          <w:rPr>
                            <w:rFonts w:ascii="Cambria Math" w:hAnsi="Cambria Math"/>
                          </w:rPr>
                          <m:t>W</m:t>
                        </m:r>
                      </m:e>
                      <m:sup>
                        <m:r>
                          <w:rPr>
                            <w:rFonts w:ascii="Cambria Math" w:hAnsi="Cambria Math"/>
                          </w:rPr>
                          <m:t>*-0.1</m:t>
                        </m:r>
                      </m:sup>
                    </m:sSup>
                  </m:e>
                </m:d>
              </m:oMath>
            </m:oMathPara>
          </w:p>
        </w:tc>
        <w:tc>
          <w:tcPr>
            <w:tcW w:w="969" w:type="dxa"/>
            <w:shd w:val="clear" w:color="auto" w:fill="auto"/>
            <w:vAlign w:val="center"/>
          </w:tcPr>
          <w:p w14:paraId="31A6058F" w14:textId="77777777" w:rsidR="00AF1F48" w:rsidRPr="0074226B" w:rsidRDefault="00AF1F48" w:rsidP="00AF4C43">
            <w:pPr>
              <w:pStyle w:val="TextBlock"/>
              <w:spacing w:after="0" w:line="360" w:lineRule="auto"/>
              <w:jc w:val="center"/>
              <w:rPr>
                <w:bCs/>
                <w:sz w:val="18"/>
              </w:rPr>
            </w:pPr>
            <w:r w:rsidRPr="0074226B">
              <w:rPr>
                <w:bCs/>
                <w:sz w:val="18"/>
              </w:rPr>
              <w:t>[14]</w:t>
            </w:r>
          </w:p>
        </w:tc>
      </w:tr>
    </w:tbl>
    <w:p w14:paraId="53BE1FDE" w14:textId="77777777" w:rsidR="00AF1F48" w:rsidRPr="0074226B" w:rsidRDefault="00AF1F48" w:rsidP="00AF1F48">
      <w:r>
        <w:t>w</w:t>
      </w:r>
      <w:r w:rsidRPr="0074226B">
        <w:t>here</w:t>
      </w:r>
      <w:r>
        <w:t xml:space="preserve"> the</w:t>
      </w:r>
      <w:r w:rsidRPr="0074226B">
        <w:t xml:space="preserve"> following dimensionless parameters are us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AF1F48" w:rsidRPr="0074226B" w14:paraId="4B2473A4" w14:textId="77777777" w:rsidTr="00AF4C43">
        <w:trPr>
          <w:trHeight w:val="370"/>
          <w:jc w:val="center"/>
        </w:trPr>
        <w:tc>
          <w:tcPr>
            <w:tcW w:w="5669" w:type="dxa"/>
            <w:shd w:val="clear" w:color="auto" w:fill="auto"/>
            <w:vAlign w:val="center"/>
          </w:tcPr>
          <w:p w14:paraId="3FD95FB1" w14:textId="77777777" w:rsidR="00AF1F48" w:rsidRPr="0074226B" w:rsidRDefault="00ED4957" w:rsidP="00AF4C43">
            <w:pPr>
              <w:spacing w:line="360" w:lineRule="auto"/>
            </w:pPr>
            <m:oMathPara>
              <m:oMath>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L</m:t>
                    </m:r>
                  </m:den>
                </m:f>
                <m:r>
                  <w:rPr>
                    <w:rFonts w:ascii="Cambria Math" w:hAnsi="Cambria Math"/>
                  </w:rPr>
                  <m:t xml:space="preserve"> , </m:t>
                </m:r>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η</m:t>
                        </m:r>
                      </m:e>
                      <m:sub>
                        <m:r>
                          <w:rPr>
                            <w:rFonts w:ascii="Cambria Math" w:hAnsi="Cambria Math"/>
                          </w:rPr>
                          <m:t>0</m:t>
                        </m:r>
                      </m:sub>
                    </m:sSub>
                    <m:r>
                      <w:rPr>
                        <w:rFonts w:ascii="Cambria Math" w:hAnsi="Cambria Math"/>
                      </w:rPr>
                      <m:t>U</m:t>
                    </m:r>
                  </m:num>
                  <m:den>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m:t>
                    </m:r>
                  </m:den>
                </m:f>
                <m:r>
                  <w:rPr>
                    <w:rFonts w:ascii="Cambria Math" w:hAnsi="Cambria Math"/>
                  </w:rPr>
                  <m:t xml:space="preserve"> , </m:t>
                </m:r>
                <m:sSup>
                  <m:sSupPr>
                    <m:ctrlPr>
                      <w:rPr>
                        <w:rFonts w:ascii="Cambria Math" w:hAnsi="Cambria Math"/>
                        <w:i/>
                      </w:rPr>
                    </m:ctrlPr>
                  </m:sSupPr>
                  <m:e>
                    <m:r>
                      <w:rPr>
                        <w:rFonts w:ascii="Cambria Math" w:hAnsi="Cambria Math"/>
                      </w:rPr>
                      <m:t>G</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α</m:t>
                </m:r>
              </m:oMath>
            </m:oMathPara>
          </w:p>
        </w:tc>
        <w:tc>
          <w:tcPr>
            <w:tcW w:w="516" w:type="dxa"/>
            <w:shd w:val="clear" w:color="auto" w:fill="auto"/>
            <w:vAlign w:val="center"/>
          </w:tcPr>
          <w:p w14:paraId="1138CD30" w14:textId="77777777" w:rsidR="00AF1F48" w:rsidRPr="0074226B" w:rsidRDefault="00AF1F48" w:rsidP="00AF4C43">
            <w:pPr>
              <w:pStyle w:val="TextBlock"/>
              <w:spacing w:after="0" w:line="360" w:lineRule="auto"/>
              <w:jc w:val="center"/>
              <w:rPr>
                <w:bCs/>
                <w:sz w:val="18"/>
              </w:rPr>
            </w:pPr>
            <w:r w:rsidRPr="0074226B">
              <w:rPr>
                <w:bCs/>
                <w:sz w:val="18"/>
              </w:rPr>
              <w:t>[15]</w:t>
            </w:r>
          </w:p>
        </w:tc>
      </w:tr>
    </w:tbl>
    <w:p w14:paraId="5075462D" w14:textId="77777777" w:rsidR="00AF1F48" w:rsidRPr="0074226B" w:rsidRDefault="00AF1F48" w:rsidP="00AF1F48">
      <w:r>
        <w:t xml:space="preserve">where </w:t>
      </w:r>
      <m:oMath>
        <m:r>
          <w:rPr>
            <w:rFonts w:ascii="Cambria Math" w:hAnsi="Cambria Math"/>
          </w:rPr>
          <m:t>R</m:t>
        </m:r>
      </m:oMath>
      <w:r w:rsidRPr="0074226B">
        <w:t xml:space="preserve"> is the reduced radius of the contact, </w:t>
      </w:r>
      <m:oMath>
        <m:r>
          <w:rPr>
            <w:rFonts w:ascii="Cambria Math" w:hAnsi="Cambria Math"/>
          </w:rPr>
          <m:t>L</m:t>
        </m:r>
      </m:oMath>
      <w:r w:rsidRPr="0074226B">
        <w:t xml:space="preserve"> is the length of the roller and </w:t>
      </w:r>
      <m:oMath>
        <m:r>
          <w:rPr>
            <w:rFonts w:ascii="Cambria Math" w:hAnsi="Cambria Math"/>
          </w:rPr>
          <m:t>u</m:t>
        </m:r>
      </m:oMath>
      <w:r w:rsidRPr="0074226B">
        <w:t xml:space="preserve"> is the speed of entraining motion into the contact and </w:t>
      </w:r>
      <m:oMath>
        <m:r>
          <w:rPr>
            <w:rFonts w:ascii="Cambria Math" w:hAnsi="Cambria Math"/>
          </w:rPr>
          <m:t>W</m:t>
        </m:r>
      </m:oMath>
      <w:r w:rsidRPr="0074226B">
        <w:t xml:space="preserve"> is the contact load. Assuming pure rolling</w:t>
      </w:r>
      <w:r>
        <w:t>, the speed of entraining motion is given by</w:t>
      </w:r>
      <w:r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AF1F48" w:rsidRPr="0074226B" w14:paraId="3F4219BF" w14:textId="77777777" w:rsidTr="00AF4C43">
        <w:trPr>
          <w:trHeight w:val="432"/>
          <w:jc w:val="center"/>
        </w:trPr>
        <w:tc>
          <w:tcPr>
            <w:tcW w:w="5669" w:type="dxa"/>
            <w:shd w:val="clear" w:color="auto" w:fill="auto"/>
            <w:vAlign w:val="center"/>
          </w:tcPr>
          <w:p w14:paraId="3E11FFE5" w14:textId="77777777" w:rsidR="00AF1F48" w:rsidRPr="0074226B" w:rsidRDefault="00ED4957" w:rsidP="00AF4C43">
            <w:pPr>
              <w:spacing w:line="360" w:lineRule="auto"/>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ω</m:t>
                            </m:r>
                          </m:e>
                          <m:sub>
                            <m:r>
                              <w:rPr>
                                <w:rFonts w:ascii="Cambria Math" w:hAnsi="Cambria Math"/>
                              </w:rPr>
                              <m:t>c</m:t>
                            </m:r>
                            <m:r>
                              <w:rPr>
                                <w:rFonts w:ascii="Cambria Math" w:hAnsi="Cambria Math"/>
                              </w:rPr>
                              <m:t>,</m:t>
                            </m:r>
                            <m:r>
                              <w:rPr>
                                <w:rFonts w:ascii="Cambria Math" w:hAnsi="Cambria Math"/>
                              </w:rPr>
                              <m:t>i</m:t>
                            </m:r>
                          </m:sub>
                        </m:sSub>
                        <m:r>
                          <w:rPr>
                            <w:rFonts w:ascii="Cambria Math" w:hAnsi="Cambria Math"/>
                          </w:rPr>
                          <m:t>-</m:t>
                        </m:r>
                        <m:r>
                          <w:rPr>
                            <w:rFonts w:ascii="Cambria Math" w:hAnsi="Cambria Math"/>
                          </w:rPr>
                          <m:t>ω</m:t>
                        </m:r>
                      </m:e>
                      <m:sub>
                        <m:r>
                          <w:rPr>
                            <w:rFonts w:ascii="Cambria Math" w:hAnsi="Cambria Math"/>
                          </w:rPr>
                          <m:t>ri</m:t>
                        </m:r>
                        <m:r>
                          <w:rPr>
                            <w:rFonts w:ascii="Cambria Math" w:hAnsi="Cambria Math"/>
                          </w:rPr>
                          <m:t>,</m:t>
                        </m:r>
                        <m:r>
                          <w:rPr>
                            <w:rFonts w:ascii="Cambria Math" w:hAnsi="Cambria Math"/>
                          </w:rPr>
                          <m:t>i</m:t>
                        </m:r>
                      </m:sub>
                    </m:sSub>
                  </m:e>
                </m:d>
                <m:sSub>
                  <m:sSubPr>
                    <m:ctrlPr>
                      <w:rPr>
                        <w:rFonts w:ascii="Cambria Math" w:hAnsi="Cambria Math"/>
                        <w:i/>
                      </w:rPr>
                    </m:ctrlPr>
                  </m:sSubPr>
                  <m:e>
                    <m:r>
                      <w:rPr>
                        <w:rFonts w:ascii="Cambria Math" w:hAnsi="Cambria Math"/>
                      </w:rPr>
                      <m:t>r</m:t>
                    </m:r>
                  </m:e>
                  <m:sub>
                    <m:r>
                      <w:rPr>
                        <w:rFonts w:ascii="Cambria Math" w:hAnsi="Cambria Math"/>
                      </w:rPr>
                      <m:t>in</m:t>
                    </m:r>
                  </m:sub>
                </m:sSub>
              </m:oMath>
            </m:oMathPara>
          </w:p>
        </w:tc>
        <w:tc>
          <w:tcPr>
            <w:tcW w:w="516" w:type="dxa"/>
            <w:shd w:val="clear" w:color="auto" w:fill="auto"/>
            <w:vAlign w:val="center"/>
          </w:tcPr>
          <w:p w14:paraId="5392BBF9" w14:textId="77777777" w:rsidR="00AF1F48" w:rsidRPr="0074226B" w:rsidRDefault="00AF1F48" w:rsidP="00AF4C43">
            <w:pPr>
              <w:pStyle w:val="TextBlock"/>
              <w:spacing w:after="0" w:line="360" w:lineRule="auto"/>
              <w:jc w:val="center"/>
              <w:rPr>
                <w:bCs/>
                <w:sz w:val="18"/>
              </w:rPr>
            </w:pPr>
            <w:r w:rsidRPr="0074226B">
              <w:rPr>
                <w:bCs/>
                <w:sz w:val="18"/>
              </w:rPr>
              <w:t>[16]</w:t>
            </w:r>
          </w:p>
        </w:tc>
      </w:tr>
    </w:tbl>
    <w:p w14:paraId="65E28981" w14:textId="77777777" w:rsidR="00AF1F48" w:rsidRPr="0074226B" w:rsidRDefault="00AF1F48" w:rsidP="00AF1F48">
      <w:r w:rsidRPr="0074226B">
        <w:t>An iterative process is used to calculate load on the roller based on total deflection including lubricant film (back to Eq.5). At each time step where an EHL film is present, the following convergence criteria must be met before the next time step is calculat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AF1F48" w:rsidRPr="0074226B" w14:paraId="74BD95F5" w14:textId="77777777" w:rsidTr="00AF4C43">
        <w:trPr>
          <w:trHeight w:val="432"/>
          <w:jc w:val="center"/>
        </w:trPr>
        <w:tc>
          <w:tcPr>
            <w:tcW w:w="5669" w:type="dxa"/>
            <w:shd w:val="clear" w:color="auto" w:fill="auto"/>
            <w:vAlign w:val="center"/>
          </w:tcPr>
          <w:p w14:paraId="3EC200E4" w14:textId="77777777" w:rsidR="00AF1F48" w:rsidRPr="0074226B" w:rsidRDefault="00ED4957" w:rsidP="00AF4C43">
            <w:pPr>
              <w:spacing w:line="360" w:lineRule="auto"/>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m:t>
                        </m:r>
                        <m:r>
                          <w:rPr>
                            <w:rFonts w:ascii="Cambria Math" w:hAnsi="Cambria Math"/>
                          </w:rPr>
                          <m:t>-1</m:t>
                        </m:r>
                      </m:sup>
                    </m:sSubSup>
                  </m:num>
                  <m:den>
                    <m:sSubSup>
                      <m:sSubSupPr>
                        <m:ctrlPr>
                          <w:rPr>
                            <w:rFonts w:ascii="Cambria Math" w:hAnsi="Cambria Math"/>
                            <w:i/>
                          </w:rPr>
                        </m:ctrlPr>
                      </m:sSubSupPr>
                      <m:e>
                        <m:r>
                          <w:rPr>
                            <w:rFonts w:ascii="Cambria Math" w:hAnsi="Cambria Math"/>
                          </w:rPr>
                          <m:t>h</m:t>
                        </m:r>
                      </m:e>
                      <m:sub>
                        <m:r>
                          <w:rPr>
                            <w:rFonts w:ascii="Cambria Math" w:hAnsi="Cambria Math"/>
                          </w:rPr>
                          <m:t>i</m:t>
                        </m:r>
                      </m:sub>
                      <m:sup>
                        <m:r>
                          <w:rPr>
                            <w:rFonts w:ascii="Cambria Math" w:hAnsi="Cambria Math"/>
                          </w:rPr>
                          <m:t>n</m:t>
                        </m:r>
                        <m:r>
                          <w:rPr>
                            <w:rFonts w:ascii="Cambria Math" w:hAnsi="Cambria Math"/>
                          </w:rPr>
                          <m:t>-1</m:t>
                        </m:r>
                      </m:sup>
                    </m:sSubSup>
                  </m:den>
                </m:f>
                <m:r>
                  <w:rPr>
                    <w:rFonts w:ascii="Cambria Math" w:hAnsi="Cambria Math"/>
                  </w:rPr>
                  <m:t>≤0.01</m:t>
                </m:r>
              </m:oMath>
            </m:oMathPara>
          </w:p>
        </w:tc>
        <w:tc>
          <w:tcPr>
            <w:tcW w:w="516" w:type="dxa"/>
            <w:shd w:val="clear" w:color="auto" w:fill="auto"/>
            <w:vAlign w:val="center"/>
          </w:tcPr>
          <w:p w14:paraId="33A8FB4D" w14:textId="77777777" w:rsidR="00AF1F48" w:rsidRPr="0074226B" w:rsidRDefault="00AF1F48" w:rsidP="00AF4C43">
            <w:pPr>
              <w:pStyle w:val="TextBlock"/>
              <w:spacing w:after="0" w:line="360" w:lineRule="auto"/>
              <w:jc w:val="center"/>
              <w:rPr>
                <w:bCs/>
                <w:sz w:val="18"/>
              </w:rPr>
            </w:pPr>
            <w:r w:rsidRPr="0074226B">
              <w:rPr>
                <w:bCs/>
                <w:sz w:val="18"/>
              </w:rPr>
              <w:t>[17]</w:t>
            </w:r>
          </w:p>
        </w:tc>
      </w:tr>
    </w:tbl>
    <w:p w14:paraId="7419D2DD" w14:textId="3D120B83" w:rsidR="00877A85" w:rsidRDefault="00877A85" w:rsidP="00877A85">
      <w:pPr>
        <w:pStyle w:val="Heading20"/>
        <w:numPr>
          <w:ilvl w:val="1"/>
          <w:numId w:val="34"/>
        </w:numPr>
        <w:rPr>
          <w:bCs/>
        </w:rPr>
      </w:pPr>
      <w:r>
        <w:rPr>
          <w:bCs/>
        </w:rPr>
        <w:t>Friction Calculations</w:t>
      </w:r>
    </w:p>
    <w:p w14:paraId="2B9C983B" w14:textId="1055ABE0" w:rsidR="00073F01" w:rsidRPr="0074226B" w:rsidRDefault="00073F01" w:rsidP="00073F01">
      <w:r w:rsidRPr="0074226B">
        <w:t xml:space="preserve">Frictional power is a crucial factor </w:t>
      </w:r>
      <w:r>
        <w:t>for</w:t>
      </w:r>
      <w:r w:rsidRPr="0074226B">
        <w:t xml:space="preserve"> characterising </w:t>
      </w:r>
      <w:r w:rsidR="00877A85">
        <w:t>bearing</w:t>
      </w:r>
      <w:r w:rsidRPr="0074226B">
        <w:t xml:space="preserve"> performance. Under modern </w:t>
      </w:r>
      <w:r>
        <w:t>high-</w:t>
      </w:r>
      <w:r w:rsidRPr="0074226B">
        <w:t xml:space="preserve">speed conditions, it is important to also understand the frictional behaviour of the system. Roller bearings often </w:t>
      </w:r>
      <w:r w:rsidRPr="0074226B">
        <w:lastRenderedPageBreak/>
        <w:t xml:space="preserve">operate within the mixed elastohydrodynamic regime of lubrication. Friction is generated by a combination of viscous shear of the lubricant and asperity interactions. Total friction at the mixed-EHL contact is a combination of the boundary friction,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74226B">
        <w:t xml:space="preserve">, and hydrodynamic or viscous friction, </w:t>
      </w:r>
      <m:oMath>
        <m:sSub>
          <m:sSubPr>
            <m:ctrlPr>
              <w:rPr>
                <w:rFonts w:ascii="Cambria Math" w:hAnsi="Cambria Math"/>
                <w:i/>
              </w:rPr>
            </m:ctrlPr>
          </m:sSubPr>
          <m:e>
            <m:r>
              <w:rPr>
                <w:rFonts w:ascii="Cambria Math" w:hAnsi="Cambria Math"/>
              </w:rPr>
              <m:t>f</m:t>
            </m:r>
          </m:e>
          <m:sub>
            <m:r>
              <w:rPr>
                <w:rFonts w:ascii="Cambria Math" w:hAnsi="Cambria Math"/>
              </w:rPr>
              <m:t>v</m:t>
            </m:r>
          </m:sub>
        </m:sSub>
      </m:oMath>
      <w:r>
        <w:t>:</w:t>
      </w:r>
      <w:r w:rsidRPr="0074226B">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67BAED66" w14:textId="77777777" w:rsidTr="00AF4C43">
        <w:trPr>
          <w:trHeight w:val="370"/>
          <w:jc w:val="center"/>
        </w:trPr>
        <w:tc>
          <w:tcPr>
            <w:tcW w:w="5669" w:type="dxa"/>
            <w:shd w:val="clear" w:color="auto" w:fill="auto"/>
            <w:vAlign w:val="center"/>
          </w:tcPr>
          <w:p w14:paraId="3188CD7A" w14:textId="77777777" w:rsidR="00073F01" w:rsidRPr="0074226B" w:rsidRDefault="00073F01" w:rsidP="00AF4C43">
            <w:pPr>
              <w:jc w:val="center"/>
            </w:pPr>
            <m:oMathPara>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oMath>
            </m:oMathPara>
          </w:p>
        </w:tc>
        <w:tc>
          <w:tcPr>
            <w:tcW w:w="516" w:type="dxa"/>
            <w:shd w:val="clear" w:color="auto" w:fill="auto"/>
            <w:vAlign w:val="center"/>
          </w:tcPr>
          <w:p w14:paraId="683F8414" w14:textId="77777777" w:rsidR="00073F01" w:rsidRPr="0074226B" w:rsidRDefault="00073F01" w:rsidP="00AF4C43">
            <w:pPr>
              <w:pStyle w:val="TextBlock"/>
              <w:spacing w:after="0" w:line="360" w:lineRule="auto"/>
              <w:jc w:val="center"/>
              <w:rPr>
                <w:bCs/>
                <w:sz w:val="18"/>
              </w:rPr>
            </w:pPr>
            <w:r w:rsidRPr="0074226B">
              <w:rPr>
                <w:bCs/>
                <w:sz w:val="18"/>
              </w:rPr>
              <w:t>[18]</w:t>
            </w:r>
          </w:p>
        </w:tc>
      </w:tr>
    </w:tbl>
    <w:p w14:paraId="09323EBF" w14:textId="6734B5A6" w:rsidR="00073F01" w:rsidRPr="0074226B" w:rsidRDefault="00073F01" w:rsidP="00073F01">
      <w:pPr>
        <w:spacing w:line="276" w:lineRule="auto"/>
      </w:pPr>
      <w:r w:rsidRPr="0074226B">
        <w:t xml:space="preserve">Boundary friction is a function of asperity contact pressure, calculated using the Greenwood and Tripp model in this paper </w:t>
      </w:r>
      <w:r w:rsidRPr="0074226B">
        <w:fldChar w:fldCharType="begin" w:fldLock="1"/>
      </w:r>
      <w:r w:rsidR="00FB1ED4">
        <w:instrText>ADDIN CSL_CITATION {"citationItems":[{"id":"ITEM-1","itemData":{"DOI":"10.1243/PIME_PROC_1970_185_069_02","author":[{"dropping-particle":"","family":"Greenwood","given":"J. A.","non-dropping-particle":"","parse-names":false,"suffix":""},{"dropping-particle":"","family":"Tripp","given":"J. H.","non-dropping-particle":"","parse-names":false,"suffix":""}],"container-title":"Proceedings of the Institution of Mechanical Engineers","id":"ITEM-1","issue":"1","issued":{"date-parts":[["1970"]]},"page":"625-633","title":"The Contact of Two Nominally Flat Rough Surfaces","type":"article-journal","volume":"185"},"uris":["http://www.mendeley.com/documents/?uuid=ee0b82d7-3703-44fe-b4f6-c769f6852aa5"]}],"mendeley":{"formattedCitation":"(Greenwood and Tripp, 1970)","plainTextFormattedCitation":"(Greenwood and Tripp, 1970)","previouslyFormattedCitation":"&lt;sup&gt;31&lt;/sup&gt;"},"properties":{"noteIndex":0},"schema":"https://github.com/citation-style-language/schema/raw/master/csl-citation.json"}</w:instrText>
      </w:r>
      <w:r w:rsidRPr="0074226B">
        <w:fldChar w:fldCharType="separate"/>
      </w:r>
      <w:r w:rsidR="00FB1ED4" w:rsidRPr="00FB1ED4">
        <w:rPr>
          <w:noProof/>
        </w:rPr>
        <w:t>(Greenwood and Tripp, 1970)</w:t>
      </w:r>
      <w:r w:rsidRPr="0074226B">
        <w:fldChar w:fldCharType="end"/>
      </w:r>
      <w:r>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5A0636C7" w14:textId="77777777" w:rsidTr="00AF4C43">
        <w:trPr>
          <w:trHeight w:val="370"/>
          <w:jc w:val="center"/>
        </w:trPr>
        <w:tc>
          <w:tcPr>
            <w:tcW w:w="5669" w:type="dxa"/>
            <w:shd w:val="clear" w:color="auto" w:fill="auto"/>
            <w:vAlign w:val="center"/>
          </w:tcPr>
          <w:p w14:paraId="679DCCF2" w14:textId="77777777" w:rsidR="00073F01" w:rsidRPr="0074226B" w:rsidRDefault="00ED4957" w:rsidP="00AF4C43">
            <m:oMathPara>
              <m:oMath>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m:t>
                    </m:r>
                  </m:sub>
                </m:sSub>
                <m:sSub>
                  <m:sSubPr>
                    <m:ctrlPr>
                      <w:rPr>
                        <w:rFonts w:ascii="Cambria Math" w:hAnsi="Cambria Math"/>
                        <w:i/>
                      </w:rPr>
                    </m:ctrlPr>
                  </m:sSubPr>
                  <m:e>
                    <m:r>
                      <w:rPr>
                        <w:rFonts w:ascii="Cambria Math" w:hAnsi="Cambria Math"/>
                      </w:rPr>
                      <m:t>A</m:t>
                    </m:r>
                  </m:e>
                  <m:sub>
                    <m:r>
                      <w:rPr>
                        <w:rFonts w:ascii="Cambria Math" w:hAnsi="Cambria Math"/>
                      </w:rPr>
                      <m:t>a</m:t>
                    </m:r>
                  </m:sub>
                </m:sSub>
                <m:r>
                  <w:rPr>
                    <w:rFonts w:ascii="Cambria Math" w:hAnsi="Cambria Math"/>
                  </w:rPr>
                  <m:t xml:space="preserve">+ </m:t>
                </m:r>
                <m:r>
                  <w:rPr>
                    <w:rFonts w:ascii="Cambria Math" w:hAnsi="Cambria Math"/>
                  </w:rPr>
                  <m:t>ς</m:t>
                </m:r>
                <m:sSub>
                  <m:sSubPr>
                    <m:ctrlPr>
                      <w:rPr>
                        <w:rFonts w:ascii="Cambria Math" w:hAnsi="Cambria Math"/>
                        <w:i/>
                      </w:rPr>
                    </m:ctrlPr>
                  </m:sSubPr>
                  <m:e>
                    <m:r>
                      <w:rPr>
                        <w:rFonts w:ascii="Cambria Math" w:hAnsi="Cambria Math"/>
                      </w:rPr>
                      <m:t>W</m:t>
                    </m:r>
                  </m:e>
                  <m:sub>
                    <m:r>
                      <w:rPr>
                        <w:rFonts w:ascii="Cambria Math" w:hAnsi="Cambria Math"/>
                      </w:rPr>
                      <m:t>a</m:t>
                    </m:r>
                  </m:sub>
                </m:sSub>
              </m:oMath>
            </m:oMathPara>
          </w:p>
        </w:tc>
        <w:tc>
          <w:tcPr>
            <w:tcW w:w="516" w:type="dxa"/>
            <w:shd w:val="clear" w:color="auto" w:fill="auto"/>
            <w:vAlign w:val="center"/>
          </w:tcPr>
          <w:p w14:paraId="2BCC5C85" w14:textId="77777777" w:rsidR="00073F01" w:rsidRPr="0074226B" w:rsidRDefault="00073F01" w:rsidP="00AF4C43">
            <w:pPr>
              <w:pStyle w:val="TextBlock"/>
              <w:spacing w:after="0" w:line="360" w:lineRule="auto"/>
              <w:jc w:val="center"/>
              <w:rPr>
                <w:bCs/>
                <w:sz w:val="18"/>
              </w:rPr>
            </w:pPr>
            <w:r w:rsidRPr="0074226B">
              <w:rPr>
                <w:bCs/>
                <w:sz w:val="18"/>
              </w:rPr>
              <w:t>[19]</w:t>
            </w:r>
          </w:p>
        </w:tc>
      </w:tr>
    </w:tbl>
    <w:p w14:paraId="3B704FAD" w14:textId="77777777" w:rsidR="00073F01" w:rsidRPr="0074226B" w:rsidRDefault="00073F01" w:rsidP="00073F01">
      <w:pPr>
        <w:spacing w:line="276" w:lineRule="auto"/>
      </w:pPr>
    </w:p>
    <w:p w14:paraId="5EAD8274" w14:textId="77777777" w:rsidR="00073F01" w:rsidRPr="0074226B" w:rsidRDefault="00073F01" w:rsidP="00073F01">
      <w:pPr>
        <w:spacing w:line="276" w:lineRule="auto"/>
      </w:pPr>
      <w:r w:rsidRPr="0074226B">
        <w:t xml:space="preserve">where </w:t>
      </w:r>
      <m:oMath>
        <m:sSub>
          <m:sSubPr>
            <m:ctrlPr>
              <w:rPr>
                <w:rFonts w:ascii="Cambria Math" w:hAnsi="Cambria Math"/>
                <w:i/>
              </w:rPr>
            </m:ctrlPr>
          </m:sSubPr>
          <m:e>
            <m:r>
              <w:rPr>
                <w:rFonts w:ascii="Cambria Math" w:hAnsi="Cambria Math"/>
              </w:rPr>
              <m:t>τ</m:t>
            </m:r>
          </m:e>
          <m:sub>
            <m:r>
              <w:rPr>
                <w:rFonts w:ascii="Cambria Math" w:hAnsi="Cambria Math"/>
              </w:rPr>
              <m:t>0</m:t>
            </m:r>
          </m:sub>
        </m:sSub>
      </m:oMath>
      <w:r w:rsidRPr="0074226B">
        <w:t xml:space="preserve"> is the Eyring shear stress of lubricant and </w:t>
      </w:r>
      <m:oMath>
        <m:r>
          <w:rPr>
            <w:rFonts w:ascii="Cambria Math" w:hAnsi="Cambria Math"/>
          </w:rPr>
          <m:t>ς</m:t>
        </m:r>
      </m:oMath>
      <w:r w:rsidRPr="0074226B">
        <w:t xml:space="preserve"> is the pressure coefficient for shear strength of asperities, obtained from asperity level friction measurement. Asperity load, </w:t>
      </w:r>
      <m:oMath>
        <m:sSub>
          <m:sSubPr>
            <m:ctrlPr>
              <w:rPr>
                <w:rFonts w:ascii="Cambria Math" w:hAnsi="Cambria Math"/>
                <w:i/>
              </w:rPr>
            </m:ctrlPr>
          </m:sSubPr>
          <m:e>
            <m:r>
              <w:rPr>
                <w:rFonts w:ascii="Cambria Math" w:hAnsi="Cambria Math"/>
              </w:rPr>
              <m:t>W</m:t>
            </m:r>
          </m:e>
          <m:sub>
            <m:r>
              <w:rPr>
                <w:rFonts w:ascii="Cambria Math" w:hAnsi="Cambria Math"/>
              </w:rPr>
              <m:t>a</m:t>
            </m:r>
          </m:sub>
        </m:sSub>
      </m:oMath>
      <w:r w:rsidRPr="0074226B">
        <w:t xml:space="preserve">, and area occupied by asperities within the apparent contact </w:t>
      </w:r>
      <m:oMath>
        <m:sSub>
          <m:sSubPr>
            <m:ctrlPr>
              <w:rPr>
                <w:rFonts w:ascii="Cambria Math" w:hAnsi="Cambria Math"/>
                <w:i/>
              </w:rPr>
            </m:ctrlPr>
          </m:sSubPr>
          <m:e>
            <m:r>
              <w:rPr>
                <w:rFonts w:ascii="Cambria Math" w:hAnsi="Cambria Math"/>
              </w:rPr>
              <m:t>A</m:t>
            </m:r>
          </m:e>
          <m:sub>
            <m:r>
              <w:rPr>
                <w:rFonts w:ascii="Cambria Math" w:hAnsi="Cambria Math"/>
              </w:rPr>
              <m:t>a</m:t>
            </m:r>
          </m:sub>
        </m:sSub>
      </m:oMath>
      <w:r w:rsidRPr="0074226B">
        <w:t xml:space="preserve"> are obtained as below assuming a Guassian distribution of asperity peak counts: </w:t>
      </w:r>
    </w:p>
    <w:p w14:paraId="4172777A" w14:textId="77777777" w:rsidR="00073F01" w:rsidRPr="0074226B" w:rsidRDefault="00073F01" w:rsidP="00073F01"/>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4D6CE58F" w14:textId="77777777" w:rsidTr="00AF4C43">
        <w:trPr>
          <w:trHeight w:val="432"/>
          <w:jc w:val="center"/>
        </w:trPr>
        <w:tc>
          <w:tcPr>
            <w:tcW w:w="5669" w:type="dxa"/>
            <w:shd w:val="clear" w:color="auto" w:fill="auto"/>
            <w:vAlign w:val="center"/>
          </w:tcPr>
          <w:p w14:paraId="5F5E6D44" w14:textId="77777777" w:rsidR="00073F01" w:rsidRPr="0074226B" w:rsidRDefault="00ED4957" w:rsidP="00AF4C43">
            <w:pPr>
              <w:spacing w:line="360" w:lineRule="auto"/>
            </w:pPr>
            <m:oMathPara>
              <m:oMath>
                <m:sSub>
                  <m:sSubPr>
                    <m:ctrlPr>
                      <w:rPr>
                        <w:rFonts w:ascii="Cambria Math" w:hAnsi="Cambria Math" w:cs="B Nazanin"/>
                        <w:i/>
                      </w:rPr>
                    </m:ctrlPr>
                  </m:sSubPr>
                  <m:e>
                    <m:r>
                      <w:rPr>
                        <w:rFonts w:ascii="Cambria Math" w:hAnsi="Cambria Math" w:cs="B Nazanin"/>
                      </w:rPr>
                      <m:t>W</m:t>
                    </m:r>
                  </m:e>
                  <m:sub>
                    <m:r>
                      <w:rPr>
                        <w:rFonts w:ascii="Cambria Math" w:hAnsi="Cambria Math" w:cs="B Nazanin"/>
                      </w:rPr>
                      <m:t>a</m:t>
                    </m:r>
                  </m:sub>
                </m:sSub>
                <m:r>
                  <w:rPr>
                    <w:rFonts w:ascii="Cambria Math" w:hAnsi="Cambria Math"/>
                  </w:rPr>
                  <m:t>=</m:t>
                </m:r>
                <m:f>
                  <m:fPr>
                    <m:ctrlPr>
                      <w:rPr>
                        <w:rFonts w:ascii="Cambria Math" w:hAnsi="Cambria Math"/>
                        <w:i/>
                      </w:rPr>
                    </m:ctrlPr>
                  </m:fPr>
                  <m:num>
                    <m:r>
                      <w:rPr>
                        <w:rFonts w:ascii="Cambria Math" w:hAnsi="Cambria Math"/>
                      </w:rPr>
                      <m:t>16</m:t>
                    </m:r>
                    <m:rad>
                      <m:radPr>
                        <m:degHide m:val="1"/>
                        <m:ctrlPr>
                          <w:rPr>
                            <w:rFonts w:ascii="Cambria Math" w:hAnsi="Cambria Math"/>
                            <w:i/>
                          </w:rPr>
                        </m:ctrlPr>
                      </m:radPr>
                      <m:deg/>
                      <m:e>
                        <m:r>
                          <w:rPr>
                            <w:rFonts w:ascii="Cambria Math" w:hAnsi="Cambria Math"/>
                          </w:rPr>
                          <m:t>2</m:t>
                        </m:r>
                      </m:e>
                    </m:rad>
                  </m:num>
                  <m:den>
                    <m:r>
                      <w:rPr>
                        <w:rFonts w:ascii="Cambria Math" w:hAnsi="Cambria Math"/>
                      </w:rPr>
                      <m:t>15</m:t>
                    </m:r>
                  </m:den>
                </m:f>
                <m:r>
                  <w:rPr>
                    <w:rFonts w:ascii="Cambria Math" w:hAnsi="Cambria Math"/>
                  </w:rPr>
                  <m:t>π</m:t>
                </m:r>
                <m:sSup>
                  <m:sSupPr>
                    <m:ctrlPr>
                      <w:rPr>
                        <w:rFonts w:ascii="Cambria Math" w:hAnsi="Cambria Math"/>
                        <w:i/>
                      </w:rPr>
                    </m:ctrlPr>
                  </m:sSupPr>
                  <m:e>
                    <m:d>
                      <m:dPr>
                        <m:ctrlPr>
                          <w:rPr>
                            <w:rFonts w:ascii="Cambria Math" w:hAnsi="Cambria Math"/>
                            <w:i/>
                          </w:rPr>
                        </m:ctrlPr>
                      </m:dPr>
                      <m:e>
                        <m:r>
                          <w:rPr>
                            <w:rFonts w:ascii="Cambria Math" w:hAnsi="Cambria Math"/>
                          </w:rPr>
                          <m:t>ζκσ</m:t>
                        </m:r>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r>
                          <w:rPr>
                            <w:rFonts w:ascii="Cambria Math" w:hAnsi="Cambria Math"/>
                          </w:rPr>
                          <m:t>σ</m:t>
                        </m:r>
                      </m:num>
                      <m:den>
                        <m:r>
                          <w:rPr>
                            <w:rFonts w:ascii="Cambria Math" w:hAnsi="Cambria Math"/>
                          </w:rPr>
                          <m:t>κ</m:t>
                        </m:r>
                      </m:den>
                    </m:f>
                  </m:e>
                </m:rad>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sSub>
                      <m:sSubPr>
                        <m:ctrlPr>
                          <w:rPr>
                            <w:rFonts w:ascii="Cambria Math" w:eastAsiaTheme="minorHAnsi" w:hAnsi="Cambria Math" w:cstheme="minorHAnsi"/>
                            <w:i/>
                          </w:rPr>
                        </m:ctrlPr>
                      </m:sSubPr>
                      <m:e>
                        <m:r>
                          <w:rPr>
                            <w:rFonts w:ascii="Cambria Math" w:eastAsiaTheme="minorHAnsi" w:hAnsi="Cambria Math" w:cstheme="minorHAnsi"/>
                          </w:rPr>
                          <m:t>A</m:t>
                        </m:r>
                      </m:e>
                      <m:sub>
                        <m:r>
                          <w:rPr>
                            <w:rFonts w:ascii="Cambria Math" w:eastAsiaTheme="minorHAnsi" w:hAnsi="Cambria Math" w:cstheme="minorHAnsi"/>
                          </w:rPr>
                          <m:t>a</m:t>
                        </m:r>
                      </m:sub>
                    </m:sSub>
                    <m:r>
                      <w:rPr>
                        <w:rFonts w:ascii="Cambria Math" w:hAnsi="Cambria Math"/>
                      </w:rPr>
                      <m:t>F</m:t>
                    </m:r>
                  </m:e>
                  <m:sub>
                    <m:f>
                      <m:fPr>
                        <m:type m:val="skw"/>
                        <m:ctrlPr>
                          <w:rPr>
                            <w:rFonts w:ascii="Cambria Math" w:hAnsi="Cambria Math"/>
                            <w:i/>
                          </w:rPr>
                        </m:ctrlPr>
                      </m:fPr>
                      <m:num>
                        <m:r>
                          <w:rPr>
                            <w:rFonts w:ascii="Cambria Math" w:hAnsi="Cambria Math"/>
                          </w:rPr>
                          <m:t>5</m:t>
                        </m:r>
                      </m:num>
                      <m:den>
                        <m:r>
                          <w:rPr>
                            <w:rFonts w:ascii="Cambria Math" w:hAnsi="Cambria Math"/>
                          </w:rPr>
                          <m:t>2</m:t>
                        </m:r>
                      </m:den>
                    </m:f>
                  </m:sub>
                </m:sSub>
                <m:d>
                  <m:dPr>
                    <m:ctrlPr>
                      <w:rPr>
                        <w:rFonts w:ascii="Cambria Math" w:hAnsi="Cambria Math"/>
                        <w:i/>
                      </w:rPr>
                    </m:ctrlPr>
                  </m:dPr>
                  <m:e>
                    <m:r>
                      <w:rPr>
                        <w:rFonts w:ascii="Cambria Math" w:hAnsi="Cambria Math"/>
                      </w:rPr>
                      <m:t>λ</m:t>
                    </m:r>
                  </m:e>
                </m:d>
              </m:oMath>
            </m:oMathPara>
          </w:p>
        </w:tc>
        <w:tc>
          <w:tcPr>
            <w:tcW w:w="516" w:type="dxa"/>
            <w:shd w:val="clear" w:color="auto" w:fill="auto"/>
            <w:vAlign w:val="center"/>
          </w:tcPr>
          <w:p w14:paraId="4492C3C3" w14:textId="77777777" w:rsidR="00073F01" w:rsidRPr="0074226B" w:rsidRDefault="00073F01" w:rsidP="00AF4C43">
            <w:pPr>
              <w:pStyle w:val="TextBlock"/>
              <w:spacing w:after="0" w:line="360" w:lineRule="auto"/>
              <w:jc w:val="center"/>
              <w:rPr>
                <w:bCs/>
                <w:sz w:val="18"/>
              </w:rPr>
            </w:pPr>
            <w:r w:rsidRPr="0074226B">
              <w:rPr>
                <w:bCs/>
                <w:sz w:val="18"/>
              </w:rPr>
              <w:t>[20]</w:t>
            </w:r>
          </w:p>
        </w:tc>
      </w:tr>
    </w:tbl>
    <w:p w14:paraId="65AF70FE" w14:textId="77777777" w:rsidR="00073F01" w:rsidRPr="0074226B" w:rsidRDefault="00073F01" w:rsidP="00073F01">
      <w:r w:rsidRPr="0074226B">
        <w:t>an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1875D276" w14:textId="77777777" w:rsidTr="00AF4C43">
        <w:trPr>
          <w:trHeight w:val="432"/>
          <w:jc w:val="center"/>
        </w:trPr>
        <w:tc>
          <w:tcPr>
            <w:tcW w:w="5669" w:type="dxa"/>
            <w:shd w:val="clear" w:color="auto" w:fill="auto"/>
            <w:vAlign w:val="center"/>
          </w:tcPr>
          <w:p w14:paraId="168EBC82" w14:textId="77777777" w:rsidR="00073F01" w:rsidRPr="0074226B" w:rsidRDefault="00ED4957" w:rsidP="00AF4C43">
            <w:pPr>
              <w:spacing w:line="360" w:lineRule="auto"/>
            </w:pPr>
            <m:oMathPara>
              <m:oMath>
                <m:sSub>
                  <m:sSubPr>
                    <m:ctrlPr>
                      <w:rPr>
                        <w:rFonts w:ascii="Cambria Math" w:eastAsiaTheme="minorHAnsi" w:hAnsi="Cambria Math" w:cstheme="minorHAnsi"/>
                        <w:i/>
                      </w:rPr>
                    </m:ctrlPr>
                  </m:sSubPr>
                  <m:e>
                    <m:r>
                      <w:rPr>
                        <w:rFonts w:ascii="Cambria Math" w:eastAsiaTheme="minorHAnsi" w:hAnsi="Cambria Math" w:cstheme="minorHAnsi"/>
                      </w:rPr>
                      <m:t>A</m:t>
                    </m:r>
                  </m:e>
                  <m:sub>
                    <m:r>
                      <w:rPr>
                        <w:rFonts w:ascii="Cambria Math" w:eastAsiaTheme="minorHAnsi" w:hAnsi="Cambria Math" w:cstheme="minorHAnsi"/>
                      </w:rPr>
                      <m:t>a</m:t>
                    </m:r>
                  </m:sub>
                </m:sSub>
                <m:r>
                  <w:rPr>
                    <w:rFonts w:ascii="Cambria Math" w:eastAsiaTheme="minorHAnsi" w:hAnsi="Cambria Math" w:cstheme="minorHAnsi"/>
                  </w:rPr>
                  <m:t>=</m:t>
                </m:r>
                <m:sSup>
                  <m:sSupPr>
                    <m:ctrlPr>
                      <w:rPr>
                        <w:rFonts w:ascii="Cambria Math" w:eastAsiaTheme="minorHAnsi" w:hAnsi="Cambria Math" w:cstheme="minorHAnsi"/>
                        <w:i/>
                      </w:rPr>
                    </m:ctrlPr>
                  </m:sSupPr>
                  <m:e>
                    <m:r>
                      <w:rPr>
                        <w:rFonts w:ascii="Cambria Math" w:eastAsiaTheme="minorHAnsi" w:hAnsi="Cambria Math" w:cstheme="minorHAnsi"/>
                      </w:rPr>
                      <m:t>π</m:t>
                    </m:r>
                  </m:e>
                  <m:sup>
                    <m:r>
                      <w:rPr>
                        <w:rFonts w:ascii="Cambria Math" w:eastAsiaTheme="minorHAnsi" w:hAnsi="Cambria Math" w:cstheme="minorHAnsi"/>
                      </w:rPr>
                      <m:t>2</m:t>
                    </m:r>
                  </m:sup>
                </m:sSup>
                <m:sSup>
                  <m:sSupPr>
                    <m:ctrlPr>
                      <w:rPr>
                        <w:rFonts w:ascii="Cambria Math" w:hAnsi="Cambria Math"/>
                        <w:i/>
                      </w:rPr>
                    </m:ctrlPr>
                  </m:sSupPr>
                  <m:e>
                    <m:d>
                      <m:dPr>
                        <m:ctrlPr>
                          <w:rPr>
                            <w:rFonts w:ascii="Cambria Math" w:hAnsi="Cambria Math"/>
                            <w:i/>
                          </w:rPr>
                        </m:ctrlPr>
                      </m:dPr>
                      <m:e>
                        <m:r>
                          <w:rPr>
                            <w:rFonts w:ascii="Cambria Math" w:hAnsi="Cambria Math"/>
                          </w:rPr>
                          <m:t>ζκσ</m:t>
                        </m:r>
                      </m:e>
                    </m:d>
                  </m:e>
                  <m:sup>
                    <m:r>
                      <w:rPr>
                        <w:rFonts w:ascii="Cambria Math" w:hAnsi="Cambria Math"/>
                      </w:rPr>
                      <m:t>2</m:t>
                    </m:r>
                  </m:sup>
                </m:sSup>
                <m:sSub>
                  <m:sSubPr>
                    <m:ctrlPr>
                      <w:rPr>
                        <w:rFonts w:ascii="Cambria Math" w:hAnsi="Cambria Math"/>
                        <w:i/>
                      </w:rPr>
                    </m:ctrlPr>
                  </m:sSubPr>
                  <m:e>
                    <m:r>
                      <w:rPr>
                        <w:rFonts w:ascii="Cambria Math" w:hAnsi="Cambria Math"/>
                      </w:rPr>
                      <m:t>AF</m:t>
                    </m:r>
                  </m:e>
                  <m:sub>
                    <m:r>
                      <w:rPr>
                        <w:rFonts w:ascii="Cambria Math" w:hAnsi="Cambria Math"/>
                      </w:rPr>
                      <m:t>2</m:t>
                    </m:r>
                  </m:sub>
                </m:sSub>
                <m:d>
                  <m:dPr>
                    <m:ctrlPr>
                      <w:rPr>
                        <w:rFonts w:ascii="Cambria Math" w:hAnsi="Cambria Math"/>
                        <w:i/>
                      </w:rPr>
                    </m:ctrlPr>
                  </m:dPr>
                  <m:e>
                    <m:r>
                      <w:rPr>
                        <w:rFonts w:ascii="Cambria Math" w:hAnsi="Cambria Math"/>
                      </w:rPr>
                      <m:t>λ</m:t>
                    </m:r>
                  </m:e>
                </m:d>
              </m:oMath>
            </m:oMathPara>
          </w:p>
        </w:tc>
        <w:tc>
          <w:tcPr>
            <w:tcW w:w="516" w:type="dxa"/>
            <w:shd w:val="clear" w:color="auto" w:fill="auto"/>
            <w:vAlign w:val="center"/>
          </w:tcPr>
          <w:p w14:paraId="7CE280D8" w14:textId="77777777" w:rsidR="00073F01" w:rsidRPr="0074226B" w:rsidRDefault="00073F01" w:rsidP="00AF4C43">
            <w:pPr>
              <w:pStyle w:val="TextBlock"/>
              <w:spacing w:after="0" w:line="360" w:lineRule="auto"/>
              <w:jc w:val="center"/>
              <w:rPr>
                <w:bCs/>
                <w:sz w:val="18"/>
              </w:rPr>
            </w:pPr>
            <w:r w:rsidRPr="0074226B">
              <w:rPr>
                <w:bCs/>
                <w:sz w:val="18"/>
              </w:rPr>
              <w:t>[21]</w:t>
            </w:r>
          </w:p>
        </w:tc>
      </w:tr>
    </w:tbl>
    <w:p w14:paraId="7B17B33C" w14:textId="77777777" w:rsidR="00073F01" w:rsidRPr="0074226B" w:rsidRDefault="00073F01" w:rsidP="00073F01">
      <w:r w:rsidRPr="0074226B">
        <w:t xml:space="preserve">where </w:t>
      </w:r>
      <m:oMath>
        <m:r>
          <w:rPr>
            <w:rFonts w:ascii="Cambria Math" w:hAnsi="Cambria Math"/>
          </w:rPr>
          <m:t>λ=</m:t>
        </m:r>
        <m:f>
          <m:fPr>
            <m:ctrlPr>
              <w:rPr>
                <w:rFonts w:ascii="Cambria Math" w:hAnsi="Cambria Math"/>
                <w:i/>
              </w:rPr>
            </m:ctrlPr>
          </m:fPr>
          <m:num>
            <m:r>
              <w:rPr>
                <w:rFonts w:ascii="Cambria Math" w:hAnsi="Cambria Math"/>
              </w:rPr>
              <m:t>h</m:t>
            </m:r>
          </m:num>
          <m:den>
            <m:r>
              <w:rPr>
                <w:rFonts w:ascii="Cambria Math" w:hAnsi="Cambria Math"/>
              </w:rPr>
              <m:t>σ</m:t>
            </m:r>
          </m:den>
        </m:f>
      </m:oMath>
      <w:r w:rsidRPr="0074226B">
        <w:t xml:space="preserve"> is the Stribeck parameter and </w:t>
      </w:r>
      <m:oMath>
        <m:sSub>
          <m:sSubPr>
            <m:ctrlPr>
              <w:rPr>
                <w:rFonts w:ascii="Cambria Math" w:hAnsi="Cambria Math"/>
                <w:i/>
              </w:rPr>
            </m:ctrlPr>
          </m:sSubPr>
          <m:e>
            <m:r>
              <w:rPr>
                <w:rFonts w:ascii="Cambria Math" w:hAnsi="Cambria Math"/>
              </w:rPr>
              <m:t>F</m:t>
            </m:r>
          </m:e>
          <m:sub>
            <m:f>
              <m:fPr>
                <m:type m:val="skw"/>
                <m:ctrlPr>
                  <w:rPr>
                    <w:rFonts w:ascii="Cambria Math" w:hAnsi="Cambria Math"/>
                    <w:i/>
                  </w:rPr>
                </m:ctrlPr>
              </m:fPr>
              <m:num>
                <m:r>
                  <w:rPr>
                    <w:rFonts w:ascii="Cambria Math" w:hAnsi="Cambria Math"/>
                  </w:rPr>
                  <m:t>5</m:t>
                </m:r>
              </m:num>
              <m:den>
                <m:r>
                  <w:rPr>
                    <w:rFonts w:ascii="Cambria Math" w:hAnsi="Cambria Math"/>
                  </w:rPr>
                  <m:t>2</m:t>
                </m:r>
              </m:den>
            </m:f>
          </m:sub>
        </m:sSub>
        <m:d>
          <m:dPr>
            <m:ctrlPr>
              <w:rPr>
                <w:rFonts w:ascii="Cambria Math" w:hAnsi="Cambria Math"/>
                <w:i/>
              </w:rPr>
            </m:ctrlPr>
          </m:dPr>
          <m:e>
            <m:r>
              <w:rPr>
                <w:rFonts w:ascii="Cambria Math" w:hAnsi="Cambria Math"/>
              </w:rPr>
              <m:t>λ</m:t>
            </m:r>
          </m:e>
        </m:d>
      </m:oMath>
      <w:r w:rsidRPr="0074226B">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λ</m:t>
            </m:r>
          </m:e>
        </m:d>
      </m:oMath>
      <w:r w:rsidRPr="0074226B">
        <w:t xml:space="preserve"> are statistical functions obtained from numerical integration of the Guassian distribution of asperities.  </w:t>
      </w:r>
    </w:p>
    <w:p w14:paraId="5743F1BE" w14:textId="554DD4BC" w:rsidR="00073F01" w:rsidRPr="0074226B" w:rsidRDefault="00073F01" w:rsidP="00073F01">
      <w:r w:rsidRPr="0074226B">
        <w:t xml:space="preserve">Viscous Friction due to shearing of the lubricant film in the EHL contact is found using the below experimentally validated formulae </w:t>
      </w:r>
      <w:r w:rsidRPr="0074226B">
        <w:fldChar w:fldCharType="begin" w:fldLock="1"/>
      </w:r>
      <w:r w:rsidR="00FB1ED4">
        <w:instrText>ADDIN CSL_CITATION {"citationItems":[{"id":"ITEM-1","itemData":{"DOI":"10.1243/PIME_PROC_1986_200_135_02","author":[{"dropping-particle":"","family":"Evans","given":"C. R.","non-dropping-particle":"","parse-names":false,"suffix":""},{"dropping-particle":"","family":"Johnson","given":"K. L.","non-dropping-particle":"","parse-names":false,"suffix":""}],"container-title":"Proceedings of the Institution of Mechanical Engineers, Part C: Journal of Mechanical Engineering Science","id":"ITEM-1","issue":"5","issued":{"date-parts":[["1986"]]},"page":"313–324","title":"Regimes of traction in elastohydrodynamic lubrication","type":"article-journal","volume":"200"},"uris":["http://www.mendeley.com/documents/?uuid=11f8d382-2223-4637-afa6-c206e29cd899"]}],"mendeley":{"formattedCitation":"(Evans and Johnson, 1986)","plainTextFormattedCitation":"(Evans and Johnson, 1986)","previouslyFormattedCitation":"&lt;sup&gt;32&lt;/sup&gt;"},"properties":{"noteIndex":0},"schema":"https://github.com/citation-style-language/schema/raw/master/csl-citation.json"}</w:instrText>
      </w:r>
      <w:r w:rsidRPr="0074226B">
        <w:fldChar w:fldCharType="separate"/>
      </w:r>
      <w:r w:rsidR="00FB1ED4" w:rsidRPr="00FB1ED4">
        <w:rPr>
          <w:noProof/>
        </w:rPr>
        <w:t>(Evans and Johnson, 1986)</w:t>
      </w:r>
      <w:r w:rsidRPr="0074226B">
        <w:fldChar w:fldCharType="end"/>
      </w:r>
      <w:r w:rsidRPr="0074226B">
        <w:t>:</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5A59A445" w14:textId="77777777" w:rsidTr="00AF4C43">
        <w:trPr>
          <w:trHeight w:val="413"/>
          <w:jc w:val="center"/>
        </w:trPr>
        <w:tc>
          <w:tcPr>
            <w:tcW w:w="5669" w:type="dxa"/>
            <w:shd w:val="clear" w:color="auto" w:fill="auto"/>
            <w:vAlign w:val="center"/>
          </w:tcPr>
          <w:p w14:paraId="649DE40E" w14:textId="77777777" w:rsidR="00073F01" w:rsidRPr="0074226B" w:rsidRDefault="00ED4957" w:rsidP="00AF4C43">
            <w:pPr>
              <w:spacing w:line="360" w:lineRule="auto"/>
              <w:rPr>
                <w:rFonts w:ascii="Cambria Math" w:hAnsi="Cambria Math"/>
                <w:i/>
              </w:rPr>
            </w:pPr>
            <m:oMathPara>
              <m:oMath>
                <m:sSub>
                  <m:sSubPr>
                    <m:ctrlPr>
                      <w:rPr>
                        <w:rFonts w:ascii="Cambria Math" w:hAnsi="Cambria Math"/>
                        <w:i/>
                      </w:rPr>
                    </m:ctrlPr>
                  </m:sSubPr>
                  <m:e>
                    <m:r>
                      <w:rPr>
                        <w:rFonts w:ascii="Cambria Math" w:hAnsi="Cambria Math"/>
                      </w:rPr>
                      <m:t>f</m:t>
                    </m:r>
                  </m:e>
                  <m:sub>
                    <m:r>
                      <w:rPr>
                        <w:rFonts w:ascii="Cambria Math" w:hAnsi="Cambria Math"/>
                      </w:rPr>
                      <m:t>v</m:t>
                    </m:r>
                  </m:sub>
                </m:sSub>
                <m:r>
                  <w:rPr>
                    <w:rFonts w:ascii="Cambria Math" w:hAnsi="Cambria Math"/>
                  </w:rPr>
                  <m:t xml:space="preserve">= </m:t>
                </m:r>
                <m:r>
                  <w:rPr>
                    <w:rFonts w:ascii="Cambria Math" w:hAnsi="Cambria Math"/>
                  </w:rPr>
                  <m:t>μW</m:t>
                </m:r>
                <m:r>
                  <w:rPr>
                    <w:rFonts w:ascii="Cambria Math" w:hAnsi="Cambria Math"/>
                  </w:rPr>
                  <m:t xml:space="preserve"> </m:t>
                </m:r>
              </m:oMath>
            </m:oMathPara>
          </w:p>
        </w:tc>
        <w:tc>
          <w:tcPr>
            <w:tcW w:w="516" w:type="dxa"/>
            <w:shd w:val="clear" w:color="auto" w:fill="auto"/>
            <w:vAlign w:val="center"/>
          </w:tcPr>
          <w:p w14:paraId="1842EBB8" w14:textId="77777777" w:rsidR="00073F01" w:rsidRPr="0074226B" w:rsidRDefault="00073F01" w:rsidP="00AF4C43">
            <w:pPr>
              <w:pStyle w:val="TextBlock"/>
              <w:spacing w:after="0" w:line="360" w:lineRule="auto"/>
              <w:jc w:val="center"/>
              <w:rPr>
                <w:bCs/>
                <w:sz w:val="18"/>
              </w:rPr>
            </w:pPr>
            <w:r w:rsidRPr="0074226B">
              <w:rPr>
                <w:bCs/>
                <w:sz w:val="18"/>
              </w:rPr>
              <w:t>[22]</w:t>
            </w:r>
          </w:p>
        </w:tc>
      </w:tr>
    </w:tbl>
    <w:p w14:paraId="3BFFCE46" w14:textId="77777777" w:rsidR="00073F01" w:rsidRPr="0074226B" w:rsidRDefault="00073F01" w:rsidP="00073F01">
      <w:r w:rsidRPr="0074226B">
        <w:t>where</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1B7C7D7B" w14:textId="77777777" w:rsidTr="00AF4C43">
        <w:trPr>
          <w:trHeight w:val="413"/>
          <w:jc w:val="center"/>
        </w:trPr>
        <w:tc>
          <w:tcPr>
            <w:tcW w:w="5669" w:type="dxa"/>
            <w:shd w:val="clear" w:color="auto" w:fill="auto"/>
            <w:vAlign w:val="center"/>
          </w:tcPr>
          <w:p w14:paraId="5F9919C9" w14:textId="77777777" w:rsidR="00073F01" w:rsidRPr="0074226B" w:rsidRDefault="00073F01" w:rsidP="00AF4C43">
            <w:pPr>
              <w:spacing w:line="360" w:lineRule="auto"/>
              <w:rPr>
                <w:rFonts w:ascii="Cambria Math" w:hAnsi="Cambria Math"/>
                <w:i/>
              </w:rPr>
            </w:pPr>
            <m:oMathPara>
              <m:oMath>
                <m:r>
                  <w:rPr>
                    <w:rFonts w:ascii="Cambria Math" w:hAnsi="Cambria Math"/>
                  </w:rPr>
                  <w:lastRenderedPageBreak/>
                  <m:t>μ=0.87α</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1.74</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0</m:t>
                        </m:r>
                      </m:sub>
                    </m:sSub>
                  </m:num>
                  <m:den>
                    <m:acc>
                      <m:accPr>
                        <m:chr m:val="̅"/>
                        <m:ctrlPr>
                          <w:rPr>
                            <w:rFonts w:ascii="Cambria Math" w:hAnsi="Cambria Math"/>
                            <w:i/>
                          </w:rPr>
                        </m:ctrlPr>
                      </m:accPr>
                      <m:e>
                        <m:r>
                          <w:rPr>
                            <w:rFonts w:ascii="Cambria Math" w:hAnsi="Cambria Math"/>
                          </w:rPr>
                          <m:t>p</m:t>
                        </m:r>
                      </m:e>
                    </m:acc>
                  </m:den>
                </m:f>
                <m:r>
                  <w:rPr>
                    <w:rFonts w:ascii="Cambria Math" w:hAnsi="Cambria Math"/>
                  </w:rPr>
                  <m:t>ln</m:t>
                </m:r>
                <m:d>
                  <m:dPr>
                    <m:begChr m:val="["/>
                    <m:endChr m:val="]"/>
                    <m:ctrlPr>
                      <w:rPr>
                        <w:rFonts w:ascii="Cambria Math" w:hAnsi="Cambria Math"/>
                        <w:i/>
                      </w:rPr>
                    </m:ctrlPr>
                  </m:dPr>
                  <m:e>
                    <m:f>
                      <m:fPr>
                        <m:ctrlPr>
                          <w:rPr>
                            <w:rFonts w:ascii="Cambria Math" w:hAnsi="Cambria Math"/>
                            <w:i/>
                          </w:rPr>
                        </m:ctrlPr>
                      </m:fPr>
                      <m:num>
                        <m:r>
                          <w:rPr>
                            <w:rFonts w:ascii="Cambria Math" w:hAnsi="Cambria Math"/>
                          </w:rPr>
                          <m:t>1.2</m:t>
                        </m:r>
                      </m:num>
                      <m:den>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h</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K</m:t>
                                </m:r>
                                <m:sSub>
                                  <m:sSubPr>
                                    <m:ctrlPr>
                                      <w:rPr>
                                        <w:rFonts w:ascii="Cambria Math" w:hAnsi="Cambria Math"/>
                                        <w:i/>
                                      </w:rPr>
                                    </m:ctrlPr>
                                  </m:sSubPr>
                                  <m:e>
                                    <m:r>
                                      <w:rPr>
                                        <w:rFonts w:ascii="Cambria Math" w:hAnsi="Cambria Math"/>
                                      </w:rPr>
                                      <m:t>η</m:t>
                                    </m:r>
                                  </m:e>
                                  <m:sub>
                                    <m:r>
                                      <w:rPr>
                                        <w:rFonts w:ascii="Cambria Math" w:hAnsi="Cambria Math"/>
                                      </w:rPr>
                                      <m:t>0</m:t>
                                    </m:r>
                                  </m:sub>
                                </m:sSub>
                              </m:num>
                              <m:den>
                                <m:r>
                                  <w:rPr>
                                    <w:rFonts w:ascii="Cambria Math" w:hAnsi="Cambria Math"/>
                                  </w:rPr>
                                  <m:t>1+9.6ξ</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e>
                </m:d>
              </m:oMath>
            </m:oMathPara>
          </w:p>
        </w:tc>
        <w:tc>
          <w:tcPr>
            <w:tcW w:w="516" w:type="dxa"/>
            <w:shd w:val="clear" w:color="auto" w:fill="auto"/>
            <w:vAlign w:val="center"/>
          </w:tcPr>
          <w:p w14:paraId="0F7F235E" w14:textId="77777777" w:rsidR="00073F01" w:rsidRPr="0074226B" w:rsidRDefault="00073F01" w:rsidP="00AF4C43">
            <w:pPr>
              <w:pStyle w:val="TextBlock"/>
              <w:spacing w:after="0" w:line="360" w:lineRule="auto"/>
              <w:jc w:val="center"/>
              <w:rPr>
                <w:bCs/>
                <w:sz w:val="18"/>
              </w:rPr>
            </w:pPr>
            <w:r w:rsidRPr="0074226B">
              <w:rPr>
                <w:bCs/>
                <w:sz w:val="18"/>
              </w:rPr>
              <w:t>[23]</w:t>
            </w:r>
          </w:p>
        </w:tc>
      </w:tr>
    </w:tbl>
    <w:p w14:paraId="11E6913B" w14:textId="77777777" w:rsidR="00073F01" w:rsidRPr="0074226B" w:rsidRDefault="00073F01" w:rsidP="00073F01">
      <w:r w:rsidRPr="0074226B">
        <w:t xml:space="preserve">where </w:t>
      </w:r>
      <m:oMath>
        <m:acc>
          <m:accPr>
            <m:chr m:val="̅"/>
            <m:ctrlPr>
              <w:rPr>
                <w:rFonts w:ascii="Cambria Math" w:hAnsi="Cambria Math"/>
              </w:rPr>
            </m:ctrlPr>
          </m:accPr>
          <m:e>
            <m:r>
              <w:rPr>
                <w:rFonts w:ascii="Cambria Math" w:hAnsi="Cambria Math"/>
              </w:rPr>
              <m:t>p</m:t>
            </m:r>
          </m:e>
        </m:acc>
      </m:oMath>
      <w:r w:rsidRPr="0074226B">
        <w:t xml:space="preserve"> is the average pressure at the apparent contact, </w:t>
      </w:r>
      <m:oMath>
        <m:r>
          <w:rPr>
            <w:rFonts w:ascii="Cambria Math" w:hAnsi="Cambria Math"/>
          </w:rPr>
          <m:t>K</m:t>
        </m:r>
      </m:oMath>
      <w:r>
        <w:t xml:space="preserve"> </w:t>
      </w:r>
      <w:r w:rsidRPr="0074226B">
        <w:t>is the lubricant thermal conductivity</w:t>
      </w:r>
      <w:r>
        <w:t xml:space="preserve"> </w:t>
      </w:r>
      <w:r w:rsidRPr="0074226B">
        <w:t xml:space="preserve">and </w:t>
      </w:r>
      <m:oMath>
        <m:r>
          <w:rPr>
            <w:rFonts w:ascii="Cambria Math" w:hAnsi="Cambria Math"/>
          </w:rPr>
          <m:t>ξ</m:t>
        </m:r>
      </m:oMath>
      <w:r w:rsidRPr="0074226B">
        <w:t xml:space="preserve"> is given by:</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516"/>
      </w:tblGrid>
      <w:tr w:rsidR="00073F01" w:rsidRPr="0074226B" w14:paraId="76565BD2" w14:textId="77777777" w:rsidTr="00AF4C43">
        <w:trPr>
          <w:trHeight w:val="432"/>
          <w:jc w:val="center"/>
        </w:trPr>
        <w:tc>
          <w:tcPr>
            <w:tcW w:w="5669" w:type="dxa"/>
            <w:shd w:val="clear" w:color="auto" w:fill="auto"/>
            <w:vAlign w:val="center"/>
          </w:tcPr>
          <w:p w14:paraId="555E4B17" w14:textId="77777777" w:rsidR="00073F01" w:rsidRPr="0074226B" w:rsidRDefault="00073F01" w:rsidP="00AF4C43">
            <w:pPr>
              <w:spacing w:line="360" w:lineRule="auto"/>
            </w:pPr>
            <m:oMathPara>
              <m:oMath>
                <m:r>
                  <w:rPr>
                    <w:rFonts w:ascii="Cambria Math" w:hAnsi="Cambria Math"/>
                  </w:rPr>
                  <m:t xml:space="preserve">  ξ=</m:t>
                </m:r>
                <m:f>
                  <m:fPr>
                    <m:ctrlPr>
                      <w:rPr>
                        <w:rFonts w:ascii="Cambria Math" w:hAnsi="Cambria Math"/>
                        <w:i/>
                      </w:rPr>
                    </m:ctrlPr>
                  </m:fPr>
                  <m:num>
                    <m:r>
                      <w:rPr>
                        <w:rFonts w:ascii="Cambria Math" w:hAnsi="Cambria Math"/>
                      </w:rPr>
                      <m:t>4</m:t>
                    </m:r>
                  </m:num>
                  <m:den>
                    <m:r>
                      <w:rPr>
                        <w:rFonts w:ascii="Cambria Math" w:hAnsi="Cambria Math"/>
                      </w:rPr>
                      <m:t>π</m:t>
                    </m:r>
                  </m:den>
                </m:f>
                <m:f>
                  <m:fPr>
                    <m:ctrlPr>
                      <w:rPr>
                        <w:rFonts w:ascii="Cambria Math" w:hAnsi="Cambria Math"/>
                        <w:i/>
                      </w:rPr>
                    </m:ctrlPr>
                  </m:fPr>
                  <m:num>
                    <m:r>
                      <w:rPr>
                        <w:rFonts w:ascii="Cambria Math" w:hAnsi="Cambria Math"/>
                      </w:rPr>
                      <m:t>K</m:t>
                    </m:r>
                  </m:num>
                  <m:den>
                    <m:r>
                      <w:rPr>
                        <w:rFonts w:ascii="Cambria Math" w:hAnsi="Cambria Math"/>
                      </w:rPr>
                      <m:t>h/</m:t>
                    </m:r>
                    <m:sSub>
                      <m:sSubPr>
                        <m:ctrlPr>
                          <w:rPr>
                            <w:rFonts w:ascii="Cambria Math" w:hAnsi="Cambria Math"/>
                            <w:i/>
                          </w:rPr>
                        </m:ctrlPr>
                      </m:sSubPr>
                      <m:e>
                        <m:r>
                          <w:rPr>
                            <w:rFonts w:ascii="Cambria Math" w:hAnsi="Cambria Math"/>
                          </w:rPr>
                          <m:t>R</m:t>
                        </m:r>
                      </m:e>
                      <m:sub>
                        <m:r>
                          <w:rPr>
                            <w:rFonts w:ascii="Cambria Math" w:hAnsi="Cambria Math"/>
                          </w:rPr>
                          <m:t>zx</m:t>
                        </m:r>
                      </m:sub>
                    </m:sSub>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acc>
                              <m:accPr>
                                <m:chr m:val="̅"/>
                                <m:ctrlPr>
                                  <w:rPr>
                                    <w:rFonts w:ascii="Cambria Math" w:hAnsi="Cambria Math"/>
                                    <w:i/>
                                  </w:rPr>
                                </m:ctrlPr>
                              </m:accPr>
                              <m:e>
                                <m:r>
                                  <w:rPr>
                                    <w:rFonts w:ascii="Cambria Math" w:hAnsi="Cambria Math"/>
                                  </w:rPr>
                                  <m:t>p</m:t>
                                </m:r>
                              </m:e>
                            </m:acc>
                          </m:num>
                          <m:den>
                            <m:sSub>
                              <m:sSubPr>
                                <m:ctrlPr>
                                  <w:rPr>
                                    <w:rFonts w:ascii="Cambria Math" w:hAnsi="Cambria Math"/>
                                    <w:i/>
                                  </w:rPr>
                                </m:ctrlPr>
                              </m:sSubPr>
                              <m:e>
                                <m:r>
                                  <w:rPr>
                                    <w:rFonts w:ascii="Cambria Math" w:hAnsi="Cambria Math"/>
                                  </w:rPr>
                                  <m:t>E</m:t>
                                </m:r>
                              </m:e>
                              <m:sub>
                                <m:r>
                                  <w:rPr>
                                    <w:rFonts w:ascii="Cambria Math" w:hAnsi="Cambria Math"/>
                                  </w:rPr>
                                  <m:t>r</m:t>
                                </m:r>
                              </m:sub>
                            </m:sSub>
                            <m:sSub>
                              <m:sSubPr>
                                <m:ctrlPr>
                                  <w:rPr>
                                    <w:rFonts w:ascii="Cambria Math" w:hAnsi="Cambria Math"/>
                                    <w:i/>
                                  </w:rPr>
                                </m:ctrlPr>
                              </m:sSubPr>
                              <m:e>
                                <m:r>
                                  <w:rPr>
                                    <w:rFonts w:ascii="Cambria Math" w:hAnsi="Cambria Math"/>
                                  </w:rPr>
                                  <m:t>R</m:t>
                                </m:r>
                              </m:e>
                              <m:sub>
                                <m:r>
                                  <w:rPr>
                                    <w:rFonts w:ascii="Cambria Math" w:hAnsi="Cambria Math"/>
                                  </w:rPr>
                                  <m:t>zx</m:t>
                                </m:r>
                              </m:sub>
                            </m:sSub>
                            <m:r>
                              <w:rPr>
                                <w:rFonts w:ascii="Cambria Math" w:hAnsi="Cambria Math"/>
                              </w:rPr>
                              <m:t>Kρ'c'u</m:t>
                            </m:r>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m:oMathPara>
          </w:p>
        </w:tc>
        <w:tc>
          <w:tcPr>
            <w:tcW w:w="516" w:type="dxa"/>
            <w:shd w:val="clear" w:color="auto" w:fill="auto"/>
            <w:vAlign w:val="center"/>
          </w:tcPr>
          <w:p w14:paraId="1D739636" w14:textId="77777777" w:rsidR="00073F01" w:rsidRPr="0074226B" w:rsidRDefault="00073F01" w:rsidP="00AF4C43">
            <w:pPr>
              <w:pStyle w:val="TextBlock"/>
              <w:spacing w:after="0" w:line="360" w:lineRule="auto"/>
              <w:jc w:val="center"/>
              <w:rPr>
                <w:bCs/>
                <w:sz w:val="18"/>
              </w:rPr>
            </w:pPr>
            <w:r w:rsidRPr="0074226B">
              <w:rPr>
                <w:bCs/>
                <w:sz w:val="18"/>
              </w:rPr>
              <w:t>[24]</w:t>
            </w:r>
          </w:p>
        </w:tc>
      </w:tr>
    </w:tbl>
    <w:p w14:paraId="6A0D8F0F" w14:textId="77777777" w:rsidR="00073F01" w:rsidRPr="0074226B" w:rsidRDefault="00073F01" w:rsidP="00073F01">
      <w:pPr>
        <w:rPr>
          <w:strike/>
        </w:rPr>
      </w:pPr>
      <w:r w:rsidRPr="0074226B">
        <w:t>where</w:t>
      </w:r>
      <w:r>
        <w:t xml:space="preserve"> </w:t>
      </w:r>
      <w:r w:rsidRPr="0074226B">
        <w:rPr>
          <w:rFonts w:ascii="Cambria Math" w:hAnsi="Cambria Math" w:cs="Cambria Math"/>
        </w:rPr>
        <w:t>𝐾</w:t>
      </w:r>
      <w:r w:rsidRPr="0074226B">
        <w:t xml:space="preserve">′, </w:t>
      </w:r>
      <w:r w:rsidRPr="0074226B">
        <w:rPr>
          <w:rFonts w:ascii="Cambria Math" w:hAnsi="Cambria Math" w:cs="Cambria Math"/>
        </w:rPr>
        <w:t>𝜌</w:t>
      </w:r>
      <w:r w:rsidRPr="0074226B">
        <w:t xml:space="preserve">′, and </w:t>
      </w:r>
      <w:r w:rsidRPr="0074226B">
        <w:rPr>
          <w:rFonts w:ascii="Cambria Math" w:hAnsi="Cambria Math" w:cs="Cambria Math"/>
        </w:rPr>
        <w:t>𝑐</w:t>
      </w:r>
      <w:r w:rsidRPr="0074226B">
        <w:t>′ are</w:t>
      </w:r>
      <w:r>
        <w:t xml:space="preserve"> respectively</w:t>
      </w:r>
      <w:r w:rsidRPr="0074226B">
        <w:t xml:space="preserve"> the thermal conductivity, density, and specific heat capacity of the contacting solid.</w:t>
      </w:r>
      <w:r w:rsidRPr="0074226B">
        <w:rPr>
          <w:strike/>
        </w:rPr>
        <w:t xml:space="preserve"> </w:t>
      </w:r>
    </w:p>
    <w:p w14:paraId="25361163" w14:textId="77777777" w:rsidR="00073F01" w:rsidRPr="0074226B" w:rsidRDefault="00073F01" w:rsidP="00073F01">
      <w:r>
        <w:t>T</w:t>
      </w:r>
      <w:r w:rsidRPr="0074226B">
        <w:t xml:space="preserve">o inform the boundary friction model, surface topography data are required. An Alicona InfiniteFocus Variation Microscope with a x10 objective was used for topography measurements to calculate the roughness parameter, </w:t>
      </w:r>
      <m:oMath>
        <m:r>
          <w:rPr>
            <w:rFonts w:ascii="Cambria Math" w:hAnsi="Cambria Math"/>
          </w:rPr>
          <m:t>nσβ</m:t>
        </m:r>
      </m:oMath>
      <w:r w:rsidRPr="0074226B">
        <w:t>. This had a vertical resolution of 30</w:t>
      </w:r>
      <w:r>
        <w:t xml:space="preserve"> </w:t>
      </w:r>
      <w:r w:rsidRPr="0074226B">
        <w:t>nm and sampling point separation of 176.9</w:t>
      </w:r>
      <w:r>
        <w:t xml:space="preserve"> </w:t>
      </w:r>
      <w:r w:rsidRPr="0074226B">
        <w:t>nm in the</w:t>
      </w:r>
      <w:r w:rsidRPr="00E308DD">
        <w:rPr>
          <w:i/>
          <w:iCs/>
        </w:rPr>
        <w:t xml:space="preserve"> y-z</w:t>
      </w:r>
      <w:r w:rsidRPr="0074226B">
        <w:t xml:space="preserve"> plane of the roller and 1</w:t>
      </w:r>
      <w:r>
        <w:t xml:space="preserve"> </w:t>
      </w:r>
      <w:r w:rsidRPr="0074226B">
        <w:t xml:space="preserve">nm in </w:t>
      </w:r>
      <w:r w:rsidRPr="00E308DD">
        <w:rPr>
          <w:i/>
          <w:iCs/>
        </w:rPr>
        <w:t>x</w:t>
      </w:r>
      <w:r w:rsidRPr="0074226B">
        <w:t>. An area of 530</w:t>
      </w:r>
      <w:r>
        <w:t xml:space="preserve"> by </w:t>
      </w:r>
      <w:r w:rsidRPr="0074226B">
        <w:t>588</w:t>
      </w:r>
      <w:r>
        <w:t xml:space="preserve"> </w:t>
      </w:r>
      <w:r w:rsidRPr="0074226B">
        <w:t xml:space="preserve">µm was captured. Data was processed using Vision65 Map Premium, where the profile of the radius of the roller was removed. The measured parameters are presented in </w:t>
      </w:r>
      <w:r>
        <w:t>T</w:t>
      </w:r>
      <w:r w:rsidRPr="0074226B">
        <w:t>able 1.</w:t>
      </w:r>
    </w:p>
    <w:p w14:paraId="2645BBC3" w14:textId="77777777" w:rsidR="00073F01" w:rsidRPr="0074226B" w:rsidRDefault="00073F01" w:rsidP="00073F01">
      <w:pPr>
        <w:pStyle w:val="Caption"/>
        <w:keepNext/>
        <w:spacing w:after="0"/>
        <w:jc w:val="center"/>
        <w:rPr>
          <w:color w:val="auto"/>
        </w:rPr>
      </w:pPr>
      <w:r w:rsidRPr="0074226B">
        <w:rPr>
          <w:b/>
          <w:bCs/>
          <w:color w:val="auto"/>
        </w:rPr>
        <w:t xml:space="preserve">Table </w:t>
      </w:r>
      <w:r w:rsidRPr="0074226B">
        <w:rPr>
          <w:b/>
          <w:bCs/>
          <w:color w:val="auto"/>
        </w:rPr>
        <w:fldChar w:fldCharType="begin"/>
      </w:r>
      <w:r w:rsidRPr="0074226B">
        <w:rPr>
          <w:b/>
          <w:bCs/>
          <w:color w:val="auto"/>
        </w:rPr>
        <w:instrText xml:space="preserve"> SEQ Table \* ARABIC </w:instrText>
      </w:r>
      <w:r w:rsidRPr="0074226B">
        <w:rPr>
          <w:b/>
          <w:bCs/>
          <w:color w:val="auto"/>
        </w:rPr>
        <w:fldChar w:fldCharType="separate"/>
      </w:r>
      <w:r>
        <w:rPr>
          <w:b/>
          <w:bCs/>
          <w:noProof/>
          <w:color w:val="auto"/>
        </w:rPr>
        <w:t>1</w:t>
      </w:r>
      <w:r w:rsidRPr="0074226B">
        <w:rPr>
          <w:b/>
          <w:bCs/>
          <w:color w:val="auto"/>
        </w:rPr>
        <w:fldChar w:fldCharType="end"/>
      </w:r>
      <w:r w:rsidRPr="0074226B">
        <w:rPr>
          <w:color w:val="auto"/>
        </w:rPr>
        <w:t xml:space="preserve"> - Surface Topography Data</w:t>
      </w:r>
    </w:p>
    <w:tbl>
      <w:tblPr>
        <w:tblStyle w:val="TableGrid"/>
        <w:tblW w:w="5921"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034"/>
        <w:gridCol w:w="2887"/>
      </w:tblGrid>
      <w:tr w:rsidR="00073F01" w:rsidRPr="0074226B" w14:paraId="215F5235" w14:textId="77777777" w:rsidTr="00AF4C43">
        <w:trPr>
          <w:trHeight w:val="353"/>
          <w:jc w:val="center"/>
        </w:trPr>
        <w:tc>
          <w:tcPr>
            <w:tcW w:w="3034" w:type="dxa"/>
            <w:vAlign w:val="center"/>
          </w:tcPr>
          <w:p w14:paraId="5C40F58A" w14:textId="77777777" w:rsidR="00073F01" w:rsidRPr="0074226B" w:rsidRDefault="00073F01" w:rsidP="00AF4C43">
            <w:pPr>
              <w:jc w:val="center"/>
            </w:pPr>
            <w:r w:rsidRPr="0074226B">
              <w:rPr>
                <w:sz w:val="18"/>
                <w:szCs w:val="18"/>
              </w:rPr>
              <w:t>Root-mean-square height</w:t>
            </w:r>
          </w:p>
        </w:tc>
        <w:tc>
          <w:tcPr>
            <w:tcW w:w="2887" w:type="dxa"/>
            <w:vAlign w:val="center"/>
          </w:tcPr>
          <w:p w14:paraId="431896D5" w14:textId="77777777" w:rsidR="00073F01" w:rsidRPr="0074226B" w:rsidRDefault="00073F01" w:rsidP="00AF4C43">
            <w:pPr>
              <w:jc w:val="center"/>
            </w:pPr>
            <w:r w:rsidRPr="0074226B">
              <w:rPr>
                <w:sz w:val="18"/>
                <w:szCs w:val="18"/>
              </w:rPr>
              <w:t>0.197 µm</w:t>
            </w:r>
          </w:p>
        </w:tc>
      </w:tr>
      <w:tr w:rsidR="00073F01" w:rsidRPr="0074226B" w14:paraId="0453F440" w14:textId="77777777" w:rsidTr="00AF4C43">
        <w:trPr>
          <w:trHeight w:val="378"/>
          <w:jc w:val="center"/>
        </w:trPr>
        <w:tc>
          <w:tcPr>
            <w:tcW w:w="3034" w:type="dxa"/>
            <w:vAlign w:val="center"/>
          </w:tcPr>
          <w:p w14:paraId="60E17326" w14:textId="77777777" w:rsidR="00073F01" w:rsidRPr="0074226B" w:rsidRDefault="00073F01" w:rsidP="00AF4C43">
            <w:pPr>
              <w:jc w:val="center"/>
            </w:pPr>
            <w:r w:rsidRPr="0074226B">
              <w:rPr>
                <w:sz w:val="18"/>
                <w:szCs w:val="18"/>
              </w:rPr>
              <w:t>Density of peaks</w:t>
            </w:r>
          </w:p>
        </w:tc>
        <w:tc>
          <w:tcPr>
            <w:tcW w:w="2887" w:type="dxa"/>
            <w:vAlign w:val="center"/>
          </w:tcPr>
          <w:p w14:paraId="440B65FA" w14:textId="77777777" w:rsidR="00073F01" w:rsidRPr="0074226B" w:rsidRDefault="00073F01" w:rsidP="00AF4C43">
            <w:pPr>
              <w:jc w:val="center"/>
            </w:pPr>
            <w:r w:rsidRPr="0074226B">
              <w:rPr>
                <w:sz w:val="18"/>
                <w:szCs w:val="18"/>
              </w:rPr>
              <w:t>0.00116 1/</w:t>
            </w:r>
            <w:r>
              <w:rPr>
                <w:sz w:val="18"/>
                <w:szCs w:val="18"/>
              </w:rPr>
              <w:t>(</w:t>
            </w:r>
            <w:r w:rsidRPr="0074226B">
              <w:rPr>
                <w:sz w:val="18"/>
                <w:szCs w:val="18"/>
              </w:rPr>
              <w:t>µm</w:t>
            </w:r>
            <w:r>
              <w:rPr>
                <w:sz w:val="18"/>
                <w:szCs w:val="18"/>
              </w:rPr>
              <w:t>)</w:t>
            </w:r>
            <w:r w:rsidRPr="0074226B">
              <w:rPr>
                <w:sz w:val="18"/>
                <w:szCs w:val="18"/>
                <w:vertAlign w:val="superscript"/>
              </w:rPr>
              <w:t>2</w:t>
            </w:r>
          </w:p>
        </w:tc>
      </w:tr>
      <w:tr w:rsidR="00073F01" w:rsidRPr="0074226B" w14:paraId="090C379C" w14:textId="77777777" w:rsidTr="00AF4C43">
        <w:trPr>
          <w:trHeight w:val="353"/>
          <w:jc w:val="center"/>
        </w:trPr>
        <w:tc>
          <w:tcPr>
            <w:tcW w:w="3034" w:type="dxa"/>
            <w:vAlign w:val="center"/>
          </w:tcPr>
          <w:p w14:paraId="23CDF938" w14:textId="77777777" w:rsidR="00073F01" w:rsidRPr="0074226B" w:rsidRDefault="00073F01" w:rsidP="00AF4C43">
            <w:pPr>
              <w:jc w:val="center"/>
              <w:rPr>
                <w:i/>
              </w:rPr>
            </w:pPr>
            <w:r w:rsidRPr="0074226B">
              <w:rPr>
                <w:sz w:val="18"/>
                <w:szCs w:val="18"/>
              </w:rPr>
              <w:t>Arithmetic mean peak curvature</w:t>
            </w:r>
          </w:p>
        </w:tc>
        <w:tc>
          <w:tcPr>
            <w:tcW w:w="2887" w:type="dxa"/>
            <w:vAlign w:val="center"/>
          </w:tcPr>
          <w:p w14:paraId="2FDE9523" w14:textId="77777777" w:rsidR="00073F01" w:rsidRPr="0074226B" w:rsidRDefault="00073F01" w:rsidP="00AF4C43">
            <w:pPr>
              <w:jc w:val="center"/>
            </w:pPr>
            <w:r w:rsidRPr="0074226B">
              <w:rPr>
                <w:sz w:val="18"/>
                <w:szCs w:val="18"/>
              </w:rPr>
              <w:t>0.180 1/µm</w:t>
            </w:r>
          </w:p>
        </w:tc>
      </w:tr>
    </w:tbl>
    <w:p w14:paraId="6CDE3B87" w14:textId="77777777" w:rsidR="00AF1F48" w:rsidRPr="00AF1F48" w:rsidRDefault="00AF1F48" w:rsidP="00AF1F48"/>
    <w:p w14:paraId="536C5651" w14:textId="77777777" w:rsidR="000B416B" w:rsidRPr="00D90E53" w:rsidRDefault="000B416B" w:rsidP="004035B0"/>
    <w:p w14:paraId="2608576C" w14:textId="77777777" w:rsidR="00EE3E07" w:rsidRDefault="00EE3E07">
      <w:pPr>
        <w:spacing w:before="0" w:after="0"/>
        <w:rPr>
          <w:rStyle w:val="Heading3Char"/>
        </w:rPr>
      </w:pPr>
      <w:r>
        <w:rPr>
          <w:rStyle w:val="Heading3Char"/>
          <w:b w:val="0"/>
        </w:rPr>
        <w:br w:type="page"/>
      </w:r>
    </w:p>
    <w:p w14:paraId="48BA5F36" w14:textId="06AB1BD7" w:rsidR="003C0306" w:rsidRPr="00552890" w:rsidRDefault="006F2C23" w:rsidP="00877A85">
      <w:pPr>
        <w:pStyle w:val="Heading20"/>
        <w:numPr>
          <w:ilvl w:val="1"/>
          <w:numId w:val="34"/>
        </w:numPr>
        <w:rPr>
          <w:rStyle w:val="Heading3Char"/>
          <w:b/>
        </w:rPr>
      </w:pPr>
      <w:r w:rsidRPr="00552890">
        <w:rPr>
          <w:rStyle w:val="Heading3Char"/>
          <w:b/>
        </w:rPr>
        <w:lastRenderedPageBreak/>
        <w:t>Results</w:t>
      </w:r>
      <w:bookmarkEnd w:id="26"/>
    </w:p>
    <w:p w14:paraId="4C9EE16C" w14:textId="110FB2EF" w:rsidR="00552890" w:rsidRDefault="000B30D4" w:rsidP="00877A85">
      <w:pPr>
        <w:pStyle w:val="ListParagraph"/>
        <w:numPr>
          <w:ilvl w:val="2"/>
          <w:numId w:val="34"/>
        </w:numPr>
        <w:rPr>
          <w:rStyle w:val="Heading3Char"/>
        </w:rPr>
      </w:pPr>
      <w:bookmarkStart w:id="27" w:name="_Toc40730186"/>
      <w:r w:rsidRPr="00552890">
        <w:rPr>
          <w:rStyle w:val="Heading3Char"/>
        </w:rPr>
        <w:t>Experimental Result Validation</w:t>
      </w:r>
      <w:bookmarkEnd w:id="27"/>
    </w:p>
    <w:p w14:paraId="374CF359" w14:textId="77777777" w:rsidR="001F34E5" w:rsidRPr="0074226B" w:rsidRDefault="001F34E5" w:rsidP="001F34E5">
      <w:pPr>
        <w:pStyle w:val="Head1"/>
        <w:keepLines/>
        <w:spacing w:line="360" w:lineRule="auto"/>
        <w:jc w:val="both"/>
        <w:rPr>
          <w:b w:val="0"/>
          <w:szCs w:val="20"/>
          <w:lang w:val="en-GB"/>
        </w:rPr>
      </w:pPr>
      <w:bookmarkStart w:id="28" w:name="_Toc40730187"/>
      <w:r>
        <w:rPr>
          <w:b w:val="0"/>
          <w:szCs w:val="20"/>
        </w:rPr>
        <w:t>The e</w:t>
      </w:r>
      <w:r w:rsidRPr="0074226B">
        <w:rPr>
          <w:b w:val="0"/>
          <w:szCs w:val="20"/>
        </w:rPr>
        <w:t xml:space="preserve">xperimental results obtained from the presented rig </w:t>
      </w:r>
      <w:r>
        <w:rPr>
          <w:b w:val="0"/>
          <w:szCs w:val="20"/>
        </w:rPr>
        <w:t>we</w:t>
      </w:r>
      <w:r w:rsidRPr="0074226B">
        <w:rPr>
          <w:b w:val="0"/>
          <w:szCs w:val="20"/>
        </w:rPr>
        <w:t>re verified against analytically calculated frequency contents. This</w:t>
      </w:r>
      <w:r>
        <w:rPr>
          <w:b w:val="0"/>
          <w:szCs w:val="20"/>
        </w:rPr>
        <w:t xml:space="preserve"> was to</w:t>
      </w:r>
      <w:r w:rsidRPr="0074226B">
        <w:rPr>
          <w:b w:val="0"/>
          <w:szCs w:val="20"/>
        </w:rPr>
        <w:t xml:space="preserve"> ensure the correct post processing of data </w:t>
      </w:r>
      <w:r>
        <w:rPr>
          <w:b w:val="0"/>
          <w:szCs w:val="20"/>
        </w:rPr>
        <w:t>for</w:t>
      </w:r>
      <w:r w:rsidRPr="0074226B">
        <w:rPr>
          <w:b w:val="0"/>
          <w:szCs w:val="20"/>
        </w:rPr>
        <w:t xml:space="preserve"> the input to numerical models.</w:t>
      </w:r>
      <w:r w:rsidRPr="0074226B">
        <w:rPr>
          <w:b w:val="0"/>
          <w:szCs w:val="20"/>
          <w:lang w:val="en-GB"/>
        </w:rPr>
        <w:t xml:space="preserve"> The bearing and lubricant data properties are </w:t>
      </w:r>
      <w:r>
        <w:rPr>
          <w:b w:val="0"/>
          <w:szCs w:val="20"/>
          <w:lang w:val="en-GB"/>
        </w:rPr>
        <w:t xml:space="preserve">given </w:t>
      </w:r>
      <w:r w:rsidRPr="0074226B">
        <w:rPr>
          <w:b w:val="0"/>
          <w:szCs w:val="20"/>
          <w:lang w:val="en-GB"/>
        </w:rPr>
        <w:t xml:space="preserve">in </w:t>
      </w:r>
      <w:r>
        <w:rPr>
          <w:b w:val="0"/>
          <w:szCs w:val="20"/>
          <w:lang w:val="en-GB"/>
        </w:rPr>
        <w:t>T</w:t>
      </w:r>
      <w:r w:rsidRPr="0074226B">
        <w:rPr>
          <w:b w:val="0"/>
          <w:szCs w:val="20"/>
          <w:lang w:val="en-GB"/>
        </w:rPr>
        <w:t xml:space="preserve">ables 2 and 3 </w:t>
      </w:r>
      <w:r>
        <w:rPr>
          <w:b w:val="0"/>
          <w:szCs w:val="20"/>
          <w:lang w:val="en-GB"/>
        </w:rPr>
        <w:t xml:space="preserve">respectively </w:t>
      </w:r>
      <w:r w:rsidRPr="0074226B">
        <w:rPr>
          <w:b w:val="0"/>
          <w:szCs w:val="20"/>
          <w:lang w:val="en-GB"/>
        </w:rPr>
        <w:t xml:space="preserve">which </w:t>
      </w:r>
      <w:r>
        <w:rPr>
          <w:b w:val="0"/>
          <w:szCs w:val="20"/>
          <w:lang w:val="en-GB"/>
        </w:rPr>
        <w:t>we</w:t>
      </w:r>
      <w:r w:rsidRPr="0074226B">
        <w:rPr>
          <w:b w:val="0"/>
          <w:szCs w:val="20"/>
          <w:lang w:val="en-GB"/>
        </w:rPr>
        <w:t>re also used in simulations.</w:t>
      </w:r>
    </w:p>
    <w:p w14:paraId="1E206258" w14:textId="77777777" w:rsidR="001F34E5" w:rsidRPr="0074226B" w:rsidRDefault="001F34E5" w:rsidP="001F34E5"/>
    <w:p w14:paraId="5B69889C" w14:textId="77777777" w:rsidR="001F34E5" w:rsidRPr="0074226B" w:rsidRDefault="001F34E5" w:rsidP="001F34E5">
      <w:pPr>
        <w:pStyle w:val="Caption"/>
        <w:keepNext/>
        <w:spacing w:after="0"/>
        <w:jc w:val="center"/>
        <w:rPr>
          <w:color w:val="auto"/>
        </w:rPr>
      </w:pPr>
      <w:r w:rsidRPr="0074226B">
        <w:rPr>
          <w:color w:val="auto"/>
        </w:rPr>
        <w:t>Table 2 - Bearing Specification</w:t>
      </w:r>
    </w:p>
    <w:tbl>
      <w:tblPr>
        <w:tblStyle w:val="TableGrid"/>
        <w:tblW w:w="5925"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969"/>
        <w:gridCol w:w="1956"/>
      </w:tblGrid>
      <w:tr w:rsidR="001F34E5" w:rsidRPr="0074226B" w14:paraId="319E6D31" w14:textId="77777777" w:rsidTr="00AF4C43">
        <w:trPr>
          <w:trHeight w:val="353"/>
          <w:jc w:val="center"/>
        </w:trPr>
        <w:tc>
          <w:tcPr>
            <w:tcW w:w="3969" w:type="dxa"/>
            <w:vAlign w:val="center"/>
          </w:tcPr>
          <w:p w14:paraId="7AAA9CD0" w14:textId="77777777" w:rsidR="001F34E5" w:rsidRPr="0074226B" w:rsidRDefault="001F34E5" w:rsidP="00AF4C43">
            <w:pPr>
              <w:jc w:val="center"/>
            </w:pPr>
            <w:r w:rsidRPr="0074226B">
              <w:rPr>
                <w:sz w:val="18"/>
                <w:szCs w:val="18"/>
              </w:rPr>
              <w:t>Inner Race Bore</w:t>
            </w:r>
          </w:p>
        </w:tc>
        <w:tc>
          <w:tcPr>
            <w:tcW w:w="1956" w:type="dxa"/>
            <w:vAlign w:val="center"/>
          </w:tcPr>
          <w:p w14:paraId="7E4ED716" w14:textId="77777777" w:rsidR="001F34E5" w:rsidRPr="0074226B" w:rsidRDefault="001F34E5" w:rsidP="00AF4C43">
            <w:pPr>
              <w:jc w:val="center"/>
              <w:rPr>
                <w:sz w:val="18"/>
                <w:szCs w:val="18"/>
              </w:rPr>
            </w:pPr>
            <w:r w:rsidRPr="0074226B">
              <w:rPr>
                <w:sz w:val="18"/>
                <w:szCs w:val="18"/>
              </w:rPr>
              <w:t>25 mm</w:t>
            </w:r>
          </w:p>
        </w:tc>
      </w:tr>
      <w:tr w:rsidR="001F34E5" w:rsidRPr="0074226B" w14:paraId="6B39C9B0" w14:textId="77777777" w:rsidTr="00AF4C43">
        <w:trPr>
          <w:trHeight w:val="378"/>
          <w:jc w:val="center"/>
        </w:trPr>
        <w:tc>
          <w:tcPr>
            <w:tcW w:w="3969" w:type="dxa"/>
            <w:vAlign w:val="center"/>
          </w:tcPr>
          <w:p w14:paraId="25CFB091" w14:textId="77777777" w:rsidR="001F34E5" w:rsidRPr="0074226B" w:rsidRDefault="001F34E5" w:rsidP="00AF4C43">
            <w:pPr>
              <w:jc w:val="center"/>
            </w:pPr>
            <w:r w:rsidRPr="0074226B">
              <w:rPr>
                <w:sz w:val="18"/>
                <w:szCs w:val="18"/>
              </w:rPr>
              <w:t>Inner Race Diameter</w:t>
            </w:r>
          </w:p>
        </w:tc>
        <w:tc>
          <w:tcPr>
            <w:tcW w:w="1956" w:type="dxa"/>
            <w:vAlign w:val="center"/>
          </w:tcPr>
          <w:p w14:paraId="2BB57442" w14:textId="77777777" w:rsidR="001F34E5" w:rsidRPr="0074226B" w:rsidRDefault="001F34E5" w:rsidP="00AF4C43">
            <w:pPr>
              <w:jc w:val="center"/>
              <w:rPr>
                <w:sz w:val="18"/>
                <w:szCs w:val="18"/>
              </w:rPr>
            </w:pPr>
            <w:r w:rsidRPr="0074226B">
              <w:rPr>
                <w:sz w:val="18"/>
                <w:szCs w:val="18"/>
              </w:rPr>
              <w:t>31.5 mm</w:t>
            </w:r>
          </w:p>
        </w:tc>
      </w:tr>
      <w:tr w:rsidR="001F34E5" w:rsidRPr="0074226B" w14:paraId="6C000B64" w14:textId="77777777" w:rsidTr="00AF4C43">
        <w:trPr>
          <w:trHeight w:val="353"/>
          <w:jc w:val="center"/>
        </w:trPr>
        <w:tc>
          <w:tcPr>
            <w:tcW w:w="3969" w:type="dxa"/>
            <w:vAlign w:val="center"/>
          </w:tcPr>
          <w:p w14:paraId="22FB4A3E" w14:textId="77777777" w:rsidR="001F34E5" w:rsidRPr="0074226B" w:rsidRDefault="001F34E5" w:rsidP="00AF4C43">
            <w:pPr>
              <w:jc w:val="center"/>
              <w:rPr>
                <w:i/>
              </w:rPr>
            </w:pPr>
            <w:r w:rsidRPr="0074226B">
              <w:rPr>
                <w:sz w:val="18"/>
                <w:szCs w:val="18"/>
              </w:rPr>
              <w:t>Outer Race Diameter</w:t>
            </w:r>
          </w:p>
        </w:tc>
        <w:tc>
          <w:tcPr>
            <w:tcW w:w="1956" w:type="dxa"/>
            <w:vAlign w:val="center"/>
          </w:tcPr>
          <w:p w14:paraId="1D5BF62E" w14:textId="77777777" w:rsidR="001F34E5" w:rsidRPr="0074226B" w:rsidRDefault="001F34E5" w:rsidP="00AF4C43">
            <w:pPr>
              <w:jc w:val="center"/>
              <w:rPr>
                <w:sz w:val="18"/>
                <w:szCs w:val="18"/>
              </w:rPr>
            </w:pPr>
            <w:r w:rsidRPr="0074226B">
              <w:rPr>
                <w:sz w:val="18"/>
                <w:szCs w:val="18"/>
              </w:rPr>
              <w:t>46.5 mm</w:t>
            </w:r>
          </w:p>
        </w:tc>
      </w:tr>
      <w:tr w:rsidR="001F34E5" w:rsidRPr="0074226B" w14:paraId="397213CB" w14:textId="77777777" w:rsidTr="00AF4C43">
        <w:trPr>
          <w:trHeight w:val="353"/>
          <w:jc w:val="center"/>
        </w:trPr>
        <w:tc>
          <w:tcPr>
            <w:tcW w:w="3969" w:type="dxa"/>
            <w:vAlign w:val="center"/>
          </w:tcPr>
          <w:p w14:paraId="58C1DC82" w14:textId="77777777" w:rsidR="001F34E5" w:rsidRPr="0074226B" w:rsidRDefault="001F34E5" w:rsidP="00AF4C43">
            <w:pPr>
              <w:jc w:val="center"/>
              <w:rPr>
                <w:sz w:val="18"/>
                <w:szCs w:val="18"/>
              </w:rPr>
            </w:pPr>
            <w:r w:rsidRPr="0074226B">
              <w:rPr>
                <w:sz w:val="18"/>
                <w:szCs w:val="18"/>
              </w:rPr>
              <w:t>Roller Diameter</w:t>
            </w:r>
          </w:p>
        </w:tc>
        <w:tc>
          <w:tcPr>
            <w:tcW w:w="1956" w:type="dxa"/>
            <w:vAlign w:val="center"/>
          </w:tcPr>
          <w:p w14:paraId="203557B2" w14:textId="77777777" w:rsidR="001F34E5" w:rsidRPr="0074226B" w:rsidRDefault="001F34E5" w:rsidP="00AF4C43">
            <w:pPr>
              <w:jc w:val="center"/>
              <w:rPr>
                <w:sz w:val="18"/>
                <w:szCs w:val="18"/>
              </w:rPr>
            </w:pPr>
            <w:r w:rsidRPr="0074226B">
              <w:rPr>
                <w:sz w:val="18"/>
                <w:szCs w:val="18"/>
              </w:rPr>
              <w:t>7.5 mm</w:t>
            </w:r>
          </w:p>
        </w:tc>
      </w:tr>
      <w:tr w:rsidR="001F34E5" w:rsidRPr="0074226B" w14:paraId="6D5A5603" w14:textId="77777777" w:rsidTr="00AF4C43">
        <w:trPr>
          <w:trHeight w:val="353"/>
          <w:jc w:val="center"/>
        </w:trPr>
        <w:tc>
          <w:tcPr>
            <w:tcW w:w="3969" w:type="dxa"/>
            <w:vAlign w:val="center"/>
          </w:tcPr>
          <w:p w14:paraId="686E1B33" w14:textId="77777777" w:rsidR="001F34E5" w:rsidRPr="0074226B" w:rsidRDefault="001F34E5" w:rsidP="00AF4C43">
            <w:pPr>
              <w:jc w:val="center"/>
              <w:rPr>
                <w:sz w:val="18"/>
                <w:szCs w:val="18"/>
              </w:rPr>
            </w:pPr>
            <w:r w:rsidRPr="0074226B">
              <w:rPr>
                <w:sz w:val="18"/>
                <w:szCs w:val="18"/>
              </w:rPr>
              <w:t>Roller Length</w:t>
            </w:r>
          </w:p>
        </w:tc>
        <w:tc>
          <w:tcPr>
            <w:tcW w:w="1956" w:type="dxa"/>
            <w:vAlign w:val="center"/>
          </w:tcPr>
          <w:p w14:paraId="6316662A" w14:textId="77777777" w:rsidR="001F34E5" w:rsidRPr="0074226B" w:rsidRDefault="001F34E5" w:rsidP="00AF4C43">
            <w:pPr>
              <w:jc w:val="center"/>
              <w:rPr>
                <w:sz w:val="18"/>
                <w:szCs w:val="18"/>
              </w:rPr>
            </w:pPr>
            <w:r w:rsidRPr="0074226B">
              <w:rPr>
                <w:sz w:val="18"/>
                <w:szCs w:val="18"/>
              </w:rPr>
              <w:t>9 mm</w:t>
            </w:r>
          </w:p>
        </w:tc>
      </w:tr>
      <w:tr w:rsidR="001F34E5" w:rsidRPr="0074226B" w14:paraId="3B60C194" w14:textId="77777777" w:rsidTr="00AF4C43">
        <w:trPr>
          <w:trHeight w:val="353"/>
          <w:jc w:val="center"/>
        </w:trPr>
        <w:tc>
          <w:tcPr>
            <w:tcW w:w="3969" w:type="dxa"/>
            <w:vAlign w:val="center"/>
          </w:tcPr>
          <w:p w14:paraId="3DA29B7D" w14:textId="77777777" w:rsidR="001F34E5" w:rsidRPr="0074226B" w:rsidRDefault="001F34E5" w:rsidP="00AF4C43">
            <w:pPr>
              <w:jc w:val="center"/>
              <w:rPr>
                <w:sz w:val="18"/>
                <w:szCs w:val="18"/>
              </w:rPr>
            </w:pPr>
            <w:r w:rsidRPr="0074226B">
              <w:rPr>
                <w:sz w:val="18"/>
                <w:szCs w:val="18"/>
              </w:rPr>
              <w:t>Number of Rollers</w:t>
            </w:r>
          </w:p>
        </w:tc>
        <w:tc>
          <w:tcPr>
            <w:tcW w:w="1956" w:type="dxa"/>
            <w:vAlign w:val="center"/>
          </w:tcPr>
          <w:p w14:paraId="2233E18E" w14:textId="77777777" w:rsidR="001F34E5" w:rsidRPr="0074226B" w:rsidRDefault="001F34E5" w:rsidP="00AF4C43">
            <w:pPr>
              <w:jc w:val="center"/>
              <w:rPr>
                <w:sz w:val="18"/>
                <w:szCs w:val="18"/>
              </w:rPr>
            </w:pPr>
            <w:r w:rsidRPr="0074226B">
              <w:rPr>
                <w:sz w:val="18"/>
                <w:szCs w:val="18"/>
              </w:rPr>
              <w:t>12</w:t>
            </w:r>
          </w:p>
        </w:tc>
      </w:tr>
      <w:tr w:rsidR="001F34E5" w:rsidRPr="0074226B" w14:paraId="26E91DAA" w14:textId="77777777" w:rsidTr="00AF4C43">
        <w:trPr>
          <w:trHeight w:val="353"/>
          <w:jc w:val="center"/>
        </w:trPr>
        <w:tc>
          <w:tcPr>
            <w:tcW w:w="3969" w:type="dxa"/>
            <w:vAlign w:val="center"/>
          </w:tcPr>
          <w:p w14:paraId="09EF1F10" w14:textId="77777777" w:rsidR="001F34E5" w:rsidRPr="0074226B" w:rsidRDefault="001F34E5" w:rsidP="00AF4C43">
            <w:pPr>
              <w:jc w:val="center"/>
              <w:rPr>
                <w:sz w:val="18"/>
                <w:szCs w:val="18"/>
              </w:rPr>
            </w:pPr>
            <w:r w:rsidRPr="0074226B">
              <w:rPr>
                <w:sz w:val="18"/>
                <w:szCs w:val="18"/>
              </w:rPr>
              <w:t>External Load</w:t>
            </w:r>
          </w:p>
        </w:tc>
        <w:tc>
          <w:tcPr>
            <w:tcW w:w="1956" w:type="dxa"/>
            <w:vAlign w:val="center"/>
          </w:tcPr>
          <w:p w14:paraId="3587698D" w14:textId="77777777" w:rsidR="001F34E5" w:rsidRPr="0074226B" w:rsidRDefault="001F34E5" w:rsidP="00AF4C43">
            <w:pPr>
              <w:jc w:val="center"/>
              <w:rPr>
                <w:sz w:val="18"/>
                <w:szCs w:val="18"/>
              </w:rPr>
            </w:pPr>
            <w:r w:rsidRPr="0074226B">
              <w:rPr>
                <w:sz w:val="18"/>
                <w:szCs w:val="18"/>
              </w:rPr>
              <w:t>740 N</w:t>
            </w:r>
          </w:p>
        </w:tc>
      </w:tr>
      <w:tr w:rsidR="001F34E5" w:rsidRPr="0074226B" w14:paraId="7D6D556C" w14:textId="77777777" w:rsidTr="00AF4C43">
        <w:trPr>
          <w:trHeight w:val="353"/>
          <w:jc w:val="center"/>
        </w:trPr>
        <w:tc>
          <w:tcPr>
            <w:tcW w:w="3969" w:type="dxa"/>
            <w:vAlign w:val="center"/>
          </w:tcPr>
          <w:p w14:paraId="5823DB9F" w14:textId="77777777" w:rsidR="001F34E5" w:rsidRPr="0074226B" w:rsidRDefault="001F34E5" w:rsidP="00AF4C43">
            <w:pPr>
              <w:jc w:val="center"/>
              <w:rPr>
                <w:sz w:val="18"/>
                <w:szCs w:val="18"/>
              </w:rPr>
            </w:pPr>
            <w:r w:rsidRPr="0074226B">
              <w:rPr>
                <w:sz w:val="18"/>
                <w:szCs w:val="18"/>
              </w:rPr>
              <w:t>Radial Interference</w:t>
            </w:r>
          </w:p>
        </w:tc>
        <w:tc>
          <w:tcPr>
            <w:tcW w:w="1956" w:type="dxa"/>
            <w:vAlign w:val="center"/>
          </w:tcPr>
          <w:p w14:paraId="72AD4CEF" w14:textId="77777777" w:rsidR="001F34E5" w:rsidRPr="0074226B" w:rsidRDefault="001F34E5" w:rsidP="00AF4C43">
            <w:pPr>
              <w:jc w:val="center"/>
              <w:rPr>
                <w:sz w:val="18"/>
                <w:szCs w:val="18"/>
              </w:rPr>
            </w:pPr>
            <w:r w:rsidRPr="0074226B">
              <w:rPr>
                <w:sz w:val="18"/>
                <w:szCs w:val="18"/>
              </w:rPr>
              <w:t xml:space="preserve">0 </w:t>
            </w:r>
            <w:r w:rsidRPr="0074226B">
              <w:rPr>
                <w:rFonts w:cs="Calibri"/>
                <w:sz w:val="18"/>
                <w:szCs w:val="18"/>
              </w:rPr>
              <w:t>µ</w:t>
            </w:r>
            <w:r w:rsidRPr="0074226B">
              <w:rPr>
                <w:sz w:val="18"/>
                <w:szCs w:val="18"/>
              </w:rPr>
              <w:t>m</w:t>
            </w:r>
          </w:p>
        </w:tc>
      </w:tr>
    </w:tbl>
    <w:p w14:paraId="6672FFF3" w14:textId="77777777" w:rsidR="001F34E5" w:rsidRPr="0074226B" w:rsidRDefault="001F34E5" w:rsidP="001F34E5">
      <w:pPr>
        <w:pStyle w:val="Head1"/>
        <w:spacing w:line="360" w:lineRule="auto"/>
        <w:ind w:left="720" w:hanging="360"/>
        <w:jc w:val="both"/>
      </w:pPr>
    </w:p>
    <w:p w14:paraId="64D206E2" w14:textId="77777777" w:rsidR="001F34E5" w:rsidRPr="0074226B" w:rsidRDefault="001F34E5" w:rsidP="001F34E5">
      <w:pPr>
        <w:pStyle w:val="Caption"/>
        <w:keepNext/>
        <w:spacing w:after="0"/>
        <w:jc w:val="center"/>
        <w:rPr>
          <w:color w:val="auto"/>
        </w:rPr>
      </w:pPr>
      <w:r w:rsidRPr="0074226B">
        <w:rPr>
          <w:color w:val="auto"/>
        </w:rPr>
        <w:t>Table 3 – Lubricant and Material Properties</w:t>
      </w:r>
    </w:p>
    <w:tbl>
      <w:tblPr>
        <w:tblStyle w:val="TableGrid"/>
        <w:tblW w:w="5925"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969"/>
        <w:gridCol w:w="1956"/>
      </w:tblGrid>
      <w:tr w:rsidR="001F34E5" w:rsidRPr="0074226B" w14:paraId="26F50529" w14:textId="77777777" w:rsidTr="00AF4C43">
        <w:trPr>
          <w:trHeight w:val="353"/>
          <w:jc w:val="center"/>
        </w:trPr>
        <w:tc>
          <w:tcPr>
            <w:tcW w:w="3969" w:type="dxa"/>
            <w:vAlign w:val="center"/>
          </w:tcPr>
          <w:p w14:paraId="685F04BC" w14:textId="77777777" w:rsidR="001F34E5" w:rsidRPr="0074226B" w:rsidRDefault="001F34E5" w:rsidP="00AF4C43">
            <w:pPr>
              <w:jc w:val="center"/>
            </w:pPr>
            <w:r w:rsidRPr="0074226B">
              <w:rPr>
                <w:sz w:val="18"/>
                <w:szCs w:val="18"/>
              </w:rPr>
              <w:t>Pressure Viscosity Coefficient (</w:t>
            </w:r>
            <m:oMath>
              <m:r>
                <w:rPr>
                  <w:rFonts w:ascii="Cambria Math" w:hAnsi="Cambria Math"/>
                  <w:sz w:val="18"/>
                  <w:szCs w:val="18"/>
                </w:rPr>
                <m:t>α</m:t>
              </m:r>
            </m:oMath>
            <w:r w:rsidRPr="0074226B">
              <w:rPr>
                <w:sz w:val="18"/>
                <w:szCs w:val="18"/>
              </w:rPr>
              <w:t>)</w:t>
            </w:r>
          </w:p>
        </w:tc>
        <w:tc>
          <w:tcPr>
            <w:tcW w:w="1956" w:type="dxa"/>
            <w:vAlign w:val="center"/>
          </w:tcPr>
          <w:p w14:paraId="20458B12" w14:textId="77777777" w:rsidR="001F34E5" w:rsidRPr="0074226B" w:rsidRDefault="001F34E5" w:rsidP="00AF4C43">
            <w:pPr>
              <w:jc w:val="center"/>
              <w:rPr>
                <w:rFonts w:cs="Calibri"/>
                <w:sz w:val="18"/>
                <w:szCs w:val="18"/>
              </w:rPr>
            </w:pPr>
            <w:r w:rsidRPr="0074226B">
              <w:rPr>
                <w:rFonts w:cs="Calibri"/>
                <w:sz w:val="18"/>
                <w:szCs w:val="18"/>
              </w:rPr>
              <w:t xml:space="preserve">2.1 </w:t>
            </w:r>
            <m:oMath>
              <m:r>
                <w:rPr>
                  <w:rFonts w:ascii="Cambria Math" w:hAnsi="Cambria Math" w:cs="Calibri"/>
                  <w:sz w:val="18"/>
                  <w:szCs w:val="18"/>
                </w:rPr>
                <m:t>×</m:t>
              </m:r>
            </m:oMath>
            <w:r w:rsidRPr="0074226B">
              <w:rPr>
                <w:rFonts w:cs="Calibri"/>
                <w:sz w:val="18"/>
                <w:szCs w:val="18"/>
              </w:rPr>
              <w:t xml:space="preserve"> 10</w:t>
            </w:r>
            <w:r w:rsidRPr="0074226B">
              <w:rPr>
                <w:rFonts w:cs="Calibri"/>
                <w:sz w:val="18"/>
                <w:szCs w:val="18"/>
                <w:vertAlign w:val="superscript"/>
              </w:rPr>
              <w:t>-8</w:t>
            </w:r>
            <w:r w:rsidRPr="0074226B">
              <w:rPr>
                <w:rFonts w:cs="Calibri"/>
                <w:sz w:val="18"/>
                <w:szCs w:val="18"/>
              </w:rPr>
              <w:t xml:space="preserve"> Pa</w:t>
            </w:r>
            <w:r w:rsidRPr="0074226B">
              <w:rPr>
                <w:rFonts w:cs="Calibri"/>
                <w:sz w:val="18"/>
                <w:szCs w:val="18"/>
                <w:vertAlign w:val="superscript"/>
              </w:rPr>
              <w:t>-1</w:t>
            </w:r>
            <w:r w:rsidRPr="0074226B">
              <w:rPr>
                <w:rFonts w:cs="Calibri"/>
                <w:sz w:val="18"/>
                <w:szCs w:val="18"/>
              </w:rPr>
              <w:t xml:space="preserve"> </w:t>
            </w:r>
          </w:p>
        </w:tc>
      </w:tr>
      <w:tr w:rsidR="001F34E5" w:rsidRPr="0074226B" w14:paraId="650F3BAA" w14:textId="77777777" w:rsidTr="00AF4C43">
        <w:trPr>
          <w:trHeight w:val="378"/>
          <w:jc w:val="center"/>
        </w:trPr>
        <w:tc>
          <w:tcPr>
            <w:tcW w:w="3969" w:type="dxa"/>
            <w:vAlign w:val="center"/>
          </w:tcPr>
          <w:p w14:paraId="20D3C4A5" w14:textId="77777777" w:rsidR="001F34E5" w:rsidRPr="0074226B" w:rsidRDefault="001F34E5" w:rsidP="00AF4C43">
            <w:pPr>
              <w:jc w:val="center"/>
              <w:rPr>
                <w:sz w:val="18"/>
                <w:szCs w:val="18"/>
              </w:rPr>
            </w:pPr>
            <w:r w:rsidRPr="0074226B">
              <w:rPr>
                <w:sz w:val="18"/>
                <w:szCs w:val="18"/>
              </w:rPr>
              <w:t>Atmospheric lubricant dynamic viscosity (</w:t>
            </w:r>
            <m:oMath>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0</m:t>
                  </m:r>
                </m:sub>
              </m:sSub>
            </m:oMath>
            <w:r w:rsidRPr="0074226B">
              <w:rPr>
                <w:sz w:val="18"/>
                <w:szCs w:val="18"/>
              </w:rPr>
              <w:t>)</w:t>
            </w:r>
          </w:p>
        </w:tc>
        <w:tc>
          <w:tcPr>
            <w:tcW w:w="1956" w:type="dxa"/>
            <w:vAlign w:val="center"/>
          </w:tcPr>
          <w:p w14:paraId="772BC41B" w14:textId="77777777" w:rsidR="001F34E5" w:rsidRPr="0074226B" w:rsidRDefault="001F34E5" w:rsidP="00AF4C43">
            <w:pPr>
              <w:jc w:val="center"/>
              <w:rPr>
                <w:sz w:val="18"/>
                <w:szCs w:val="18"/>
              </w:rPr>
            </w:pPr>
            <w:r w:rsidRPr="0074226B">
              <w:rPr>
                <w:sz w:val="18"/>
                <w:szCs w:val="18"/>
              </w:rPr>
              <w:t>0.08 Pa.s</w:t>
            </w:r>
          </w:p>
        </w:tc>
      </w:tr>
      <w:tr w:rsidR="001F34E5" w:rsidRPr="0074226B" w14:paraId="4EF111CA" w14:textId="77777777" w:rsidTr="00AF4C43">
        <w:trPr>
          <w:trHeight w:val="353"/>
          <w:jc w:val="center"/>
        </w:trPr>
        <w:tc>
          <w:tcPr>
            <w:tcW w:w="3969" w:type="dxa"/>
            <w:vAlign w:val="center"/>
          </w:tcPr>
          <w:p w14:paraId="1470CC57" w14:textId="77777777" w:rsidR="001F34E5" w:rsidRPr="0074226B" w:rsidRDefault="001F34E5" w:rsidP="00AF4C43">
            <w:pPr>
              <w:jc w:val="center"/>
              <w:rPr>
                <w:sz w:val="18"/>
                <w:szCs w:val="18"/>
              </w:rPr>
            </w:pPr>
            <w:r w:rsidRPr="0074226B">
              <w:rPr>
                <w:sz w:val="18"/>
                <w:szCs w:val="18"/>
              </w:rPr>
              <w:t>Lubricant inlet density (</w:t>
            </w:r>
            <m:oMath>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0</m:t>
                  </m:r>
                </m:sub>
              </m:sSub>
            </m:oMath>
            <w:r w:rsidRPr="0074226B">
              <w:rPr>
                <w:sz w:val="18"/>
                <w:szCs w:val="18"/>
              </w:rPr>
              <w:t>)</w:t>
            </w:r>
          </w:p>
        </w:tc>
        <w:tc>
          <w:tcPr>
            <w:tcW w:w="1956" w:type="dxa"/>
            <w:vAlign w:val="center"/>
          </w:tcPr>
          <w:p w14:paraId="465BE871" w14:textId="77777777" w:rsidR="001F34E5" w:rsidRPr="00C72887" w:rsidRDefault="001F34E5" w:rsidP="00AF4C43">
            <w:pPr>
              <w:jc w:val="center"/>
              <w:rPr>
                <w:sz w:val="18"/>
                <w:szCs w:val="18"/>
                <w:vertAlign w:val="superscript"/>
              </w:rPr>
            </w:pPr>
            <w:r w:rsidRPr="0074226B">
              <w:rPr>
                <w:sz w:val="18"/>
                <w:szCs w:val="18"/>
              </w:rPr>
              <w:t>833.8 kg</w:t>
            </w:r>
            <w:r>
              <w:rPr>
                <w:sz w:val="18"/>
                <w:szCs w:val="18"/>
              </w:rPr>
              <w:t>.</w:t>
            </w:r>
            <w:r w:rsidRPr="0074226B">
              <w:rPr>
                <w:sz w:val="18"/>
                <w:szCs w:val="18"/>
              </w:rPr>
              <w:t>m</w:t>
            </w:r>
            <w:r>
              <w:rPr>
                <w:sz w:val="18"/>
                <w:szCs w:val="18"/>
                <w:vertAlign w:val="superscript"/>
              </w:rPr>
              <w:t>-3</w:t>
            </w:r>
          </w:p>
        </w:tc>
      </w:tr>
      <w:tr w:rsidR="001F34E5" w:rsidRPr="0074226B" w14:paraId="7994727C" w14:textId="77777777" w:rsidTr="00AF4C43">
        <w:trPr>
          <w:trHeight w:val="353"/>
          <w:jc w:val="center"/>
        </w:trPr>
        <w:tc>
          <w:tcPr>
            <w:tcW w:w="3969" w:type="dxa"/>
            <w:vAlign w:val="center"/>
          </w:tcPr>
          <w:p w14:paraId="11444AF4" w14:textId="77777777" w:rsidR="001F34E5" w:rsidRPr="0074226B" w:rsidRDefault="001F34E5" w:rsidP="00AF4C43">
            <w:pPr>
              <w:jc w:val="center"/>
              <w:rPr>
                <w:sz w:val="18"/>
                <w:szCs w:val="18"/>
              </w:rPr>
            </w:pPr>
            <w:r w:rsidRPr="0074226B">
              <w:rPr>
                <w:sz w:val="18"/>
                <w:szCs w:val="18"/>
              </w:rPr>
              <w:t>Eyring stress (</w:t>
            </w:r>
            <m:oMath>
              <m:sSub>
                <m:sSubPr>
                  <m:ctrlPr>
                    <w:rPr>
                      <w:rFonts w:ascii="Cambria Math" w:hAnsi="Cambria Math"/>
                      <w:sz w:val="18"/>
                      <w:szCs w:val="18"/>
                    </w:rPr>
                  </m:ctrlPr>
                </m:sSubPr>
                <m:e>
                  <m:r>
                    <w:rPr>
                      <w:rFonts w:ascii="Cambria Math" w:hAnsi="Cambria Math"/>
                      <w:sz w:val="18"/>
                      <w:szCs w:val="18"/>
                    </w:rPr>
                    <m:t>τ</m:t>
                  </m:r>
                </m:e>
                <m:sub>
                  <m:r>
                    <m:rPr>
                      <m:sty m:val="p"/>
                    </m:rPr>
                    <w:rPr>
                      <w:rFonts w:ascii="Cambria Math" w:hAnsi="Cambria Math"/>
                      <w:sz w:val="18"/>
                      <w:szCs w:val="18"/>
                    </w:rPr>
                    <m:t>0</m:t>
                  </m:r>
                </m:sub>
              </m:sSub>
              <m:r>
                <m:rPr>
                  <m:sty m:val="p"/>
                </m:rPr>
                <w:rPr>
                  <w:rFonts w:ascii="Cambria Math" w:hAnsi="Cambria Math"/>
                  <w:sz w:val="18"/>
                  <w:szCs w:val="18"/>
                </w:rPr>
                <m:t>)</m:t>
              </m:r>
            </m:oMath>
          </w:p>
        </w:tc>
        <w:tc>
          <w:tcPr>
            <w:tcW w:w="1956" w:type="dxa"/>
            <w:vAlign w:val="center"/>
          </w:tcPr>
          <w:p w14:paraId="03FC1A95" w14:textId="77777777" w:rsidR="001F34E5" w:rsidRPr="0074226B" w:rsidRDefault="001F34E5" w:rsidP="00AF4C43">
            <w:pPr>
              <w:jc w:val="center"/>
              <w:rPr>
                <w:sz w:val="18"/>
                <w:szCs w:val="18"/>
              </w:rPr>
            </w:pPr>
            <w:r w:rsidRPr="0074226B">
              <w:rPr>
                <w:sz w:val="18"/>
                <w:szCs w:val="18"/>
              </w:rPr>
              <w:t>2 MPa</w:t>
            </w:r>
          </w:p>
        </w:tc>
      </w:tr>
      <w:tr w:rsidR="001F34E5" w:rsidRPr="0074226B" w14:paraId="7A86D03B" w14:textId="77777777" w:rsidTr="00AF4C43">
        <w:trPr>
          <w:trHeight w:val="353"/>
          <w:jc w:val="center"/>
        </w:trPr>
        <w:tc>
          <w:tcPr>
            <w:tcW w:w="3969" w:type="dxa"/>
            <w:vAlign w:val="center"/>
          </w:tcPr>
          <w:p w14:paraId="4EF8ED44" w14:textId="77777777" w:rsidR="001F34E5" w:rsidRPr="0074226B" w:rsidRDefault="001F34E5" w:rsidP="00AF4C43">
            <w:pPr>
              <w:jc w:val="center"/>
              <w:rPr>
                <w:sz w:val="18"/>
                <w:szCs w:val="18"/>
              </w:rPr>
            </w:pPr>
            <w:r w:rsidRPr="0074226B">
              <w:rPr>
                <w:sz w:val="18"/>
                <w:szCs w:val="18"/>
              </w:rPr>
              <w:lastRenderedPageBreak/>
              <w:t xml:space="preserve">Shear strength of asperities </w:t>
            </w:r>
            <w:r w:rsidRPr="0074226B">
              <w:rPr>
                <w:rFonts w:ascii="Cambria Math" w:hAnsi="Cambria Math"/>
                <w:sz w:val="18"/>
                <w:szCs w:val="18"/>
              </w:rPr>
              <w:t>(</w:t>
            </w:r>
            <m:oMath>
              <m:r>
                <w:rPr>
                  <w:rFonts w:ascii="Cambria Math" w:hAnsi="Cambria Math"/>
                  <w:sz w:val="18"/>
                  <w:szCs w:val="18"/>
                </w:rPr>
                <m:t>ς</m:t>
              </m:r>
              <m:r>
                <m:rPr>
                  <m:sty m:val="p"/>
                </m:rPr>
                <w:rPr>
                  <w:rFonts w:ascii="Cambria Math" w:hAnsi="Cambria Math"/>
                  <w:sz w:val="18"/>
                  <w:szCs w:val="18"/>
                </w:rPr>
                <m:t>)</m:t>
              </m:r>
            </m:oMath>
          </w:p>
        </w:tc>
        <w:tc>
          <w:tcPr>
            <w:tcW w:w="1956" w:type="dxa"/>
            <w:vAlign w:val="center"/>
          </w:tcPr>
          <w:p w14:paraId="3EB32B09" w14:textId="77777777" w:rsidR="001F34E5" w:rsidRPr="0074226B" w:rsidRDefault="001F34E5" w:rsidP="00AF4C43">
            <w:pPr>
              <w:jc w:val="center"/>
              <w:rPr>
                <w:sz w:val="18"/>
                <w:szCs w:val="18"/>
              </w:rPr>
            </w:pPr>
            <w:r w:rsidRPr="0074226B">
              <w:rPr>
                <w:sz w:val="18"/>
                <w:szCs w:val="18"/>
              </w:rPr>
              <w:t>0.3</w:t>
            </w:r>
          </w:p>
        </w:tc>
      </w:tr>
      <w:tr w:rsidR="001F34E5" w:rsidRPr="0074226B" w14:paraId="399840F3" w14:textId="77777777" w:rsidTr="00AF4C43">
        <w:trPr>
          <w:trHeight w:val="353"/>
          <w:jc w:val="center"/>
        </w:trPr>
        <w:tc>
          <w:tcPr>
            <w:tcW w:w="3969" w:type="dxa"/>
            <w:vAlign w:val="center"/>
          </w:tcPr>
          <w:p w14:paraId="20EF7114" w14:textId="77777777" w:rsidR="001F34E5" w:rsidRPr="0074226B" w:rsidRDefault="001F34E5" w:rsidP="00AF4C43">
            <w:pPr>
              <w:jc w:val="center"/>
              <w:rPr>
                <w:sz w:val="18"/>
                <w:szCs w:val="18"/>
              </w:rPr>
            </w:pPr>
            <w:r w:rsidRPr="0074226B">
              <w:rPr>
                <w:sz w:val="18"/>
                <w:szCs w:val="18"/>
              </w:rPr>
              <w:t>Thermal conductivity of fluid</w:t>
            </w:r>
          </w:p>
        </w:tc>
        <w:tc>
          <w:tcPr>
            <w:tcW w:w="1956" w:type="dxa"/>
            <w:vAlign w:val="center"/>
          </w:tcPr>
          <w:p w14:paraId="1CD1D9AB" w14:textId="77777777" w:rsidR="001F34E5" w:rsidRPr="00A71D30" w:rsidRDefault="001F34E5" w:rsidP="00AF4C43">
            <w:pPr>
              <w:jc w:val="center"/>
              <w:rPr>
                <w:sz w:val="18"/>
                <w:szCs w:val="18"/>
                <w:vertAlign w:val="superscript"/>
              </w:rPr>
            </w:pPr>
            <w:r w:rsidRPr="0074226B">
              <w:rPr>
                <w:sz w:val="18"/>
                <w:szCs w:val="18"/>
              </w:rPr>
              <w:t>1600 W</w:t>
            </w:r>
            <w:r>
              <w:rPr>
                <w:sz w:val="18"/>
                <w:szCs w:val="18"/>
              </w:rPr>
              <w:t>.m</w:t>
            </w:r>
            <w:r>
              <w:rPr>
                <w:sz w:val="18"/>
                <w:szCs w:val="18"/>
                <w:vertAlign w:val="superscript"/>
              </w:rPr>
              <w:t>-1</w:t>
            </w:r>
            <w:r>
              <w:rPr>
                <w:sz w:val="18"/>
                <w:szCs w:val="18"/>
              </w:rPr>
              <w:t>.K</w:t>
            </w:r>
            <w:r>
              <w:rPr>
                <w:sz w:val="18"/>
                <w:szCs w:val="18"/>
                <w:vertAlign w:val="superscript"/>
              </w:rPr>
              <w:t>-1</w:t>
            </w:r>
          </w:p>
        </w:tc>
      </w:tr>
      <w:tr w:rsidR="001F34E5" w:rsidRPr="0074226B" w14:paraId="27DA607D" w14:textId="77777777" w:rsidTr="00AF4C43">
        <w:trPr>
          <w:trHeight w:val="353"/>
          <w:jc w:val="center"/>
        </w:trPr>
        <w:tc>
          <w:tcPr>
            <w:tcW w:w="3969" w:type="dxa"/>
            <w:vAlign w:val="center"/>
          </w:tcPr>
          <w:p w14:paraId="21007D3A" w14:textId="77777777" w:rsidR="001F34E5" w:rsidRPr="0074226B" w:rsidRDefault="001F34E5" w:rsidP="00AF4C43">
            <w:pPr>
              <w:jc w:val="center"/>
              <w:rPr>
                <w:sz w:val="18"/>
                <w:szCs w:val="18"/>
              </w:rPr>
            </w:pPr>
            <w:r w:rsidRPr="0074226B">
              <w:rPr>
                <w:sz w:val="18"/>
                <w:szCs w:val="18"/>
              </w:rPr>
              <w:t>Modulus of elasticity of contacting solids</w:t>
            </w:r>
          </w:p>
        </w:tc>
        <w:tc>
          <w:tcPr>
            <w:tcW w:w="1956" w:type="dxa"/>
            <w:vAlign w:val="center"/>
          </w:tcPr>
          <w:p w14:paraId="2AD0D078" w14:textId="77777777" w:rsidR="001F34E5" w:rsidRPr="0074226B" w:rsidRDefault="001F34E5" w:rsidP="00AF4C43">
            <w:pPr>
              <w:jc w:val="center"/>
              <w:rPr>
                <w:sz w:val="18"/>
                <w:szCs w:val="18"/>
              </w:rPr>
            </w:pPr>
            <w:r w:rsidRPr="0074226B">
              <w:rPr>
                <w:sz w:val="18"/>
                <w:szCs w:val="18"/>
              </w:rPr>
              <w:t>210 GPa</w:t>
            </w:r>
          </w:p>
        </w:tc>
      </w:tr>
      <w:tr w:rsidR="001F34E5" w:rsidRPr="0074226B" w14:paraId="31804176" w14:textId="77777777" w:rsidTr="00AF4C43">
        <w:trPr>
          <w:trHeight w:val="353"/>
          <w:jc w:val="center"/>
        </w:trPr>
        <w:tc>
          <w:tcPr>
            <w:tcW w:w="3969" w:type="dxa"/>
            <w:vAlign w:val="center"/>
          </w:tcPr>
          <w:p w14:paraId="7FB46D87" w14:textId="77777777" w:rsidR="001F34E5" w:rsidRPr="0074226B" w:rsidRDefault="001F34E5" w:rsidP="00AF4C43">
            <w:pPr>
              <w:jc w:val="center"/>
              <w:rPr>
                <w:sz w:val="18"/>
                <w:szCs w:val="18"/>
              </w:rPr>
            </w:pPr>
            <w:r w:rsidRPr="0074226B">
              <w:rPr>
                <w:sz w:val="18"/>
                <w:szCs w:val="18"/>
              </w:rPr>
              <w:t>Poisson’s ratio of contacting solids</w:t>
            </w:r>
          </w:p>
        </w:tc>
        <w:tc>
          <w:tcPr>
            <w:tcW w:w="1956" w:type="dxa"/>
            <w:vAlign w:val="center"/>
          </w:tcPr>
          <w:p w14:paraId="47DAD73E" w14:textId="77777777" w:rsidR="001F34E5" w:rsidRPr="0074226B" w:rsidRDefault="001F34E5" w:rsidP="00AF4C43">
            <w:pPr>
              <w:jc w:val="center"/>
              <w:rPr>
                <w:sz w:val="18"/>
                <w:szCs w:val="18"/>
              </w:rPr>
            </w:pPr>
            <w:r w:rsidRPr="0074226B">
              <w:rPr>
                <w:sz w:val="18"/>
                <w:szCs w:val="18"/>
              </w:rPr>
              <w:t>0.3</w:t>
            </w:r>
          </w:p>
        </w:tc>
      </w:tr>
      <w:tr w:rsidR="001F34E5" w:rsidRPr="0074226B" w14:paraId="712EE617" w14:textId="77777777" w:rsidTr="00AF4C43">
        <w:trPr>
          <w:trHeight w:val="353"/>
          <w:jc w:val="center"/>
        </w:trPr>
        <w:tc>
          <w:tcPr>
            <w:tcW w:w="3969" w:type="dxa"/>
            <w:vAlign w:val="center"/>
          </w:tcPr>
          <w:p w14:paraId="205C20D7" w14:textId="77777777" w:rsidR="001F34E5" w:rsidRPr="0074226B" w:rsidRDefault="001F34E5" w:rsidP="00AF4C43">
            <w:pPr>
              <w:jc w:val="center"/>
              <w:rPr>
                <w:sz w:val="18"/>
                <w:szCs w:val="18"/>
              </w:rPr>
            </w:pPr>
            <w:r w:rsidRPr="0074226B">
              <w:rPr>
                <w:sz w:val="18"/>
                <w:szCs w:val="18"/>
              </w:rPr>
              <w:t>Density of contacting solids</w:t>
            </w:r>
          </w:p>
        </w:tc>
        <w:tc>
          <w:tcPr>
            <w:tcW w:w="1956" w:type="dxa"/>
            <w:vAlign w:val="center"/>
          </w:tcPr>
          <w:p w14:paraId="09648AD6" w14:textId="77777777" w:rsidR="001F34E5" w:rsidRPr="00A71D30" w:rsidRDefault="001F34E5" w:rsidP="00AF4C43">
            <w:pPr>
              <w:jc w:val="center"/>
              <w:rPr>
                <w:sz w:val="18"/>
                <w:szCs w:val="18"/>
                <w:vertAlign w:val="superscript"/>
              </w:rPr>
            </w:pPr>
            <w:r w:rsidRPr="0074226B">
              <w:rPr>
                <w:sz w:val="18"/>
                <w:szCs w:val="18"/>
              </w:rPr>
              <w:t>7850 kg</w:t>
            </w:r>
            <w:r>
              <w:rPr>
                <w:sz w:val="18"/>
                <w:szCs w:val="18"/>
              </w:rPr>
              <w:t>.</w:t>
            </w:r>
            <w:r w:rsidRPr="0074226B">
              <w:rPr>
                <w:sz w:val="18"/>
                <w:szCs w:val="18"/>
              </w:rPr>
              <w:t>m</w:t>
            </w:r>
            <w:r>
              <w:rPr>
                <w:sz w:val="18"/>
                <w:szCs w:val="18"/>
                <w:vertAlign w:val="superscript"/>
              </w:rPr>
              <w:t>-3</w:t>
            </w:r>
          </w:p>
        </w:tc>
      </w:tr>
      <w:tr w:rsidR="001F34E5" w:rsidRPr="0074226B" w14:paraId="326DAC86" w14:textId="77777777" w:rsidTr="00AF4C43">
        <w:trPr>
          <w:trHeight w:val="353"/>
          <w:jc w:val="center"/>
        </w:trPr>
        <w:tc>
          <w:tcPr>
            <w:tcW w:w="3969" w:type="dxa"/>
            <w:vAlign w:val="center"/>
          </w:tcPr>
          <w:p w14:paraId="2F3E02F5" w14:textId="77777777" w:rsidR="001F34E5" w:rsidRPr="0074226B" w:rsidRDefault="001F34E5" w:rsidP="00AF4C43">
            <w:pPr>
              <w:jc w:val="center"/>
              <w:rPr>
                <w:sz w:val="18"/>
                <w:szCs w:val="18"/>
              </w:rPr>
            </w:pPr>
            <w:r w:rsidRPr="0074226B">
              <w:rPr>
                <w:sz w:val="18"/>
                <w:szCs w:val="18"/>
              </w:rPr>
              <w:t>Thermal conductivity of contacting solids</w:t>
            </w:r>
          </w:p>
        </w:tc>
        <w:tc>
          <w:tcPr>
            <w:tcW w:w="1956" w:type="dxa"/>
            <w:vAlign w:val="center"/>
          </w:tcPr>
          <w:p w14:paraId="79043B8E" w14:textId="77777777" w:rsidR="001F34E5" w:rsidRPr="00A71D30" w:rsidRDefault="001F34E5" w:rsidP="00AF4C43">
            <w:pPr>
              <w:jc w:val="center"/>
              <w:rPr>
                <w:sz w:val="18"/>
                <w:szCs w:val="18"/>
                <w:vertAlign w:val="superscript"/>
              </w:rPr>
            </w:pPr>
            <w:r w:rsidRPr="0074226B">
              <w:rPr>
                <w:sz w:val="18"/>
                <w:szCs w:val="18"/>
              </w:rPr>
              <w:t>46 W</w:t>
            </w:r>
            <w:r>
              <w:rPr>
                <w:sz w:val="18"/>
                <w:szCs w:val="18"/>
              </w:rPr>
              <w:t>.</w:t>
            </w:r>
            <w:r w:rsidRPr="0074226B">
              <w:rPr>
                <w:sz w:val="18"/>
                <w:szCs w:val="18"/>
              </w:rPr>
              <w:t>m</w:t>
            </w:r>
            <w:r>
              <w:rPr>
                <w:sz w:val="18"/>
                <w:szCs w:val="18"/>
                <w:vertAlign w:val="superscript"/>
              </w:rPr>
              <w:t>-1</w:t>
            </w:r>
            <w:r>
              <w:rPr>
                <w:sz w:val="18"/>
                <w:szCs w:val="18"/>
              </w:rPr>
              <w:t>.K</w:t>
            </w:r>
            <w:r>
              <w:rPr>
                <w:sz w:val="18"/>
                <w:szCs w:val="18"/>
                <w:vertAlign w:val="superscript"/>
              </w:rPr>
              <w:t>-1</w:t>
            </w:r>
          </w:p>
        </w:tc>
      </w:tr>
      <w:tr w:rsidR="001F34E5" w:rsidRPr="0074226B" w14:paraId="4253858C" w14:textId="77777777" w:rsidTr="00AF4C43">
        <w:trPr>
          <w:trHeight w:val="353"/>
          <w:jc w:val="center"/>
        </w:trPr>
        <w:tc>
          <w:tcPr>
            <w:tcW w:w="3969" w:type="dxa"/>
            <w:vAlign w:val="center"/>
          </w:tcPr>
          <w:p w14:paraId="348066EC" w14:textId="77777777" w:rsidR="001F34E5" w:rsidRPr="0074226B" w:rsidRDefault="001F34E5" w:rsidP="00AF4C43">
            <w:pPr>
              <w:jc w:val="center"/>
              <w:rPr>
                <w:sz w:val="18"/>
                <w:szCs w:val="18"/>
              </w:rPr>
            </w:pPr>
            <w:r>
              <w:rPr>
                <w:sz w:val="18"/>
                <w:szCs w:val="18"/>
              </w:rPr>
              <w:t>Specific h</w:t>
            </w:r>
            <w:r w:rsidRPr="0074226B">
              <w:rPr>
                <w:sz w:val="18"/>
                <w:szCs w:val="18"/>
              </w:rPr>
              <w:t>eat capacity of contacting solids</w:t>
            </w:r>
          </w:p>
        </w:tc>
        <w:tc>
          <w:tcPr>
            <w:tcW w:w="1956" w:type="dxa"/>
            <w:vAlign w:val="center"/>
          </w:tcPr>
          <w:p w14:paraId="3CF94832" w14:textId="77777777" w:rsidR="001F34E5" w:rsidRPr="008B1A0F" w:rsidRDefault="001F34E5" w:rsidP="00AF4C43">
            <w:pPr>
              <w:jc w:val="center"/>
              <w:rPr>
                <w:sz w:val="18"/>
                <w:szCs w:val="18"/>
                <w:vertAlign w:val="superscript"/>
              </w:rPr>
            </w:pPr>
            <w:r w:rsidRPr="0074226B">
              <w:rPr>
                <w:sz w:val="18"/>
                <w:szCs w:val="18"/>
              </w:rPr>
              <w:t>470 J</w:t>
            </w:r>
            <w:r>
              <w:rPr>
                <w:sz w:val="18"/>
                <w:szCs w:val="18"/>
              </w:rPr>
              <w:t>.</w:t>
            </w:r>
            <w:r w:rsidRPr="0074226B">
              <w:rPr>
                <w:sz w:val="18"/>
                <w:szCs w:val="18"/>
              </w:rPr>
              <w:t>kg</w:t>
            </w:r>
            <w:r>
              <w:rPr>
                <w:sz w:val="18"/>
                <w:szCs w:val="18"/>
                <w:vertAlign w:val="superscript"/>
              </w:rPr>
              <w:t>-1</w:t>
            </w:r>
            <w:r>
              <w:rPr>
                <w:sz w:val="18"/>
                <w:szCs w:val="18"/>
              </w:rPr>
              <w:t>.K</w:t>
            </w:r>
            <w:r>
              <w:rPr>
                <w:sz w:val="18"/>
                <w:szCs w:val="18"/>
                <w:vertAlign w:val="superscript"/>
              </w:rPr>
              <w:t>-1</w:t>
            </w:r>
          </w:p>
        </w:tc>
      </w:tr>
    </w:tbl>
    <w:p w14:paraId="19372E78" w14:textId="77777777" w:rsidR="001F34E5" w:rsidRPr="0074226B" w:rsidRDefault="001F34E5" w:rsidP="001F34E5">
      <w:pPr>
        <w:pStyle w:val="Head1"/>
        <w:keepLines/>
        <w:spacing w:line="360" w:lineRule="auto"/>
        <w:jc w:val="both"/>
        <w:rPr>
          <w:b w:val="0"/>
          <w:szCs w:val="20"/>
          <w:lang w:val="en-GB"/>
        </w:rPr>
      </w:pPr>
      <w:r w:rsidRPr="0074226B">
        <w:rPr>
          <w:b w:val="0"/>
          <w:szCs w:val="20"/>
          <w:lang w:val="en-GB"/>
        </w:rPr>
        <w:lastRenderedPageBreak/>
        <w:t xml:space="preserve">Primary frequencies in the system due to the </w:t>
      </w:r>
      <w:r w:rsidRPr="001141BC">
        <w:rPr>
          <w:b w:val="0"/>
          <w:szCs w:val="20"/>
          <w:lang w:val="en-GB"/>
        </w:rPr>
        <w:t>interactio</w:t>
      </w:r>
      <w:r w:rsidRPr="00103092">
        <w:rPr>
          <w:b w:val="0"/>
          <w:szCs w:val="20"/>
          <w:lang w:val="en-GB"/>
        </w:rPr>
        <w:t xml:space="preserve">n of the rolling elements, races and the shaft could then be verified. These frequencies were calculated analytically, </w:t>
      </w:r>
      <w:r w:rsidRPr="00505AC9">
        <w:rPr>
          <w:b w:val="0"/>
          <w:szCs w:val="20"/>
          <w:lang w:val="en-GB"/>
        </w:rPr>
        <w:t xml:space="preserve">with </w:t>
      </w:r>
      <m:oMath>
        <m:sSub>
          <m:sSubPr>
            <m:ctrlPr>
              <w:rPr>
                <w:rFonts w:ascii="Cambria Math" w:hAnsi="Cambria Math"/>
                <w:b w:val="0"/>
                <w:i/>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bpi</m:t>
            </m:r>
          </m:sub>
        </m:sSub>
      </m:oMath>
      <w:r w:rsidRPr="005618FD">
        <w:rPr>
          <w:b w:val="0"/>
          <w:szCs w:val="20"/>
          <w:lang w:val="en-GB"/>
        </w:rPr>
        <w:t xml:space="preserve"> and </w:t>
      </w:r>
      <m:oMath>
        <m:sSub>
          <m:sSubPr>
            <m:ctrlPr>
              <w:rPr>
                <w:rFonts w:ascii="Cambria Math" w:hAnsi="Cambria Math"/>
                <w:b w:val="0"/>
                <w:i/>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bpo</m:t>
            </m:r>
          </m:sub>
        </m:sSub>
      </m:oMath>
      <w:r w:rsidRPr="005618FD">
        <w:rPr>
          <w:b w:val="0"/>
          <w:szCs w:val="20"/>
          <w:lang w:val="en-GB"/>
        </w:rPr>
        <w:t xml:space="preserve"> </w:t>
      </w:r>
      <w:r w:rsidRPr="005618FD">
        <w:rPr>
          <w:b w:val="0"/>
          <w:iCs/>
          <w:szCs w:val="20"/>
          <w:lang w:val="en-GB"/>
        </w:rPr>
        <w:t xml:space="preserve">representing the ball pass frequencies of the inner and outer race respectively and </w:t>
      </w:r>
      <m:oMath>
        <m:sSub>
          <m:sSubPr>
            <m:ctrlPr>
              <w:rPr>
                <w:rFonts w:ascii="Cambria Math" w:hAnsi="Cambria Math"/>
                <w:b w:val="0"/>
                <w:i/>
                <w:iCs/>
                <w:szCs w:val="20"/>
                <w:lang w:val="en-GB"/>
              </w:rPr>
            </m:ctrlPr>
          </m:sSubPr>
          <m:e>
            <m:r>
              <m:rPr>
                <m:sty m:val="bi"/>
              </m:rPr>
              <w:rPr>
                <w:rFonts w:ascii="Cambria Math" w:hAnsi="Cambria Math"/>
                <w:szCs w:val="20"/>
                <w:lang w:val="en-GB"/>
              </w:rPr>
              <m:t>f</m:t>
            </m:r>
          </m:e>
          <m:sub>
            <m:r>
              <m:rPr>
                <m:sty m:val="bi"/>
              </m:rPr>
              <w:rPr>
                <w:rFonts w:ascii="Cambria Math" w:hAnsi="Cambria Math"/>
                <w:szCs w:val="20"/>
                <w:lang w:val="en-GB"/>
              </w:rPr>
              <m:t>shaft</m:t>
            </m:r>
          </m:sub>
        </m:sSub>
      </m:oMath>
      <w:r w:rsidRPr="00505AC9">
        <w:rPr>
          <w:b w:val="0"/>
          <w:iCs/>
          <w:szCs w:val="20"/>
          <w:lang w:val="en-GB"/>
        </w:rPr>
        <w:t xml:space="preserve"> being the rotational</w:t>
      </w:r>
      <w:r w:rsidRPr="0074226B">
        <w:rPr>
          <w:b w:val="0"/>
          <w:iCs/>
          <w:szCs w:val="20"/>
          <w:lang w:val="en-GB"/>
        </w:rPr>
        <w:t xml:space="preserve"> frequency of the shaft</w:t>
      </w:r>
      <w:r w:rsidRPr="0074226B">
        <w:rPr>
          <w:b w:val="0"/>
          <w:szCs w:val="20"/>
          <w:lang w:val="en-GB"/>
        </w:rPr>
        <w:t>:</w:t>
      </w:r>
    </w:p>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1F34E5" w:rsidRPr="0074226B" w14:paraId="621E77F8" w14:textId="77777777" w:rsidTr="00AF4C43">
        <w:trPr>
          <w:trHeight w:val="370"/>
          <w:jc w:val="center"/>
        </w:trPr>
        <w:tc>
          <w:tcPr>
            <w:tcW w:w="4146" w:type="dxa"/>
            <w:shd w:val="clear" w:color="auto" w:fill="auto"/>
            <w:vAlign w:val="center"/>
          </w:tcPr>
          <w:p w14:paraId="74FE6691" w14:textId="77777777" w:rsidR="001F34E5" w:rsidRPr="0074226B" w:rsidRDefault="00ED4957" w:rsidP="00AF4C43">
            <w:pPr>
              <w:keepNext/>
              <w:keepLines/>
              <w:spacing w:line="360" w:lineRule="auto"/>
              <w:rPr>
                <w:rFonts w:ascii="Cambria Math" w:hAnsi="Cambria Math"/>
                <w:i/>
                <w:iCs/>
              </w:rPr>
            </w:pPr>
            <m:oMathPara>
              <m:oMath>
                <m:sSub>
                  <m:sSubPr>
                    <m:ctrlPr>
                      <w:rPr>
                        <w:rFonts w:ascii="Cambria Math" w:hAnsi="Cambria Math"/>
                        <w:i/>
                        <w:iCs/>
                      </w:rPr>
                    </m:ctrlPr>
                  </m:sSubPr>
                  <m:e>
                    <m:r>
                      <w:rPr>
                        <w:rFonts w:ascii="Cambria Math" w:hAnsi="Cambria Math"/>
                      </w:rPr>
                      <m:t>f</m:t>
                    </m:r>
                  </m:e>
                  <m:sub>
                    <m:r>
                      <w:rPr>
                        <w:rFonts w:ascii="Cambria Math" w:hAnsi="Cambria Math"/>
                      </w:rPr>
                      <m:t>bpi</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m:t>
                    </m:r>
                    <m:r>
                      <w:rPr>
                        <w:rFonts w:ascii="Cambria Math" w:hAnsi="Cambria Math"/>
                      </w:rPr>
                      <m:t>π</m:t>
                    </m:r>
                  </m:den>
                </m:f>
                <m:f>
                  <m:fPr>
                    <m:ctrlPr>
                      <w:rPr>
                        <w:rFonts w:ascii="Cambria Math" w:hAnsi="Cambria Math"/>
                        <w:i/>
                        <w:iCs/>
                      </w:rPr>
                    </m:ctrlPr>
                  </m:fPr>
                  <m:num>
                    <m:r>
                      <w:rPr>
                        <w:rFonts w:ascii="Cambria Math" w:hAnsi="Cambria Math"/>
                      </w:rPr>
                      <m:t>N</m:t>
                    </m:r>
                  </m:num>
                  <m:den>
                    <m:r>
                      <w:rPr>
                        <w:rFonts w:ascii="Cambria Math" w:hAnsi="Cambria Math"/>
                      </w:rPr>
                      <m:t>2</m:t>
                    </m:r>
                  </m:den>
                </m:f>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r</m:t>
                            </m:r>
                          </m:sub>
                        </m:sSub>
                      </m:num>
                      <m:den>
                        <m:sSub>
                          <m:sSubPr>
                            <m:ctrlPr>
                              <w:rPr>
                                <w:rFonts w:ascii="Cambria Math" w:hAnsi="Cambria Math"/>
                                <w:i/>
                                <w:iCs/>
                              </w:rPr>
                            </m:ctrlPr>
                          </m:sSubPr>
                          <m:e>
                            <m:r>
                              <w:rPr>
                                <w:rFonts w:ascii="Cambria Math" w:hAnsi="Cambria Math"/>
                              </w:rPr>
                              <m:t>D</m:t>
                            </m:r>
                          </m:e>
                          <m:sub>
                            <m:r>
                              <w:rPr>
                                <w:rFonts w:ascii="Cambria Math" w:hAnsi="Cambria Math"/>
                              </w:rPr>
                              <m:t>p</m:t>
                            </m:r>
                          </m:sub>
                        </m:sSub>
                      </m:den>
                    </m:f>
                  </m:e>
                </m:d>
              </m:oMath>
            </m:oMathPara>
          </w:p>
        </w:tc>
        <w:tc>
          <w:tcPr>
            <w:tcW w:w="516" w:type="dxa"/>
            <w:shd w:val="clear" w:color="auto" w:fill="auto"/>
            <w:vAlign w:val="center"/>
          </w:tcPr>
          <w:p w14:paraId="5EB1B29F" w14:textId="77777777" w:rsidR="001F34E5" w:rsidRPr="0074226B" w:rsidRDefault="001F34E5" w:rsidP="00AF4C43">
            <w:pPr>
              <w:pStyle w:val="TextBlock"/>
              <w:keepNext/>
              <w:keepLines/>
              <w:spacing w:before="240" w:line="360" w:lineRule="auto"/>
              <w:rPr>
                <w:bCs/>
                <w:sz w:val="18"/>
              </w:rPr>
            </w:pPr>
            <w:r w:rsidRPr="0074226B">
              <w:rPr>
                <w:bCs/>
                <w:sz w:val="18"/>
              </w:rPr>
              <w:t>[35]</w:t>
            </w:r>
          </w:p>
        </w:tc>
      </w:tr>
      <w:tr w:rsidR="001F34E5" w:rsidRPr="0074226B" w14:paraId="71EA9933" w14:textId="77777777" w:rsidTr="00AF4C43">
        <w:trPr>
          <w:trHeight w:val="370"/>
          <w:jc w:val="center"/>
        </w:trPr>
        <w:tc>
          <w:tcPr>
            <w:tcW w:w="4146" w:type="dxa"/>
            <w:shd w:val="clear" w:color="auto" w:fill="auto"/>
            <w:vAlign w:val="center"/>
          </w:tcPr>
          <w:p w14:paraId="45ED48C0" w14:textId="77777777" w:rsidR="001F34E5" w:rsidRPr="0074226B" w:rsidRDefault="00ED4957" w:rsidP="00AF4C43">
            <w:pPr>
              <w:keepNext/>
              <w:keepLines/>
              <w:spacing w:line="360" w:lineRule="auto"/>
            </w:pPr>
            <m:oMathPara>
              <m:oMath>
                <m:sSub>
                  <m:sSubPr>
                    <m:ctrlPr>
                      <w:rPr>
                        <w:rFonts w:ascii="Cambria Math" w:hAnsi="Cambria Math"/>
                        <w:i/>
                        <w:iCs/>
                      </w:rPr>
                    </m:ctrlPr>
                  </m:sSubPr>
                  <m:e>
                    <m:r>
                      <w:rPr>
                        <w:rFonts w:ascii="Cambria Math" w:hAnsi="Cambria Math"/>
                      </w:rPr>
                      <m:t>f</m:t>
                    </m:r>
                  </m:e>
                  <m:sub>
                    <m:r>
                      <w:rPr>
                        <w:rFonts w:ascii="Cambria Math" w:hAnsi="Cambria Math"/>
                      </w:rPr>
                      <m:t>bpo</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m:t>
                    </m:r>
                    <m:r>
                      <w:rPr>
                        <w:rFonts w:ascii="Cambria Math" w:hAnsi="Cambria Math"/>
                      </w:rPr>
                      <m:t>π</m:t>
                    </m:r>
                  </m:den>
                </m:f>
                <m:f>
                  <m:fPr>
                    <m:ctrlPr>
                      <w:rPr>
                        <w:rFonts w:ascii="Cambria Math" w:hAnsi="Cambria Math"/>
                        <w:i/>
                        <w:iCs/>
                      </w:rPr>
                    </m:ctrlPr>
                  </m:fPr>
                  <m:num>
                    <m:r>
                      <w:rPr>
                        <w:rFonts w:ascii="Cambria Math" w:hAnsi="Cambria Math"/>
                      </w:rPr>
                      <m:t>N</m:t>
                    </m:r>
                  </m:num>
                  <m:den>
                    <m:r>
                      <w:rPr>
                        <w:rFonts w:ascii="Cambria Math" w:hAnsi="Cambria Math"/>
                      </w:rPr>
                      <m:t>2</m:t>
                    </m:r>
                  </m:den>
                </m:f>
                <m:d>
                  <m:dPr>
                    <m:ctrlPr>
                      <w:rPr>
                        <w:rFonts w:ascii="Cambria Math" w:hAnsi="Cambria Math"/>
                        <w:i/>
                        <w:iCs/>
                      </w:rPr>
                    </m:ctrlPr>
                  </m:dPr>
                  <m:e>
                    <m:r>
                      <w:rPr>
                        <w:rFonts w:ascii="Cambria Math" w:hAnsi="Cambria Math"/>
                      </w:rPr>
                      <m:t>1+</m:t>
                    </m:r>
                    <m:f>
                      <m:fPr>
                        <m:ctrlPr>
                          <w:rPr>
                            <w:rFonts w:ascii="Cambria Math" w:hAnsi="Cambria Math"/>
                            <w:i/>
                            <w:iCs/>
                          </w:rPr>
                        </m:ctrlPr>
                      </m:fPr>
                      <m:num>
                        <m:sSub>
                          <m:sSubPr>
                            <m:ctrlPr>
                              <w:rPr>
                                <w:rFonts w:ascii="Cambria Math" w:hAnsi="Cambria Math"/>
                                <w:i/>
                                <w:iCs/>
                              </w:rPr>
                            </m:ctrlPr>
                          </m:sSubPr>
                          <m:e>
                            <m:r>
                              <w:rPr>
                                <w:rFonts w:ascii="Cambria Math" w:hAnsi="Cambria Math"/>
                              </w:rPr>
                              <m:t>D</m:t>
                            </m:r>
                          </m:e>
                          <m:sub>
                            <m:r>
                              <w:rPr>
                                <w:rFonts w:ascii="Cambria Math" w:hAnsi="Cambria Math"/>
                              </w:rPr>
                              <m:t>r</m:t>
                            </m:r>
                          </m:sub>
                        </m:sSub>
                      </m:num>
                      <m:den>
                        <m:sSub>
                          <m:sSubPr>
                            <m:ctrlPr>
                              <w:rPr>
                                <w:rFonts w:ascii="Cambria Math" w:hAnsi="Cambria Math"/>
                                <w:i/>
                                <w:iCs/>
                              </w:rPr>
                            </m:ctrlPr>
                          </m:sSubPr>
                          <m:e>
                            <m:r>
                              <w:rPr>
                                <w:rFonts w:ascii="Cambria Math" w:hAnsi="Cambria Math"/>
                              </w:rPr>
                              <m:t>D</m:t>
                            </m:r>
                          </m:e>
                          <m:sub>
                            <m:r>
                              <w:rPr>
                                <w:rFonts w:ascii="Cambria Math" w:hAnsi="Cambria Math"/>
                              </w:rPr>
                              <m:t>p</m:t>
                            </m:r>
                          </m:sub>
                        </m:sSub>
                      </m:den>
                    </m:f>
                  </m:e>
                </m:d>
              </m:oMath>
            </m:oMathPara>
          </w:p>
        </w:tc>
        <w:tc>
          <w:tcPr>
            <w:tcW w:w="516" w:type="dxa"/>
            <w:shd w:val="clear" w:color="auto" w:fill="auto"/>
            <w:vAlign w:val="center"/>
          </w:tcPr>
          <w:p w14:paraId="3B0CB78E" w14:textId="77777777" w:rsidR="001F34E5" w:rsidRPr="0074226B" w:rsidRDefault="001F34E5" w:rsidP="00AF4C43">
            <w:pPr>
              <w:pStyle w:val="TextBlock"/>
              <w:keepNext/>
              <w:keepLines/>
              <w:spacing w:before="240" w:line="360" w:lineRule="auto"/>
              <w:rPr>
                <w:bCs/>
                <w:sz w:val="18"/>
              </w:rPr>
            </w:pPr>
            <w:r w:rsidRPr="0074226B">
              <w:rPr>
                <w:bCs/>
                <w:sz w:val="18"/>
              </w:rPr>
              <w:t>[34]</w:t>
            </w:r>
          </w:p>
        </w:tc>
      </w:tr>
      <w:tr w:rsidR="001F34E5" w:rsidRPr="0074226B" w14:paraId="55FFD8E1" w14:textId="77777777" w:rsidTr="00AF4C43">
        <w:trPr>
          <w:trHeight w:val="370"/>
          <w:jc w:val="center"/>
        </w:trPr>
        <w:tc>
          <w:tcPr>
            <w:tcW w:w="4146" w:type="dxa"/>
            <w:shd w:val="clear" w:color="auto" w:fill="auto"/>
            <w:vAlign w:val="center"/>
          </w:tcPr>
          <w:p w14:paraId="500438D4" w14:textId="77777777" w:rsidR="001F34E5" w:rsidRPr="0074226B" w:rsidRDefault="00ED4957" w:rsidP="00AF4C43">
            <w:pPr>
              <w:keepNext/>
              <w:keepLines/>
              <w:spacing w:line="360" w:lineRule="auto"/>
            </w:pPr>
            <m:oMathPara>
              <m:oMath>
                <m:sSub>
                  <m:sSubPr>
                    <m:ctrlPr>
                      <w:rPr>
                        <w:rFonts w:ascii="Cambria Math" w:hAnsi="Cambria Math"/>
                        <w:i/>
                        <w:iCs/>
                      </w:rPr>
                    </m:ctrlPr>
                  </m:sSubPr>
                  <m:e>
                    <m:r>
                      <w:rPr>
                        <w:rFonts w:ascii="Cambria Math" w:hAnsi="Cambria Math"/>
                      </w:rPr>
                      <m:t>f</m:t>
                    </m:r>
                  </m:e>
                  <m:sub>
                    <m:r>
                      <w:rPr>
                        <w:rFonts w:ascii="Cambria Math" w:hAnsi="Cambria Math"/>
                      </w:rPr>
                      <m:t>s</m:t>
                    </m:r>
                    <m:r>
                      <w:rPr>
                        <w:rFonts w:ascii="Cambria Math" w:hAnsi="Cambria Math"/>
                      </w:rPr>
                      <m:t>h</m:t>
                    </m:r>
                    <m:r>
                      <w:rPr>
                        <w:rFonts w:ascii="Cambria Math" w:hAnsi="Cambria Math"/>
                      </w:rPr>
                      <m:t>aft</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ω</m:t>
                        </m:r>
                      </m:e>
                      <m:sub>
                        <m:r>
                          <w:rPr>
                            <w:rFonts w:ascii="Cambria Math" w:hAnsi="Cambria Math"/>
                          </w:rPr>
                          <m:t>s</m:t>
                        </m:r>
                      </m:sub>
                    </m:sSub>
                  </m:num>
                  <m:den>
                    <m:r>
                      <w:rPr>
                        <w:rFonts w:ascii="Cambria Math" w:hAnsi="Cambria Math"/>
                      </w:rPr>
                      <m:t>2</m:t>
                    </m:r>
                    <m:r>
                      <w:rPr>
                        <w:rFonts w:ascii="Cambria Math" w:hAnsi="Cambria Math"/>
                      </w:rPr>
                      <m:t>π</m:t>
                    </m:r>
                  </m:den>
                </m:f>
              </m:oMath>
            </m:oMathPara>
          </w:p>
        </w:tc>
        <w:tc>
          <w:tcPr>
            <w:tcW w:w="516" w:type="dxa"/>
            <w:shd w:val="clear" w:color="auto" w:fill="auto"/>
            <w:vAlign w:val="center"/>
          </w:tcPr>
          <w:p w14:paraId="4D050E3B" w14:textId="77777777" w:rsidR="001F34E5" w:rsidRPr="0074226B" w:rsidRDefault="001F34E5" w:rsidP="00AF4C43">
            <w:pPr>
              <w:pStyle w:val="TextBlock"/>
              <w:keepNext/>
              <w:keepLines/>
              <w:spacing w:before="240" w:after="0" w:line="360" w:lineRule="auto"/>
              <w:rPr>
                <w:bCs/>
                <w:sz w:val="18"/>
              </w:rPr>
            </w:pPr>
            <w:r w:rsidRPr="0074226B">
              <w:rPr>
                <w:bCs/>
                <w:sz w:val="18"/>
              </w:rPr>
              <w:t>[36]</w:t>
            </w:r>
          </w:p>
        </w:tc>
      </w:tr>
    </w:tbl>
    <w:p w14:paraId="53301BB6" w14:textId="0EB97B3A" w:rsidR="001F34E5" w:rsidRDefault="001F34E5" w:rsidP="001F34E5">
      <w:pPr>
        <w:pStyle w:val="Head1"/>
        <w:keepLines/>
        <w:spacing w:line="360" w:lineRule="auto"/>
        <w:jc w:val="both"/>
        <w:rPr>
          <w:b w:val="0"/>
          <w:szCs w:val="20"/>
          <w:lang w:val="en-GB"/>
        </w:rPr>
      </w:pPr>
      <w:r w:rsidRPr="0074226B">
        <w:rPr>
          <w:b w:val="0"/>
          <w:szCs w:val="20"/>
          <w:lang w:val="en-GB"/>
        </w:rPr>
        <w:t>At 14</w:t>
      </w:r>
      <w:r>
        <w:rPr>
          <w:b w:val="0"/>
          <w:szCs w:val="20"/>
          <w:lang w:val="en-GB"/>
        </w:rPr>
        <w:t xml:space="preserve"> </w:t>
      </w:r>
      <w:r w:rsidRPr="0074226B">
        <w:rPr>
          <w:b w:val="0"/>
          <w:szCs w:val="20"/>
          <w:lang w:val="en-GB"/>
        </w:rPr>
        <w:t xml:space="preserve">000 rpm, the theoretical inner and outer race frequencies are calculated to be 1669 Hz and 1131 Hz respectively, with the experimental results </w:t>
      </w:r>
      <w:r>
        <w:rPr>
          <w:b w:val="0"/>
          <w:szCs w:val="20"/>
          <w:lang w:val="en-GB"/>
        </w:rPr>
        <w:t>be</w:t>
      </w:r>
      <w:r w:rsidRPr="0074226B">
        <w:rPr>
          <w:b w:val="0"/>
          <w:szCs w:val="20"/>
          <w:lang w:val="en-GB"/>
        </w:rPr>
        <w:t xml:space="preserve">ing 1611 Hz and 1131 Hz. The first order shaft rotational frequency from the experiment </w:t>
      </w:r>
      <w:r>
        <w:rPr>
          <w:b w:val="0"/>
          <w:szCs w:val="20"/>
          <w:lang w:val="en-GB"/>
        </w:rPr>
        <w:t>wa</w:t>
      </w:r>
      <w:r w:rsidRPr="0074226B">
        <w:rPr>
          <w:b w:val="0"/>
          <w:szCs w:val="20"/>
          <w:lang w:val="en-GB"/>
        </w:rPr>
        <w:t xml:space="preserve">s 232 Hz compared to theoretical calculation of 233 Hz. The above frequencies can be seen clearly in </w:t>
      </w:r>
      <w:r w:rsidRPr="0074226B">
        <w:rPr>
          <w:b w:val="0"/>
          <w:szCs w:val="20"/>
          <w:lang w:val="en-GB"/>
        </w:rPr>
        <w:fldChar w:fldCharType="begin"/>
      </w:r>
      <w:r w:rsidRPr="0074226B">
        <w:rPr>
          <w:b w:val="0"/>
          <w:szCs w:val="20"/>
          <w:lang w:val="en-GB"/>
        </w:rPr>
        <w:instrText xml:space="preserve"> REF _Ref39236809 \h  \* MERGEFORMAT </w:instrText>
      </w:r>
      <w:r w:rsidRPr="0074226B">
        <w:rPr>
          <w:b w:val="0"/>
          <w:szCs w:val="20"/>
          <w:lang w:val="en-GB"/>
        </w:rPr>
      </w:r>
      <w:r w:rsidRPr="0074226B">
        <w:rPr>
          <w:b w:val="0"/>
          <w:szCs w:val="20"/>
          <w:lang w:val="en-GB"/>
        </w:rPr>
        <w:fldChar w:fldCharType="separate"/>
      </w:r>
      <w:r w:rsidRPr="0045283D">
        <w:rPr>
          <w:b w:val="0"/>
          <w:szCs w:val="20"/>
          <w:lang w:val="en-GB"/>
        </w:rPr>
        <w:t>Figure 7</w:t>
      </w:r>
      <w:r w:rsidRPr="0074226B">
        <w:rPr>
          <w:b w:val="0"/>
          <w:szCs w:val="20"/>
          <w:lang w:val="en-GB"/>
        </w:rPr>
        <w:fldChar w:fldCharType="end"/>
      </w:r>
      <w:r>
        <w:rPr>
          <w:b w:val="0"/>
          <w:szCs w:val="20"/>
          <w:lang w:val="en-GB"/>
        </w:rPr>
        <w:t>,</w:t>
      </w:r>
      <w:r w:rsidRPr="0074226B">
        <w:rPr>
          <w:b w:val="0"/>
          <w:szCs w:val="20"/>
          <w:lang w:val="en-GB"/>
        </w:rPr>
        <w:t xml:space="preserve"> which </w:t>
      </w:r>
      <w:r>
        <w:rPr>
          <w:b w:val="0"/>
          <w:szCs w:val="20"/>
          <w:lang w:val="en-GB"/>
        </w:rPr>
        <w:t>shows</w:t>
      </w:r>
      <w:r w:rsidRPr="0074226B">
        <w:rPr>
          <w:b w:val="0"/>
          <w:szCs w:val="20"/>
          <w:lang w:val="en-GB"/>
        </w:rPr>
        <w:t xml:space="preserve"> the bearing bore displacement spectra, and </w:t>
      </w:r>
      <w:r w:rsidRPr="0074226B">
        <w:rPr>
          <w:b w:val="0"/>
          <w:szCs w:val="20"/>
          <w:lang w:val="en-GB"/>
        </w:rPr>
        <w:fldChar w:fldCharType="begin"/>
      </w:r>
      <w:r w:rsidRPr="0074226B">
        <w:rPr>
          <w:b w:val="0"/>
          <w:szCs w:val="20"/>
          <w:lang w:val="en-GB"/>
        </w:rPr>
        <w:instrText xml:space="preserve"> REF _Ref39236811 \h  \* MERGEFORMAT </w:instrText>
      </w:r>
      <w:r w:rsidRPr="0074226B">
        <w:rPr>
          <w:b w:val="0"/>
          <w:szCs w:val="20"/>
          <w:lang w:val="en-GB"/>
        </w:rPr>
      </w:r>
      <w:r w:rsidRPr="0074226B">
        <w:rPr>
          <w:b w:val="0"/>
          <w:szCs w:val="20"/>
          <w:lang w:val="en-GB"/>
        </w:rPr>
        <w:fldChar w:fldCharType="separate"/>
      </w:r>
      <w:r w:rsidRPr="0045283D">
        <w:rPr>
          <w:b w:val="0"/>
          <w:szCs w:val="20"/>
          <w:lang w:val="en-GB"/>
        </w:rPr>
        <w:t>Figure 8</w:t>
      </w:r>
      <w:r w:rsidRPr="0074226B">
        <w:rPr>
          <w:b w:val="0"/>
          <w:szCs w:val="20"/>
          <w:lang w:val="en-GB"/>
        </w:rPr>
        <w:fldChar w:fldCharType="end"/>
      </w:r>
      <w:r w:rsidRPr="0074226B">
        <w:rPr>
          <w:b w:val="0"/>
          <w:szCs w:val="20"/>
          <w:lang w:val="en-GB"/>
        </w:rPr>
        <w:t xml:space="preserve"> which represents the shaft displacement spectra. The verification frequencies are identical in both, confirming that</w:t>
      </w:r>
      <w:r>
        <w:rPr>
          <w:b w:val="0"/>
          <w:szCs w:val="20"/>
          <w:lang w:val="en-GB"/>
        </w:rPr>
        <w:t xml:space="preserve"> the</w:t>
      </w:r>
      <w:r w:rsidRPr="0074226B">
        <w:rPr>
          <w:b w:val="0"/>
          <w:szCs w:val="20"/>
          <w:lang w:val="en-GB"/>
        </w:rPr>
        <w:t xml:space="preserve"> </w:t>
      </w:r>
      <w:r>
        <w:rPr>
          <w:b w:val="0"/>
          <w:szCs w:val="20"/>
          <w:lang w:val="en-GB"/>
        </w:rPr>
        <w:t xml:space="preserve">bearing motion is accurately measured by the </w:t>
      </w:r>
      <w:r w:rsidRPr="0074226B">
        <w:rPr>
          <w:b w:val="0"/>
          <w:szCs w:val="20"/>
          <w:lang w:val="en-GB"/>
        </w:rPr>
        <w:t>experimental methodology.</w:t>
      </w:r>
      <w:r>
        <w:rPr>
          <w:b w:val="0"/>
          <w:szCs w:val="20"/>
          <w:lang w:val="en-GB"/>
        </w:rPr>
        <w:t xml:space="preserve"> </w:t>
      </w:r>
      <w:r w:rsidRPr="0043326A">
        <w:rPr>
          <w:b w:val="0"/>
          <w:szCs w:val="20"/>
          <w:shd w:val="clear" w:color="auto" w:fill="FFFF00"/>
          <w:lang w:val="en-GB"/>
        </w:rPr>
        <w:t xml:space="preserve">It is observed that at certain speeds, ball pass frequency of outer race has larger contribution than the inner race. This is particularly highlighted at 12000-14000 rpm. These regional effects are contributed by modal behaviour of the bracket and the bed. </w:t>
      </w:r>
      <w:r>
        <w:rPr>
          <w:b w:val="0"/>
          <w:szCs w:val="20"/>
          <w:shd w:val="clear" w:color="auto" w:fill="FFFF00"/>
          <w:lang w:val="en-GB"/>
        </w:rPr>
        <w:t xml:space="preserve"> </w:t>
      </w:r>
      <w:r w:rsidRPr="00B85F6D">
        <w:rPr>
          <w:b w:val="0"/>
          <w:szCs w:val="20"/>
          <w:highlight w:val="yellow"/>
          <w:lang w:val="en-GB"/>
        </w:rPr>
        <w:t xml:space="preserve">The critical speed of the unloaded shaft, where </w:t>
      </w:r>
      <w:r w:rsidRPr="00B85F6D">
        <w:rPr>
          <w:b w:val="0"/>
          <w:bCs/>
          <w:highlight w:val="yellow"/>
        </w:rPr>
        <w:t>lateral bending frequency of the shaft is equal to the rotation frequency </w:t>
      </w:r>
      <w:r w:rsidRPr="00B85F6D">
        <w:rPr>
          <w:b w:val="0"/>
          <w:bCs/>
          <w:highlight w:val="yellow"/>
        </w:rPr>
        <w:fldChar w:fldCharType="begin" w:fldLock="1"/>
      </w:r>
      <w:r w:rsidR="00FB1ED4">
        <w:rPr>
          <w:b w:val="0"/>
          <w:bCs/>
          <w:highlight w:val="yellow"/>
        </w:rPr>
        <w:instrText>ADDIN CSL_CITATION {"citationItems":[{"id":"ITEM-1","itemData":{"ISBN":"9780073529288","author":[{"dropping-particle":"","family":"Budynas","given":"Richard G.","non-dropping-particle":"","parse-names":false,"suffix":""},{"dropping-particle":"","family":"Nisbett","given":"J. Keith","non-dropping-particle":"","parse-names":false,"suffix":""}],"edition":"9th","id":"ITEM-1","issued":{"date-parts":[["2011"]]},"publisher":"McGraw-Hill","publisher-place":"New York","title":"Shigley's Mechanical Engineering Design","type":"book"},"uris":["http://www.mendeley.com/documents/?uuid=52a4d013-d9a7-4dd3-848b-98bdb235e552"]}],"mendeley":{"formattedCitation":"(Budynas and Nisbett, 2011)","plainTextFormattedCitation":"(Budynas and Nisbett, 2011)","previouslyFormattedCitation":"&lt;sup&gt;33&lt;/sup&gt;"},"properties":{"noteIndex":0},"schema":"https://github.com/citation-style-language/schema/raw/master/csl-citation.json"}</w:instrText>
      </w:r>
      <w:r w:rsidRPr="00B85F6D">
        <w:rPr>
          <w:b w:val="0"/>
          <w:bCs/>
          <w:highlight w:val="yellow"/>
        </w:rPr>
        <w:fldChar w:fldCharType="separate"/>
      </w:r>
      <w:r w:rsidR="00FB1ED4" w:rsidRPr="00FB1ED4">
        <w:rPr>
          <w:b w:val="0"/>
          <w:bCs/>
          <w:noProof/>
          <w:highlight w:val="yellow"/>
        </w:rPr>
        <w:t>(Budynas and Nisbett, 2011)</w:t>
      </w:r>
      <w:r w:rsidRPr="00B85F6D">
        <w:rPr>
          <w:b w:val="0"/>
          <w:bCs/>
          <w:highlight w:val="yellow"/>
        </w:rPr>
        <w:fldChar w:fldCharType="end"/>
      </w:r>
      <w:r w:rsidRPr="00B85F6D">
        <w:rPr>
          <w:b w:val="0"/>
          <w:szCs w:val="20"/>
          <w:highlight w:val="yellow"/>
          <w:lang w:val="en-GB"/>
        </w:rPr>
        <w:t>, occurs at 12 660 rpm and 211 Hz</w:t>
      </w:r>
      <w:r>
        <w:rPr>
          <w:b w:val="0"/>
          <w:szCs w:val="20"/>
          <w:highlight w:val="yellow"/>
          <w:lang w:val="en-GB"/>
        </w:rPr>
        <w:t>.</w:t>
      </w:r>
    </w:p>
    <w:p w14:paraId="77A3E523" w14:textId="77777777" w:rsidR="001F34E5" w:rsidRPr="0074226B" w:rsidRDefault="001F34E5" w:rsidP="001F34E5">
      <w:pPr>
        <w:pStyle w:val="Head1"/>
        <w:keepLines/>
        <w:spacing w:line="360" w:lineRule="auto"/>
        <w:jc w:val="both"/>
        <w:rPr>
          <w:b w:val="0"/>
          <w:szCs w:val="20"/>
          <w:lang w:val="en-GB"/>
        </w:rPr>
      </w:pPr>
    </w:p>
    <w:p w14:paraId="659A6F9E" w14:textId="77777777" w:rsidR="001F34E5" w:rsidRPr="0074226B" w:rsidRDefault="001F34E5" w:rsidP="001F34E5">
      <w:pPr>
        <w:keepNext/>
      </w:pPr>
      <w:r w:rsidRPr="00DA7455">
        <w:rPr>
          <w:noProof/>
        </w:rPr>
        <w:lastRenderedPageBreak/>
        <w:drawing>
          <wp:inline distT="0" distB="0" distL="0" distR="0" wp14:anchorId="1A1FED19" wp14:editId="55D7A4F5">
            <wp:extent cx="6188710" cy="2737518"/>
            <wp:effectExtent l="0" t="0" r="254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3831"/>
                    <a:stretch/>
                  </pic:blipFill>
                  <pic:spPr bwMode="auto">
                    <a:xfrm>
                      <a:off x="0" y="0"/>
                      <a:ext cx="6188710" cy="2737518"/>
                    </a:xfrm>
                    <a:prstGeom prst="rect">
                      <a:avLst/>
                    </a:prstGeom>
                    <a:ln>
                      <a:noFill/>
                    </a:ln>
                    <a:extLst>
                      <a:ext uri="{53640926-AAD7-44D8-BBD7-CCE9431645EC}">
                        <a14:shadowObscured xmlns:a14="http://schemas.microsoft.com/office/drawing/2010/main"/>
                      </a:ext>
                    </a:extLst>
                  </pic:spPr>
                </pic:pic>
              </a:graphicData>
            </a:graphic>
          </wp:inline>
        </w:drawing>
      </w:r>
    </w:p>
    <w:p w14:paraId="70B8DCA2" w14:textId="77777777" w:rsidR="001F34E5" w:rsidRPr="0074226B" w:rsidRDefault="001F34E5" w:rsidP="001F34E5">
      <w:pPr>
        <w:pStyle w:val="Caption"/>
        <w:jc w:val="center"/>
        <w:rPr>
          <w:color w:val="auto"/>
        </w:rPr>
      </w:pPr>
      <w:bookmarkStart w:id="29" w:name="_Ref39236809"/>
      <w:bookmarkStart w:id="30" w:name="_Ref39236805"/>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7</w:t>
      </w:r>
      <w:r w:rsidRPr="0074226B">
        <w:rPr>
          <w:noProof/>
          <w:color w:val="auto"/>
        </w:rPr>
        <w:fldChar w:fldCharType="end"/>
      </w:r>
      <w:bookmarkEnd w:id="29"/>
      <w:r w:rsidRPr="0074226B">
        <w:rPr>
          <w:color w:val="auto"/>
        </w:rPr>
        <w:t xml:space="preserve"> - Bearing Bore Displacement Frequency Spectra</w:t>
      </w:r>
      <w:bookmarkEnd w:id="30"/>
    </w:p>
    <w:p w14:paraId="7EF523B1" w14:textId="77777777" w:rsidR="001F34E5" w:rsidRPr="0074226B" w:rsidRDefault="001F34E5" w:rsidP="001F34E5">
      <w:pPr>
        <w:keepNext/>
      </w:pPr>
      <w:r w:rsidRPr="00D0767A">
        <w:rPr>
          <w:noProof/>
        </w:rPr>
        <w:drawing>
          <wp:inline distT="0" distB="0" distL="0" distR="0" wp14:anchorId="4CE032C7" wp14:editId="5008EC16">
            <wp:extent cx="6188710" cy="3018716"/>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865"/>
                    <a:stretch/>
                  </pic:blipFill>
                  <pic:spPr bwMode="auto">
                    <a:xfrm>
                      <a:off x="0" y="0"/>
                      <a:ext cx="6188710" cy="3018716"/>
                    </a:xfrm>
                    <a:prstGeom prst="rect">
                      <a:avLst/>
                    </a:prstGeom>
                    <a:ln>
                      <a:noFill/>
                    </a:ln>
                    <a:extLst>
                      <a:ext uri="{53640926-AAD7-44D8-BBD7-CCE9431645EC}">
                        <a14:shadowObscured xmlns:a14="http://schemas.microsoft.com/office/drawing/2010/main"/>
                      </a:ext>
                    </a:extLst>
                  </pic:spPr>
                </pic:pic>
              </a:graphicData>
            </a:graphic>
          </wp:inline>
        </w:drawing>
      </w:r>
    </w:p>
    <w:p w14:paraId="377BFCD4" w14:textId="13C70C5F" w:rsidR="001F34E5" w:rsidRDefault="001F34E5" w:rsidP="001F34E5">
      <w:pPr>
        <w:pStyle w:val="Caption"/>
        <w:jc w:val="center"/>
        <w:rPr>
          <w:color w:val="auto"/>
        </w:rPr>
      </w:pPr>
      <w:bookmarkStart w:id="31" w:name="_Ref39236811"/>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8</w:t>
      </w:r>
      <w:r w:rsidRPr="0074226B">
        <w:rPr>
          <w:noProof/>
          <w:color w:val="auto"/>
        </w:rPr>
        <w:fldChar w:fldCharType="end"/>
      </w:r>
      <w:bookmarkEnd w:id="31"/>
      <w:r w:rsidRPr="0074226B">
        <w:rPr>
          <w:color w:val="auto"/>
        </w:rPr>
        <w:t xml:space="preserve"> - Shaft Displacement Frequency Spectra</w:t>
      </w:r>
    </w:p>
    <w:p w14:paraId="56324E29" w14:textId="77777777" w:rsidR="001F34E5" w:rsidRPr="001F34E5" w:rsidRDefault="001F34E5" w:rsidP="001F34E5"/>
    <w:p w14:paraId="003D434C" w14:textId="292DFE85" w:rsidR="00552890" w:rsidRPr="00552890" w:rsidRDefault="00387809" w:rsidP="00877A85">
      <w:pPr>
        <w:pStyle w:val="ListParagraph"/>
        <w:numPr>
          <w:ilvl w:val="2"/>
          <w:numId w:val="34"/>
        </w:numPr>
        <w:rPr>
          <w:rStyle w:val="Heading3Char"/>
        </w:rPr>
      </w:pPr>
      <w:r w:rsidRPr="00387809">
        <w:rPr>
          <w:rStyle w:val="Heading3Char"/>
        </w:rPr>
        <w:t>Dry vs Lubricated Contact Model</w:t>
      </w:r>
      <w:bookmarkEnd w:id="28"/>
    </w:p>
    <w:p w14:paraId="7729E182" w14:textId="52D36373" w:rsidR="00910CF7" w:rsidRDefault="00A073EE" w:rsidP="00387809">
      <w:r>
        <w:t xml:space="preserve">The contact mechanics model was run both dry and lubricated. </w:t>
      </w:r>
      <w:r w:rsidR="00387809">
        <w:t>At high speeds during periods of resonance, the deflection due to the large magnitudes of bearing displacement dominate</w:t>
      </w:r>
      <w:r>
        <w:t>d</w:t>
      </w:r>
      <w:r w:rsidR="00387809">
        <w:t xml:space="preserve"> and the percentage difference in load between dry and lubricated models is 1.9%. However, after </w:t>
      </w:r>
      <w:r w:rsidR="001E3F10">
        <w:t xml:space="preserve">a </w:t>
      </w:r>
      <w:r w:rsidR="00387809">
        <w:t>period of resonance at 14,900rpm, the film dominates deflection in the contact region and percentage differences as high as 16% are observed.</w:t>
      </w:r>
    </w:p>
    <w:p w14:paraId="52415AA0" w14:textId="68169860" w:rsidR="00552890" w:rsidRPr="00552890" w:rsidRDefault="00910CF7" w:rsidP="00877A85">
      <w:pPr>
        <w:pStyle w:val="ListParagraph"/>
        <w:numPr>
          <w:ilvl w:val="2"/>
          <w:numId w:val="34"/>
        </w:numPr>
        <w:rPr>
          <w:rStyle w:val="Heading3Char"/>
        </w:rPr>
      </w:pPr>
      <w:bookmarkStart w:id="32" w:name="_Toc40730188"/>
      <w:r>
        <w:rPr>
          <w:rStyle w:val="Heading3Char"/>
        </w:rPr>
        <w:lastRenderedPageBreak/>
        <w:t>Film Thickness and Load Across Speed Sweep</w:t>
      </w:r>
      <w:bookmarkEnd w:id="32"/>
    </w:p>
    <w:p w14:paraId="21E86280" w14:textId="77777777" w:rsidR="0050408F" w:rsidRPr="0050408F" w:rsidRDefault="0050408F" w:rsidP="0050408F">
      <w:pPr>
        <w:rPr>
          <w:noProof/>
        </w:rPr>
      </w:pPr>
      <w:r w:rsidRPr="0074226B">
        <w:t>The variation in EHL film thickness and roller contact load across the speed sweep from 0</w:t>
      </w:r>
      <w:r>
        <w:t xml:space="preserve"> - </w:t>
      </w:r>
      <w:r w:rsidRPr="0074226B">
        <w:t>15</w:t>
      </w:r>
      <w:r>
        <w:t xml:space="preserve"> </w:t>
      </w:r>
      <w:r w:rsidRPr="0074226B">
        <w:t>000</w:t>
      </w:r>
      <w:r>
        <w:t xml:space="preserve"> </w:t>
      </w:r>
      <w:r w:rsidRPr="0074226B">
        <w:t xml:space="preserve">rpm </w:t>
      </w:r>
      <w:r>
        <w:t xml:space="preserve">at the outer race contact </w:t>
      </w:r>
      <w:r w:rsidRPr="0074226B">
        <w:t xml:space="preserve">are shown in </w:t>
      </w:r>
      <w:r w:rsidRPr="0074226B">
        <w:fldChar w:fldCharType="begin"/>
      </w:r>
      <w:r w:rsidRPr="0074226B">
        <w:instrText xml:space="preserve"> REF _Ref34590927 \h  \* MERGEFORMAT </w:instrText>
      </w:r>
      <w:r w:rsidRPr="0074226B">
        <w:fldChar w:fldCharType="separate"/>
      </w:r>
      <w:r w:rsidRPr="0074226B">
        <w:t xml:space="preserve">Figure </w:t>
      </w:r>
      <w:r>
        <w:rPr>
          <w:noProof/>
        </w:rPr>
        <w:t>11</w:t>
      </w:r>
      <w:r w:rsidRPr="0074226B">
        <w:fldChar w:fldCharType="end"/>
      </w:r>
      <w:r w:rsidRPr="0074226B">
        <w:t xml:space="preserve">. </w:t>
      </w:r>
      <w:r>
        <w:t>Only the EHL regions are shown,</w:t>
      </w:r>
      <w:r w:rsidRPr="0074226B">
        <w:t xml:space="preserve"> where loads are significant enough to cause contact deformation. The upper limit of the film is where the roller and races diverge and approach the hydrodynamic regime where the film is hence governed by the entraining motion of lubricant into the contact. The lubricant film, as seen from the film thickness equation</w:t>
      </w:r>
      <w:r>
        <w:t>,</w:t>
      </w:r>
      <w:r w:rsidRPr="0074226B">
        <w:t xml:space="preserve"> is more affected by the speed of </w:t>
      </w:r>
      <w:r>
        <w:t>entraining</w:t>
      </w:r>
      <w:r w:rsidRPr="0074226B">
        <w:t xml:space="preserve"> motion rather than the load. This explains the increasing film thickness values in </w:t>
      </w:r>
      <w:r>
        <w:t>F</w:t>
      </w:r>
      <w:r w:rsidRPr="0074226B">
        <w:t>igure 11 despite increasing load. The film thickness is increased from 0.1 to 1.9</w:t>
      </w:r>
      <w:r>
        <w:t xml:space="preserve"> </w:t>
      </w:r>
      <w:r w:rsidRPr="0074226B">
        <w:rPr>
          <w:rFonts w:cs="Calibri"/>
        </w:rPr>
        <w:t>µ</w:t>
      </w:r>
      <w:r w:rsidRPr="0074226B">
        <w:t>m</w:t>
      </w:r>
      <w:r w:rsidRPr="0074226B">
        <w:rPr>
          <w:noProof/>
        </w:rPr>
        <w:t xml:space="preserve"> across the speed sweep, revealing</w:t>
      </w:r>
      <w:r>
        <w:rPr>
          <w:noProof/>
        </w:rPr>
        <w:t xml:space="preserve"> a</w:t>
      </w:r>
      <w:r w:rsidRPr="0074226B">
        <w:rPr>
          <w:noProof/>
        </w:rPr>
        <w:t xml:space="preserve"> signific</w:t>
      </w:r>
      <w:r>
        <w:rPr>
          <w:noProof/>
        </w:rPr>
        <w:t>a</w:t>
      </w:r>
      <w:r w:rsidRPr="0074226B">
        <w:rPr>
          <w:noProof/>
        </w:rPr>
        <w:t xml:space="preserve">nt increase </w:t>
      </w:r>
      <w:r>
        <w:rPr>
          <w:noProof/>
        </w:rPr>
        <w:t>that</w:t>
      </w:r>
      <w:r w:rsidRPr="0074226B">
        <w:rPr>
          <w:noProof/>
        </w:rPr>
        <w:t xml:space="preserve"> can affect the tribo-dynamic behaviour of the bearing</w:t>
      </w:r>
      <w:r>
        <w:rPr>
          <w:noProof/>
        </w:rPr>
        <w:t>,</w:t>
      </w:r>
      <w:r w:rsidRPr="0074226B">
        <w:rPr>
          <w:noProof/>
        </w:rPr>
        <w:t xml:space="preserve"> as explained in following sections. </w:t>
      </w:r>
      <w:r w:rsidRPr="0074226B">
        <w:t xml:space="preserve">From the tribological model, it is possible to observe the transition between mixed-EHL to </w:t>
      </w:r>
      <w:r>
        <w:t xml:space="preserve">the purely </w:t>
      </w:r>
      <w:r w:rsidRPr="0074226B">
        <w:t xml:space="preserve">hydrodynamic regime as the roller passes in and out of the loaded region of the bearing. Full system and rotor </w:t>
      </w:r>
      <w:r w:rsidRPr="0050408F">
        <w:t xml:space="preserve">dynamics also contribute to the total load on the roller, with periods of resonance at 3 000 rpm and 14 000 rpm marked as A and B respectively in </w:t>
      </w:r>
      <w:r w:rsidRPr="0050408F">
        <w:fldChar w:fldCharType="begin"/>
      </w:r>
      <w:r w:rsidRPr="0050408F">
        <w:instrText xml:space="preserve"> REF _Ref34590927 \h  \* MERGEFORMAT </w:instrText>
      </w:r>
      <w:r w:rsidRPr="0050408F">
        <w:fldChar w:fldCharType="separate"/>
      </w:r>
      <w:r w:rsidRPr="0050408F">
        <w:t xml:space="preserve">Figure </w:t>
      </w:r>
      <w:r w:rsidRPr="0050408F">
        <w:rPr>
          <w:noProof/>
        </w:rPr>
        <w:t>11</w:t>
      </w:r>
      <w:r w:rsidRPr="0050408F">
        <w:fldChar w:fldCharType="end"/>
      </w:r>
      <w:r w:rsidRPr="0050408F">
        <w:t>.</w:t>
      </w:r>
    </w:p>
    <w:p w14:paraId="6B179B98" w14:textId="77777777" w:rsidR="0050408F" w:rsidRPr="0050408F" w:rsidRDefault="0050408F" w:rsidP="0050408F">
      <w:pPr>
        <w:keepNext/>
        <w:jc w:val="center"/>
      </w:pPr>
      <w:r w:rsidRPr="0050408F">
        <w:rPr>
          <w:noProof/>
        </w:rPr>
        <w:drawing>
          <wp:inline distT="0" distB="0" distL="0" distR="0" wp14:anchorId="177CD8A0" wp14:editId="2B8F2CDF">
            <wp:extent cx="6145619" cy="278589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4846"/>
                    <a:stretch/>
                  </pic:blipFill>
                  <pic:spPr bwMode="auto">
                    <a:xfrm>
                      <a:off x="0" y="0"/>
                      <a:ext cx="6176012" cy="2799674"/>
                    </a:xfrm>
                    <a:prstGeom prst="rect">
                      <a:avLst/>
                    </a:prstGeom>
                    <a:ln>
                      <a:noFill/>
                    </a:ln>
                    <a:extLst>
                      <a:ext uri="{53640926-AAD7-44D8-BBD7-CCE9431645EC}">
                        <a14:shadowObscured xmlns:a14="http://schemas.microsoft.com/office/drawing/2010/main"/>
                      </a:ext>
                    </a:extLst>
                  </pic:spPr>
                </pic:pic>
              </a:graphicData>
            </a:graphic>
          </wp:inline>
        </w:drawing>
      </w:r>
    </w:p>
    <w:p w14:paraId="03B900EC" w14:textId="77777777" w:rsidR="0050408F" w:rsidRPr="0074226B" w:rsidRDefault="0050408F" w:rsidP="0050408F">
      <w:pPr>
        <w:pStyle w:val="Caption"/>
        <w:jc w:val="center"/>
        <w:rPr>
          <w:color w:val="auto"/>
        </w:rPr>
      </w:pPr>
      <w:bookmarkStart w:id="33" w:name="_Ref34590927"/>
      <w:r w:rsidRPr="0050408F">
        <w:rPr>
          <w:color w:val="auto"/>
        </w:rPr>
        <w:t xml:space="preserve">Figure </w:t>
      </w:r>
      <w:r w:rsidRPr="0050408F">
        <w:rPr>
          <w:color w:val="auto"/>
        </w:rPr>
        <w:fldChar w:fldCharType="begin"/>
      </w:r>
      <w:r w:rsidRPr="0050408F">
        <w:rPr>
          <w:color w:val="auto"/>
        </w:rPr>
        <w:instrText xml:space="preserve"> SEQ Figure \* ARABIC </w:instrText>
      </w:r>
      <w:r w:rsidRPr="0050408F">
        <w:rPr>
          <w:color w:val="auto"/>
        </w:rPr>
        <w:fldChar w:fldCharType="separate"/>
      </w:r>
      <w:r w:rsidRPr="0050408F">
        <w:rPr>
          <w:noProof/>
          <w:color w:val="auto"/>
        </w:rPr>
        <w:t>11</w:t>
      </w:r>
      <w:r w:rsidRPr="0050408F">
        <w:rPr>
          <w:noProof/>
          <w:color w:val="auto"/>
        </w:rPr>
        <w:fldChar w:fldCharType="end"/>
      </w:r>
      <w:bookmarkEnd w:id="33"/>
      <w:r w:rsidRPr="0050408F">
        <w:rPr>
          <w:color w:val="auto"/>
        </w:rPr>
        <w:t xml:space="preserve"> - Contact Load and Film Thickness - Outer Race</w:t>
      </w:r>
    </w:p>
    <w:p w14:paraId="6B650405" w14:textId="77777777" w:rsidR="0050408F" w:rsidRPr="0074226B" w:rsidRDefault="0050408F" w:rsidP="0050408F">
      <w:r w:rsidRPr="0074226B">
        <w:fldChar w:fldCharType="begin"/>
      </w:r>
      <w:r w:rsidRPr="0074226B">
        <w:instrText xml:space="preserve"> REF _Ref34821658 \h </w:instrText>
      </w:r>
      <w:r w:rsidRPr="0074226B">
        <w:fldChar w:fldCharType="separate"/>
      </w:r>
      <w:r w:rsidRPr="0074226B">
        <w:t xml:space="preserve">Figure </w:t>
      </w:r>
      <w:r>
        <w:rPr>
          <w:noProof/>
        </w:rPr>
        <w:t>12</w:t>
      </w:r>
      <w:r w:rsidRPr="0074226B">
        <w:fldChar w:fldCharType="end"/>
      </w:r>
      <w:r w:rsidRPr="0074226B">
        <w:t xml:space="preserve"> presents an interval of the speed sweep where the effect of the EHL load on reducing the film thickness under oscillating conditions can be observed and the hydrodynamic film growth as the roller is unloaded. It is possible to see the effect of the resonant frequency</w:t>
      </w:r>
      <w:r>
        <w:t xml:space="preserve"> at 1765 Hz</w:t>
      </w:r>
      <w:r w:rsidRPr="0074226B">
        <w:t xml:space="preserve"> superimposed on the lower fundamental train frequency within the loaded region as the inner and outer rings converge and diverge</w:t>
      </w:r>
      <w:r>
        <w:t>. The r</w:t>
      </w:r>
      <w:r w:rsidRPr="0074226B">
        <w:t xml:space="preserve">esults </w:t>
      </w:r>
      <w:r>
        <w:t>in</w:t>
      </w:r>
      <w:r w:rsidRPr="0074226B">
        <w:t xml:space="preserve"> </w:t>
      </w:r>
      <w:r>
        <w:t>F</w:t>
      </w:r>
      <w:r w:rsidRPr="0074226B">
        <w:t xml:space="preserve">igure 12 confirm the significant effect of dynamic behaviour as well as multi-regime nature of the lubrication due to dynamic effects. </w:t>
      </w:r>
    </w:p>
    <w:p w14:paraId="1D582D0E" w14:textId="77777777" w:rsidR="0050408F" w:rsidRPr="0074226B" w:rsidRDefault="0050408F" w:rsidP="0050408F"/>
    <w:p w14:paraId="5AC521AA" w14:textId="77777777" w:rsidR="0050408F" w:rsidRPr="0074226B" w:rsidRDefault="0050408F" w:rsidP="0050408F">
      <w:pPr>
        <w:keepNext/>
        <w:jc w:val="center"/>
      </w:pPr>
      <w:r w:rsidRPr="0034775E">
        <w:rPr>
          <w:noProof/>
        </w:rPr>
        <w:drawing>
          <wp:inline distT="0" distB="0" distL="0" distR="0" wp14:anchorId="2EB92A13" wp14:editId="108FE42F">
            <wp:extent cx="6188710" cy="2967383"/>
            <wp:effectExtent l="0" t="0" r="254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5328"/>
                    <a:stretch/>
                  </pic:blipFill>
                  <pic:spPr bwMode="auto">
                    <a:xfrm>
                      <a:off x="0" y="0"/>
                      <a:ext cx="6188710" cy="2967383"/>
                    </a:xfrm>
                    <a:prstGeom prst="rect">
                      <a:avLst/>
                    </a:prstGeom>
                    <a:ln>
                      <a:noFill/>
                    </a:ln>
                    <a:extLst>
                      <a:ext uri="{53640926-AAD7-44D8-BBD7-CCE9431645EC}">
                        <a14:shadowObscured xmlns:a14="http://schemas.microsoft.com/office/drawing/2010/main"/>
                      </a:ext>
                    </a:extLst>
                  </pic:spPr>
                </pic:pic>
              </a:graphicData>
            </a:graphic>
          </wp:inline>
        </w:drawing>
      </w:r>
    </w:p>
    <w:p w14:paraId="57A95DB5" w14:textId="1A9FDBE1" w:rsidR="0050408F" w:rsidRDefault="0050408F" w:rsidP="0050408F">
      <w:pPr>
        <w:pStyle w:val="Caption"/>
        <w:jc w:val="center"/>
        <w:rPr>
          <w:color w:val="auto"/>
        </w:rPr>
      </w:pPr>
      <w:bookmarkStart w:id="34" w:name="_Ref34821658"/>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2</w:t>
      </w:r>
      <w:r w:rsidRPr="0074226B">
        <w:rPr>
          <w:noProof/>
          <w:color w:val="auto"/>
        </w:rPr>
        <w:fldChar w:fldCharType="end"/>
      </w:r>
      <w:bookmarkEnd w:id="34"/>
      <w:r w:rsidRPr="0074226B">
        <w:rPr>
          <w:color w:val="auto"/>
        </w:rPr>
        <w:t xml:space="preserve"> - Film and Load - EHL to Hydrodynamic Regime</w:t>
      </w:r>
    </w:p>
    <w:p w14:paraId="01C30190" w14:textId="77777777" w:rsidR="003415B9" w:rsidRPr="003415B9" w:rsidRDefault="003415B9" w:rsidP="003415B9"/>
    <w:p w14:paraId="751D64A2" w14:textId="2A9CA11B" w:rsidR="003415B9" w:rsidRDefault="003415B9" w:rsidP="003415B9">
      <w:pPr>
        <w:pStyle w:val="ListParagraph"/>
        <w:numPr>
          <w:ilvl w:val="2"/>
          <w:numId w:val="34"/>
        </w:numPr>
        <w:rPr>
          <w:rStyle w:val="Heading3Char"/>
        </w:rPr>
      </w:pPr>
      <w:r>
        <w:rPr>
          <w:rStyle w:val="Heading3Char"/>
        </w:rPr>
        <w:t>Friction</w:t>
      </w:r>
    </w:p>
    <w:p w14:paraId="79AC3ED2" w14:textId="77777777" w:rsidR="00E0475B" w:rsidRPr="0074226B" w:rsidRDefault="00E0475B" w:rsidP="00E0475B">
      <w:r w:rsidRPr="0074226B">
        <w:t>Focussing on data from the EHL regime, boundary and viscous friction through the speed sweep can be analysed. Figure 13 shows the boundary and viscous frictions across the speed sweep. As the film thickness increases with speed, the separation of the contacting surfaces increases, reducing the boundary interaction of asperities. The resonant period at 14</w:t>
      </w:r>
      <w:r>
        <w:t xml:space="preserve"> </w:t>
      </w:r>
      <w:r w:rsidRPr="0074226B">
        <w:t>000 rpm reduces the film height, increasing the likelihood of asperity interaction in that region and hence boundary friction and potential for wear. In general, the boundary friction reduces towards higher rotational and entrainment velocities. This does not, however, account for</w:t>
      </w:r>
      <w:r>
        <w:t xml:space="preserve"> lubricant</w:t>
      </w:r>
      <w:r w:rsidRPr="0074226B">
        <w:t xml:space="preserve"> inlet starvation at high speeds or roller sliding. Viscous friction increases with higher speed and hence the shear as expected. Although the film thickness also increases at higher speeds which may reduce the amount of shear, the effect of increasing speed is more dominant. The peak values occurring again at </w:t>
      </w:r>
      <w:r>
        <w:t xml:space="preserve">a </w:t>
      </w:r>
      <w:r w:rsidRPr="0074226B">
        <w:t xml:space="preserve">resonance </w:t>
      </w:r>
      <w:r>
        <w:t xml:space="preserve">speed </w:t>
      </w:r>
      <w:r w:rsidRPr="0074226B">
        <w:t>of 14</w:t>
      </w:r>
      <w:r>
        <w:t> </w:t>
      </w:r>
      <w:r w:rsidRPr="0074226B">
        <w:t>000</w:t>
      </w:r>
      <w:r>
        <w:t> </w:t>
      </w:r>
      <w:r w:rsidRPr="0074226B">
        <w:t xml:space="preserve">rpm where the highest loads and smallest film </w:t>
      </w:r>
      <w:r>
        <w:t>occurs</w:t>
      </w:r>
      <w:r w:rsidRPr="0074226B">
        <w:t xml:space="preserve">. </w:t>
      </w:r>
    </w:p>
    <w:p w14:paraId="5FF2F234" w14:textId="77777777" w:rsidR="00E0475B" w:rsidRPr="0074226B" w:rsidRDefault="00E0475B" w:rsidP="00E0475B">
      <w:pPr>
        <w:keepNext/>
        <w:jc w:val="center"/>
      </w:pPr>
      <w:r w:rsidRPr="00294C6E">
        <w:rPr>
          <w:noProof/>
        </w:rPr>
        <w:lastRenderedPageBreak/>
        <w:drawing>
          <wp:inline distT="0" distB="0" distL="0" distR="0" wp14:anchorId="426A6D9B" wp14:editId="07FBACB4">
            <wp:extent cx="6188710" cy="2817854"/>
            <wp:effectExtent l="0" t="0" r="254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5342"/>
                    <a:stretch/>
                  </pic:blipFill>
                  <pic:spPr bwMode="auto">
                    <a:xfrm>
                      <a:off x="0" y="0"/>
                      <a:ext cx="6188710" cy="2817854"/>
                    </a:xfrm>
                    <a:prstGeom prst="rect">
                      <a:avLst/>
                    </a:prstGeom>
                    <a:ln>
                      <a:noFill/>
                    </a:ln>
                    <a:extLst>
                      <a:ext uri="{53640926-AAD7-44D8-BBD7-CCE9431645EC}">
                        <a14:shadowObscured xmlns:a14="http://schemas.microsoft.com/office/drawing/2010/main"/>
                      </a:ext>
                    </a:extLst>
                  </pic:spPr>
                </pic:pic>
              </a:graphicData>
            </a:graphic>
          </wp:inline>
        </w:drawing>
      </w:r>
    </w:p>
    <w:p w14:paraId="06428EBC" w14:textId="0024A488" w:rsidR="00E0475B" w:rsidRDefault="00E0475B" w:rsidP="00E0475B">
      <w:pPr>
        <w:pStyle w:val="Caption"/>
        <w:jc w:val="center"/>
        <w:rPr>
          <w:color w:val="auto"/>
        </w:rPr>
      </w:pPr>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3</w:t>
      </w:r>
      <w:r w:rsidRPr="0074226B">
        <w:rPr>
          <w:noProof/>
          <w:color w:val="auto"/>
        </w:rPr>
        <w:fldChar w:fldCharType="end"/>
      </w:r>
      <w:r w:rsidRPr="0074226B">
        <w:rPr>
          <w:color w:val="auto"/>
        </w:rPr>
        <w:t xml:space="preserve"> – Viscous and Boundary Friction at Outer Race Contact</w:t>
      </w:r>
    </w:p>
    <w:p w14:paraId="18C8B2C6" w14:textId="77777777" w:rsidR="00E0475B" w:rsidRPr="00E0475B" w:rsidRDefault="00E0475B" w:rsidP="00E0475B"/>
    <w:p w14:paraId="55DD6412" w14:textId="75C0CA7A" w:rsidR="00E0475B" w:rsidRPr="00552890" w:rsidRDefault="00E0475B" w:rsidP="003415B9">
      <w:pPr>
        <w:pStyle w:val="ListParagraph"/>
        <w:numPr>
          <w:ilvl w:val="2"/>
          <w:numId w:val="34"/>
        </w:numPr>
        <w:rPr>
          <w:rStyle w:val="Heading3Char"/>
        </w:rPr>
      </w:pPr>
      <w:r>
        <w:rPr>
          <w:rStyle w:val="Heading3Char"/>
        </w:rPr>
        <w:t>EHL Regimes</w:t>
      </w:r>
    </w:p>
    <w:p w14:paraId="156CC6B7" w14:textId="049D64A3" w:rsidR="00390850" w:rsidRPr="0074226B" w:rsidRDefault="00390850" w:rsidP="00390850">
      <w:r w:rsidRPr="0074226B">
        <w:t xml:space="preserve">As has been demonstrated in the results analysis, the contact conditions deviate from the elastohydrodynamic regime of lubrication into the hydrodynamic regime throughout the roller orbital motion. These conditions can be verified by presenting the results on the Greenwood chart for fluid regimes of lubrication. The charts display the physical effects instrumental to EHL formation under isothermal conditions: viscosity rise due to pressure and elastic deformation of the surface. These two effects are quantified by two dimensionless parameters, </w:t>
      </w:r>
      <m:oMath>
        <m:sSub>
          <m:sSubPr>
            <m:ctrlPr>
              <w:rPr>
                <w:rFonts w:ascii="Cambria Math" w:hAnsi="Cambria Math"/>
                <w:i/>
              </w:rPr>
            </m:ctrlPr>
          </m:sSubPr>
          <m:e>
            <m:r>
              <w:rPr>
                <w:rFonts w:ascii="Cambria Math" w:hAnsi="Cambria Math"/>
              </w:rPr>
              <m:t>G</m:t>
            </m:r>
          </m:e>
          <m:sub>
            <m:r>
              <w:rPr>
                <w:rFonts w:ascii="Cambria Math" w:hAnsi="Cambria Math"/>
              </w:rPr>
              <m:t>e</m:t>
            </m:r>
          </m:sub>
        </m:sSub>
      </m:oMath>
      <w:r w:rsidRPr="0074226B">
        <w:t xml:space="preserve">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rsidRPr="0074226B">
        <w:t>, as defined below</w:t>
      </w:r>
      <w:r>
        <w:t xml:space="preserve"> </w:t>
      </w:r>
      <w:r>
        <w:fldChar w:fldCharType="begin" w:fldLock="1"/>
      </w:r>
      <w:r w:rsidR="00FB1ED4">
        <w:instrText>ADDIN CSL_CITATION {"citationItems":[{"id":"ITEM-1","itemData":{"ISBN":"978-1860941702","author":[{"dropping-particle":"","family":"Gohar","given":"R.","non-dropping-particle":"","parse-names":false,"suffix":""}],"id":"ITEM-1","issued":{"date-parts":[["1988"]]},"publisher":"Imperial College Press","publisher-place":"London","title":"Elastohydrodynamics","type":"book"},"uris":["http://www.mendeley.com/documents/?uuid=978f0020-fc5a-4aa3-901b-22933dd51512"]}],"mendeley":{"formattedCitation":"(Gohar, 1988)","plainTextFormattedCitation":"(Gohar, 1988)","previouslyFormattedCitation":"&lt;sup&gt;4&lt;/sup&gt;"},"properties":{"noteIndex":0},"schema":"https://github.com/citation-style-language/schema/raw/master/csl-citation.json"}</w:instrText>
      </w:r>
      <w:r>
        <w:fldChar w:fldCharType="separate"/>
      </w:r>
      <w:r w:rsidR="00FB1ED4" w:rsidRPr="00FB1ED4">
        <w:rPr>
          <w:noProof/>
        </w:rPr>
        <w:t>(Gohar, 1988)</w:t>
      </w:r>
      <w:r>
        <w:fldChar w:fldCharType="end"/>
      </w:r>
      <w:r w:rsidRPr="0074226B">
        <w:t xml:space="preserve">: </w:t>
      </w:r>
    </w:p>
    <w:p w14:paraId="091022DD" w14:textId="77777777" w:rsidR="00390850" w:rsidRPr="0074226B" w:rsidRDefault="00390850" w:rsidP="00390850"/>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390850" w:rsidRPr="0074226B" w14:paraId="237F51F6" w14:textId="77777777" w:rsidTr="00AF4C43">
        <w:trPr>
          <w:trHeight w:val="370"/>
          <w:jc w:val="center"/>
        </w:trPr>
        <w:tc>
          <w:tcPr>
            <w:tcW w:w="4236" w:type="dxa"/>
            <w:shd w:val="clear" w:color="auto" w:fill="auto"/>
            <w:vAlign w:val="center"/>
          </w:tcPr>
          <w:p w14:paraId="4B163D98" w14:textId="77777777" w:rsidR="00390850" w:rsidRPr="0074226B" w:rsidRDefault="00ED4957" w:rsidP="00AF4C4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e</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m:t>
                        </m:r>
                      </m:sup>
                    </m:sSup>
                  </m:num>
                  <m:den>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1/2</m:t>
                        </m:r>
                      </m:sup>
                    </m:sSup>
                  </m:den>
                </m:f>
              </m:oMath>
            </m:oMathPara>
          </w:p>
        </w:tc>
        <w:tc>
          <w:tcPr>
            <w:tcW w:w="426" w:type="dxa"/>
            <w:shd w:val="clear" w:color="auto" w:fill="auto"/>
            <w:vAlign w:val="center"/>
          </w:tcPr>
          <w:p w14:paraId="2F45CABC" w14:textId="77777777" w:rsidR="00390850" w:rsidRPr="0074226B" w:rsidRDefault="00390850" w:rsidP="00AF4C43">
            <w:pPr>
              <w:pStyle w:val="TextBlock"/>
              <w:spacing w:after="0" w:line="360" w:lineRule="auto"/>
              <w:rPr>
                <w:bCs/>
                <w:sz w:val="18"/>
              </w:rPr>
            </w:pPr>
            <w:r w:rsidRPr="0074226B">
              <w:rPr>
                <w:bCs/>
                <w:sz w:val="18"/>
              </w:rPr>
              <w:t>[37]</w:t>
            </w:r>
          </w:p>
        </w:tc>
      </w:tr>
    </w:tbl>
    <w:p w14:paraId="6677FEAA" w14:textId="77777777" w:rsidR="00390850" w:rsidRPr="0074226B" w:rsidRDefault="00390850" w:rsidP="00390850"/>
    <w:tbl>
      <w:tblPr>
        <w:tblStyle w:val="TableGridLight"/>
        <w:tblW w:w="466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516"/>
      </w:tblGrid>
      <w:tr w:rsidR="00390850" w:rsidRPr="0074226B" w14:paraId="1225630D" w14:textId="77777777" w:rsidTr="00AF4C43">
        <w:trPr>
          <w:trHeight w:val="370"/>
          <w:jc w:val="center"/>
        </w:trPr>
        <w:tc>
          <w:tcPr>
            <w:tcW w:w="4236" w:type="dxa"/>
            <w:shd w:val="clear" w:color="auto" w:fill="auto"/>
            <w:vAlign w:val="center"/>
          </w:tcPr>
          <w:p w14:paraId="2471B7B8" w14:textId="77777777" w:rsidR="00390850" w:rsidRPr="0074226B" w:rsidRDefault="00ED4957" w:rsidP="00AF4C4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v</m:t>
                    </m:r>
                  </m:sub>
                </m:sSub>
                <m:r>
                  <w:rPr>
                    <w:rFonts w:ascii="Cambria Math" w:hAnsi="Cambria Math"/>
                  </w:rPr>
                  <m:t>=</m:t>
                </m:r>
                <m:f>
                  <m:fPr>
                    <m:ctrlPr>
                      <w:rPr>
                        <w:rFonts w:ascii="Cambria Math" w:hAnsi="Cambria Math"/>
                        <w:i/>
                      </w:rPr>
                    </m:ctrlPr>
                  </m:fPr>
                  <m:num>
                    <m:sSup>
                      <m:sSupPr>
                        <m:ctrlPr>
                          <w:rPr>
                            <w:rFonts w:ascii="Cambria Math" w:hAnsi="Cambria Math"/>
                            <w:i/>
                          </w:rPr>
                        </m:ctrlPr>
                      </m:sSupPr>
                      <m:e>
                        <m:sSup>
                          <m:sSupPr>
                            <m:ctrlPr>
                              <w:rPr>
                                <w:rFonts w:ascii="Cambria Math" w:hAnsi="Cambria Math"/>
                                <w:i/>
                              </w:rPr>
                            </m:ctrlPr>
                          </m:sSupPr>
                          <m:e>
                            <m:r>
                              <w:rPr>
                                <w:rFonts w:ascii="Cambria Math" w:hAnsi="Cambria Math"/>
                              </w:rPr>
                              <m:t>W</m:t>
                            </m:r>
                          </m:e>
                          <m:sup>
                            <m:r>
                              <w:rPr>
                                <w:rFonts w:ascii="Cambria Math" w:hAnsi="Cambria Math"/>
                              </w:rPr>
                              <m:t>*</m:t>
                            </m:r>
                          </m:sup>
                        </m:sSup>
                      </m:e>
                      <m:sup>
                        <m:r>
                          <w:rPr>
                            <w:rFonts w:ascii="Cambria Math" w:hAnsi="Cambria Math"/>
                          </w:rPr>
                          <m:t>3/2</m:t>
                        </m:r>
                      </m:sup>
                    </m:sSup>
                    <m:sSup>
                      <m:sSupPr>
                        <m:ctrlPr>
                          <w:rPr>
                            <w:rFonts w:ascii="Cambria Math" w:hAnsi="Cambria Math"/>
                            <w:i/>
                          </w:rPr>
                        </m:ctrlPr>
                      </m:sSupPr>
                      <m:e>
                        <m:r>
                          <w:rPr>
                            <w:rFonts w:ascii="Cambria Math" w:hAnsi="Cambria Math"/>
                          </w:rPr>
                          <m:t>G</m:t>
                        </m:r>
                      </m:e>
                      <m:sup>
                        <m:r>
                          <w:rPr>
                            <w:rFonts w:ascii="Cambria Math" w:hAnsi="Cambria Math"/>
                          </w:rPr>
                          <m:t>*</m:t>
                        </m:r>
                      </m:sup>
                    </m:sSup>
                  </m:num>
                  <m:den>
                    <m:sSup>
                      <m:sSupPr>
                        <m:ctrlPr>
                          <w:rPr>
                            <w:rFonts w:ascii="Cambria Math" w:hAnsi="Cambria Math"/>
                            <w:i/>
                          </w:rPr>
                        </m:ctrlPr>
                      </m:sSupPr>
                      <m:e>
                        <m:sSup>
                          <m:sSupPr>
                            <m:ctrlPr>
                              <w:rPr>
                                <w:rFonts w:ascii="Cambria Math" w:hAnsi="Cambria Math"/>
                                <w:i/>
                              </w:rPr>
                            </m:ctrlPr>
                          </m:sSupPr>
                          <m:e>
                            <m:r>
                              <w:rPr>
                                <w:rFonts w:ascii="Cambria Math" w:hAnsi="Cambria Math"/>
                              </w:rPr>
                              <m:t>U</m:t>
                            </m:r>
                          </m:e>
                          <m:sup>
                            <m:r>
                              <w:rPr>
                                <w:rFonts w:ascii="Cambria Math" w:hAnsi="Cambria Math"/>
                              </w:rPr>
                              <m:t>*</m:t>
                            </m:r>
                          </m:sup>
                        </m:sSup>
                      </m:e>
                      <m:sup>
                        <m:r>
                          <w:rPr>
                            <w:rFonts w:ascii="Cambria Math" w:hAnsi="Cambria Math"/>
                          </w:rPr>
                          <m:t>1/2</m:t>
                        </m:r>
                      </m:sup>
                    </m:sSup>
                  </m:den>
                </m:f>
              </m:oMath>
            </m:oMathPara>
          </w:p>
        </w:tc>
        <w:tc>
          <w:tcPr>
            <w:tcW w:w="426" w:type="dxa"/>
            <w:shd w:val="clear" w:color="auto" w:fill="auto"/>
            <w:vAlign w:val="center"/>
          </w:tcPr>
          <w:p w14:paraId="39A1E044" w14:textId="77777777" w:rsidR="00390850" w:rsidRPr="0074226B" w:rsidRDefault="00390850" w:rsidP="00AF4C43">
            <w:pPr>
              <w:pStyle w:val="TextBlock"/>
              <w:spacing w:after="0" w:line="360" w:lineRule="auto"/>
              <w:rPr>
                <w:bCs/>
                <w:sz w:val="18"/>
              </w:rPr>
            </w:pPr>
            <w:r w:rsidRPr="0074226B">
              <w:rPr>
                <w:bCs/>
                <w:sz w:val="18"/>
              </w:rPr>
              <w:t>[38]</w:t>
            </w:r>
          </w:p>
        </w:tc>
      </w:tr>
    </w:tbl>
    <w:p w14:paraId="3F55B51A" w14:textId="009C193C" w:rsidR="00390850" w:rsidRPr="0074226B" w:rsidRDefault="00390850" w:rsidP="00390850">
      <w:r w:rsidRPr="0074226B">
        <w:lastRenderedPageBreak/>
        <w:t xml:space="preserve">Four regions exist and the boundaries of these regions are defined by the geometry of contacting bodies, material, and lubricant properties. As is shown in </w:t>
      </w:r>
      <w:r w:rsidRPr="0074226B">
        <w:fldChar w:fldCharType="begin"/>
      </w:r>
      <w:r w:rsidRPr="0074226B">
        <w:instrText xml:space="preserve"> REF _Ref41923585 \h </w:instrText>
      </w:r>
      <w:r w:rsidRPr="0074226B">
        <w:fldChar w:fldCharType="separate"/>
      </w:r>
      <w:r w:rsidRPr="0074226B">
        <w:t xml:space="preserve">Figure </w:t>
      </w:r>
      <w:r>
        <w:rPr>
          <w:noProof/>
        </w:rPr>
        <w:t>14</w:t>
      </w:r>
      <w:r w:rsidRPr="0074226B">
        <w:fldChar w:fldCharType="end"/>
      </w:r>
      <w:r w:rsidRPr="0074226B">
        <w:t>, the outer roller-race contact conditions move between the viscous elastic and iso-viscous rigid regimes, representing EHL and hydrodynamic respectively. The viscous elastic regime signifies the EHL regime of lubrication where contact pressures are such that elastic deformation of the surfaces and viscosity rise due to pressure increase is significant. The iso-viscous rigid regime occurs when the magnitude of elastic deformation is insignificant, and the contact pressures are low enough that viscosity rise is negligible, i</w:t>
      </w:r>
      <w:r>
        <w:t>.</w:t>
      </w:r>
      <w:r w:rsidRPr="0074226B">
        <w:t xml:space="preserve">e. hydrodynamic lubrication </w:t>
      </w:r>
      <w:r w:rsidRPr="0074226B">
        <w:fldChar w:fldCharType="begin" w:fldLock="1"/>
      </w:r>
      <w:r w:rsidR="00FB1ED4">
        <w:instrText>ADDIN CSL_CITATION {"citationItems":[{"id":"ITEM-1","itemData":{"author":[{"dropping-particle":"","family":"Hamrock","given":"B. J.","non-dropping-particle":"","parse-names":false,"suffix":""}],"container-title":"NASA Technical Memorandum TM-81550","id":"ITEM-1","issued":{"date-parts":[["1980"]]},"page":"1-14","publisher-place":"Cleveland","title":"Film Thickness for Different Regimes of Fluid-Film Lubrication","type":"article"},"uris":["http://www.mendeley.com/documents/?uuid=98655895-624a-4bb2-b528-0c694c4f56de"]}],"mendeley":{"formattedCitation":"(Hamrock, 1980)","plainTextFormattedCitation":"(Hamrock, 1980)","previouslyFormattedCitation":"&lt;sup&gt;34&lt;/sup&gt;"},"properties":{"noteIndex":0},"schema":"https://github.com/citation-style-language/schema/raw/master/csl-citation.json"}</w:instrText>
      </w:r>
      <w:r w:rsidRPr="0074226B">
        <w:fldChar w:fldCharType="separate"/>
      </w:r>
      <w:r w:rsidR="00FB1ED4" w:rsidRPr="00FB1ED4">
        <w:rPr>
          <w:noProof/>
        </w:rPr>
        <w:t>(Hamrock, 1980)</w:t>
      </w:r>
      <w:r w:rsidRPr="0074226B">
        <w:fldChar w:fldCharType="end"/>
      </w:r>
      <w:r w:rsidRPr="0074226B">
        <w:t xml:space="preserve">. The boundary between the two also corresponds well with the distinction </w:t>
      </w:r>
      <w:r>
        <w:t xml:space="preserve">being </w:t>
      </w:r>
      <w:r w:rsidRPr="0074226B">
        <w:t>made between hydrodynamic and EHL in this methodology</w:t>
      </w:r>
      <w:r>
        <w:t>, p</w:t>
      </w:r>
      <w:r w:rsidRPr="0074226B">
        <w:t>resented by the black and blue regions of the plot.</w:t>
      </w:r>
    </w:p>
    <w:p w14:paraId="561175F1" w14:textId="77777777" w:rsidR="00390850" w:rsidRPr="0074226B" w:rsidRDefault="00390850" w:rsidP="00390850"/>
    <w:p w14:paraId="76E69409" w14:textId="77777777" w:rsidR="00390850" w:rsidRPr="0074226B" w:rsidRDefault="00390850" w:rsidP="00390850">
      <w:pPr>
        <w:keepNext/>
        <w:jc w:val="center"/>
      </w:pPr>
      <w:r w:rsidRPr="0074226B">
        <w:rPr>
          <w:noProof/>
        </w:rPr>
        <w:drawing>
          <wp:inline distT="0" distB="0" distL="0" distR="0" wp14:anchorId="11C5891F" wp14:editId="622A303E">
            <wp:extent cx="6188710" cy="3469640"/>
            <wp:effectExtent l="0" t="0" r="254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88710" cy="3469640"/>
                    </a:xfrm>
                    <a:prstGeom prst="rect">
                      <a:avLst/>
                    </a:prstGeom>
                  </pic:spPr>
                </pic:pic>
              </a:graphicData>
            </a:graphic>
          </wp:inline>
        </w:drawing>
      </w:r>
    </w:p>
    <w:p w14:paraId="07671F1F" w14:textId="02F83A50" w:rsidR="00390850" w:rsidRPr="00390850" w:rsidRDefault="00390850" w:rsidP="00390850">
      <w:pPr>
        <w:pStyle w:val="Caption"/>
        <w:jc w:val="center"/>
        <w:rPr>
          <w:color w:val="auto"/>
        </w:rPr>
      </w:pPr>
      <w:bookmarkStart w:id="35" w:name="_Ref41923585"/>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4</w:t>
      </w:r>
      <w:r w:rsidRPr="0074226B">
        <w:rPr>
          <w:noProof/>
          <w:color w:val="auto"/>
        </w:rPr>
        <w:fldChar w:fldCharType="end"/>
      </w:r>
      <w:bookmarkEnd w:id="35"/>
      <w:r w:rsidRPr="0074226B">
        <w:rPr>
          <w:color w:val="auto"/>
        </w:rPr>
        <w:t xml:space="preserve"> – EHL and hydrodynamic conditions during roller operation. Key: IR = Iso-viscous Rigid, VR = Viscous Rigid, VE = Viscous Elastic, IE = Iso-viscous Elastic</w:t>
      </w:r>
    </w:p>
    <w:p w14:paraId="50287190" w14:textId="5BE44030" w:rsidR="00390850" w:rsidRDefault="00180FA0" w:rsidP="00390850">
      <w:pPr>
        <w:pStyle w:val="ListParagraph"/>
        <w:numPr>
          <w:ilvl w:val="2"/>
          <w:numId w:val="34"/>
        </w:numPr>
        <w:rPr>
          <w:rStyle w:val="Heading3Char"/>
        </w:rPr>
      </w:pPr>
      <w:r>
        <w:rPr>
          <w:rStyle w:val="Heading3Char"/>
        </w:rPr>
        <w:t>Dry vs Lubricated Tribo-Dynamic Model</w:t>
      </w:r>
    </w:p>
    <w:p w14:paraId="5E45D372" w14:textId="77777777" w:rsidR="007B3133" w:rsidRPr="0074226B" w:rsidRDefault="007B3133" w:rsidP="007B3133">
      <w:r w:rsidRPr="0074226B">
        <w:t>Previously presented results confirmed the significance of considering tribo-dynamic coupling on the tribological predictions. The aim of this section is to as</w:t>
      </w:r>
      <w:r>
        <w:t>sess</w:t>
      </w:r>
      <w:r w:rsidRPr="0074226B">
        <w:t xml:space="preserve"> the significance of this coupling on dynamics via </w:t>
      </w:r>
      <w:r>
        <w:t>a</w:t>
      </w:r>
      <w:r w:rsidRPr="0074226B">
        <w:t xml:space="preserve">ffecting contact load and stiffness values. The surface deformation at the EHL contact is further exacerbated by the presence of the lubricant film. Since the contact load and </w:t>
      </w:r>
      <w:r>
        <w:t xml:space="preserve">contact </w:t>
      </w:r>
      <w:r w:rsidRPr="0074226B">
        <w:t xml:space="preserve">stiffness </w:t>
      </w:r>
      <w:r>
        <w:t>are</w:t>
      </w:r>
      <w:r w:rsidRPr="0074226B">
        <w:t xml:space="preserve"> governed by this deformation, neglecting</w:t>
      </w:r>
      <w:r>
        <w:t xml:space="preserve"> the</w:t>
      </w:r>
      <w:r w:rsidRPr="0074226B">
        <w:t xml:space="preserve"> film leads to an underestimation of the total load at the roller</w:t>
      </w:r>
      <w:r>
        <w:t>-</w:t>
      </w:r>
      <w:r w:rsidRPr="0074226B">
        <w:t xml:space="preserve">race contact. At </w:t>
      </w:r>
      <w:r w:rsidRPr="0074226B">
        <w:lastRenderedPageBreak/>
        <w:t xml:space="preserve">higher speeds, such as those present in modern </w:t>
      </w:r>
      <w:r>
        <w:t>electrified</w:t>
      </w:r>
      <w:r w:rsidRPr="0074226B">
        <w:t xml:space="preserve"> powertrains, the growth of the lubricant film due to the increased entraining motion into the conjunction cannot be neglected – as is shown in </w:t>
      </w:r>
      <w:r w:rsidRPr="0074226B">
        <w:fldChar w:fldCharType="begin"/>
      </w:r>
      <w:r w:rsidRPr="0074226B">
        <w:instrText xml:space="preserve"> REF _Ref34590927 \h </w:instrText>
      </w:r>
      <w:r w:rsidRPr="0074226B">
        <w:fldChar w:fldCharType="separate"/>
      </w:r>
      <w:r w:rsidRPr="0074226B">
        <w:t xml:space="preserve">Figure </w:t>
      </w:r>
      <w:r>
        <w:rPr>
          <w:noProof/>
        </w:rPr>
        <w:t>11</w:t>
      </w:r>
      <w:r w:rsidRPr="0074226B">
        <w:fldChar w:fldCharType="end"/>
      </w:r>
      <w:r w:rsidRPr="0074226B">
        <w:t xml:space="preserve"> with a film growth from 0.1 to 1.9 </w:t>
      </w:r>
      <w:r w:rsidRPr="0074226B">
        <w:rPr>
          <w:rFonts w:cs="Calibri"/>
        </w:rPr>
        <w:t>µ</w:t>
      </w:r>
      <w:r w:rsidRPr="0074226B">
        <w:t xml:space="preserve">m. The implicit tribological model was run for </w:t>
      </w:r>
      <w:r>
        <w:t>two</w:t>
      </w:r>
      <w:r w:rsidRPr="0074226B">
        <w:t xml:space="preserve"> cases, including and negating lubricant film thickness in the </w:t>
      </w:r>
      <w:r>
        <w:t>deformation obtained from equation 5</w:t>
      </w:r>
      <w:r w:rsidRPr="0074226B">
        <w:t xml:space="preserve">. The difference in magnitude at each time step is computed, and the increase in load magnitude between a dry and lubricated model is calculated. For EHL loads, the magnitude of the load difference through the speed sweep is plotted in </w:t>
      </w:r>
      <w:r w:rsidRPr="0074226B">
        <w:fldChar w:fldCharType="begin"/>
      </w:r>
      <w:r w:rsidRPr="0074226B">
        <w:instrText xml:space="preserve"> REF _Ref34818998 \h </w:instrText>
      </w:r>
      <w:r w:rsidRPr="0074226B">
        <w:fldChar w:fldCharType="separate"/>
      </w:r>
      <w:r w:rsidRPr="0074226B">
        <w:t xml:space="preserve">Figure </w:t>
      </w:r>
      <w:r>
        <w:rPr>
          <w:noProof/>
        </w:rPr>
        <w:t>15</w:t>
      </w:r>
      <w:r w:rsidRPr="0074226B">
        <w:fldChar w:fldCharType="end"/>
      </w:r>
      <w:r w:rsidRPr="0074226B">
        <w:t>.</w:t>
      </w:r>
    </w:p>
    <w:p w14:paraId="37CD9B6D" w14:textId="77777777" w:rsidR="007B3133" w:rsidRPr="0074226B" w:rsidRDefault="007B3133" w:rsidP="007B3133">
      <w:pPr>
        <w:keepNext/>
        <w:jc w:val="center"/>
      </w:pPr>
      <w:r w:rsidRPr="002D2F3D">
        <w:rPr>
          <w:noProof/>
        </w:rPr>
        <w:drawing>
          <wp:inline distT="0" distB="0" distL="0" distR="0" wp14:anchorId="29C00B5B" wp14:editId="47806738">
            <wp:extent cx="6188710" cy="3265731"/>
            <wp:effectExtent l="0" t="0" r="254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4514"/>
                    <a:stretch/>
                  </pic:blipFill>
                  <pic:spPr bwMode="auto">
                    <a:xfrm>
                      <a:off x="0" y="0"/>
                      <a:ext cx="6188710" cy="3265731"/>
                    </a:xfrm>
                    <a:prstGeom prst="rect">
                      <a:avLst/>
                    </a:prstGeom>
                    <a:ln>
                      <a:noFill/>
                    </a:ln>
                    <a:extLst>
                      <a:ext uri="{53640926-AAD7-44D8-BBD7-CCE9431645EC}">
                        <a14:shadowObscured xmlns:a14="http://schemas.microsoft.com/office/drawing/2010/main"/>
                      </a:ext>
                    </a:extLst>
                  </pic:spPr>
                </pic:pic>
              </a:graphicData>
            </a:graphic>
          </wp:inline>
        </w:drawing>
      </w:r>
    </w:p>
    <w:p w14:paraId="65D0645C" w14:textId="77777777" w:rsidR="007B3133" w:rsidRPr="0074226B" w:rsidRDefault="007B3133" w:rsidP="007B3133">
      <w:pPr>
        <w:pStyle w:val="Caption"/>
        <w:jc w:val="center"/>
        <w:rPr>
          <w:color w:val="auto"/>
        </w:rPr>
      </w:pPr>
      <w:bookmarkStart w:id="36" w:name="_Ref34818998"/>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5</w:t>
      </w:r>
      <w:r w:rsidRPr="0074226B">
        <w:rPr>
          <w:noProof/>
          <w:color w:val="auto"/>
        </w:rPr>
        <w:fldChar w:fldCharType="end"/>
      </w:r>
      <w:bookmarkEnd w:id="36"/>
      <w:r w:rsidRPr="0074226B">
        <w:rPr>
          <w:color w:val="auto"/>
        </w:rPr>
        <w:t xml:space="preserve"> - Contact Load Difference Between Dry and Lubricated Model</w:t>
      </w:r>
    </w:p>
    <w:p w14:paraId="06A70D5E" w14:textId="77777777" w:rsidR="007B3133" w:rsidRPr="0074226B" w:rsidRDefault="007B3133" w:rsidP="007B3133">
      <w:r w:rsidRPr="0074226B">
        <w:t>There is an increasing load difference across the speed sweep, with fluctuations arising from the dynamics of the system. It is clear that neglecting lubricant film thickness lead</w:t>
      </w:r>
      <w:r>
        <w:t>s</w:t>
      </w:r>
      <w:r w:rsidRPr="0074226B">
        <w:t xml:space="preserve"> to significant underestimation of the contact load, hence inaccurate dynamics as well as tribological calculations. This effect gains more significance at higher speeds which highlights the necessity of considering tribo-dynamic coupling for </w:t>
      </w:r>
      <w:r>
        <w:t>high-</w:t>
      </w:r>
      <w:r w:rsidRPr="0074226B">
        <w:t xml:space="preserve">speed conditions </w:t>
      </w:r>
      <w:r>
        <w:t>in</w:t>
      </w:r>
      <w:r w:rsidRPr="0074226B">
        <w:t xml:space="preserve"> </w:t>
      </w:r>
      <w:r>
        <w:t>electrified</w:t>
      </w:r>
      <w:r w:rsidRPr="0074226B">
        <w:t xml:space="preserve"> powertrains. To fully understand the requirement for </w:t>
      </w:r>
      <w:r>
        <w:t xml:space="preserve">a </w:t>
      </w:r>
      <w:r w:rsidRPr="0074226B">
        <w:t>lubricated bearing model, the percentage difference between both cases is presented at three different rotational speed snapshots of 3</w:t>
      </w:r>
      <w:r>
        <w:t> </w:t>
      </w:r>
      <w:r w:rsidRPr="00EF6D26">
        <w:t>050</w:t>
      </w:r>
      <w:r>
        <w:t> </w:t>
      </w:r>
      <w:r w:rsidRPr="00EF6D26">
        <w:t>rpm</w:t>
      </w:r>
      <w:r w:rsidRPr="0074226B">
        <w:t>, 14</w:t>
      </w:r>
      <w:r>
        <w:t> </w:t>
      </w:r>
      <w:r w:rsidRPr="0074226B">
        <w:t>135</w:t>
      </w:r>
      <w:r>
        <w:t> </w:t>
      </w:r>
      <w:r w:rsidRPr="0074226B">
        <w:t>rpm, and 14</w:t>
      </w:r>
      <w:r>
        <w:t> </w:t>
      </w:r>
      <w:r w:rsidRPr="0074226B">
        <w:t>855</w:t>
      </w:r>
      <w:r>
        <w:t> </w:t>
      </w:r>
      <w:r w:rsidRPr="0074226B">
        <w:t>rpm in</w:t>
      </w:r>
      <w:r>
        <w:t xml:space="preserve"> </w:t>
      </w:r>
      <w:r>
        <w:fldChar w:fldCharType="begin"/>
      </w:r>
      <w:r>
        <w:instrText xml:space="preserve"> REF _Ref45010750 \h </w:instrText>
      </w:r>
      <w:r>
        <w:fldChar w:fldCharType="separate"/>
      </w:r>
      <w:r>
        <w:t xml:space="preserve">Figure </w:t>
      </w:r>
      <w:r>
        <w:rPr>
          <w:noProof/>
        </w:rPr>
        <w:t>16</w:t>
      </w:r>
      <w:r>
        <w:fldChar w:fldCharType="end"/>
      </w:r>
      <w:r w:rsidRPr="0074226B">
        <w:t>. At low speeds and relatively low dynamic load, the addition of the film contributes to a 14.8% greater load prediction than a dry model, showing that the film inclusion has a significant contribution even at low rotational speeds. At shaft speeds of 14</w:t>
      </w:r>
      <w:r>
        <w:t> </w:t>
      </w:r>
      <w:r w:rsidRPr="0074226B">
        <w:t>135</w:t>
      </w:r>
      <w:r>
        <w:t> </w:t>
      </w:r>
      <w:r w:rsidRPr="0074226B">
        <w:t>rpm, the first order resonance in the system, as shown in the frequency plots, creates high dynamic loading. At peak load, the growth of the film is still present, however</w:t>
      </w:r>
      <w:r>
        <w:t>,</w:t>
      </w:r>
      <w:r w:rsidRPr="0074226B">
        <w:t xml:space="preserve"> the high contact deformation is close to the magnitude of the film growth, hence the difference between dry and lubricated model reaches 25.1%. As the system passes </w:t>
      </w:r>
      <w:r w:rsidRPr="0074226B">
        <w:lastRenderedPageBreak/>
        <w:t>through this resonant region and the overall dynamic load is reduced, the percentage load difference reaches values as high as 149% as the effect of the film growth at high speeds exceeds that of the surface deformation.</w:t>
      </w:r>
    </w:p>
    <w:p w14:paraId="51B890DC" w14:textId="77777777" w:rsidR="007B3133" w:rsidRPr="0074226B" w:rsidRDefault="007B3133" w:rsidP="007B3133"/>
    <w:p w14:paraId="309A2D3A" w14:textId="77777777" w:rsidR="007B3133" w:rsidRPr="0074226B" w:rsidRDefault="007B3133" w:rsidP="007B3133">
      <w:pPr>
        <w:jc w:val="center"/>
      </w:pPr>
      <w:r w:rsidRPr="00874CC7">
        <w:rPr>
          <w:noProof/>
        </w:rPr>
        <w:drawing>
          <wp:inline distT="0" distB="0" distL="0" distR="0" wp14:anchorId="24049BEC" wp14:editId="5FDE78A3">
            <wp:extent cx="5712031" cy="268898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3716" cy="2694481"/>
                    </a:xfrm>
                    <a:prstGeom prst="rect">
                      <a:avLst/>
                    </a:prstGeom>
                  </pic:spPr>
                </pic:pic>
              </a:graphicData>
            </a:graphic>
          </wp:inline>
        </w:drawing>
      </w:r>
      <w:r w:rsidRPr="00EB2301">
        <w:rPr>
          <w:noProof/>
        </w:rPr>
        <w:t xml:space="preserve"> </w:t>
      </w:r>
      <w:r w:rsidRPr="00227549">
        <w:rPr>
          <w:noProof/>
        </w:rPr>
        <w:drawing>
          <wp:inline distT="0" distB="0" distL="0" distR="0" wp14:anchorId="74C6DF20" wp14:editId="0C6ACDA2">
            <wp:extent cx="5819775" cy="27492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5829"/>
                    <a:stretch/>
                  </pic:blipFill>
                  <pic:spPr bwMode="auto">
                    <a:xfrm>
                      <a:off x="0" y="0"/>
                      <a:ext cx="5845015" cy="2761178"/>
                    </a:xfrm>
                    <a:prstGeom prst="rect">
                      <a:avLst/>
                    </a:prstGeom>
                    <a:ln>
                      <a:noFill/>
                    </a:ln>
                    <a:extLst>
                      <a:ext uri="{53640926-AAD7-44D8-BBD7-CCE9431645EC}">
                        <a14:shadowObscured xmlns:a14="http://schemas.microsoft.com/office/drawing/2010/main"/>
                      </a:ext>
                    </a:extLst>
                  </pic:spPr>
                </pic:pic>
              </a:graphicData>
            </a:graphic>
          </wp:inline>
        </w:drawing>
      </w:r>
    </w:p>
    <w:p w14:paraId="25C5D3BA" w14:textId="77777777" w:rsidR="007B3133" w:rsidRDefault="007B3133" w:rsidP="007B3133">
      <w:pPr>
        <w:keepNext/>
        <w:jc w:val="center"/>
      </w:pPr>
      <w:r w:rsidRPr="00653990">
        <w:rPr>
          <w:noProof/>
        </w:rPr>
        <w:lastRenderedPageBreak/>
        <w:drawing>
          <wp:inline distT="0" distB="0" distL="0" distR="0" wp14:anchorId="785F6ED4" wp14:editId="002BB6F4">
            <wp:extent cx="5863602" cy="2766951"/>
            <wp:effectExtent l="0" t="0" r="381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71535" cy="2770694"/>
                    </a:xfrm>
                    <a:prstGeom prst="rect">
                      <a:avLst/>
                    </a:prstGeom>
                  </pic:spPr>
                </pic:pic>
              </a:graphicData>
            </a:graphic>
          </wp:inline>
        </w:drawing>
      </w:r>
    </w:p>
    <w:p w14:paraId="31584F41" w14:textId="77777777" w:rsidR="007B3133" w:rsidRPr="0074226B" w:rsidRDefault="007B3133" w:rsidP="007B3133">
      <w:pPr>
        <w:pStyle w:val="Caption"/>
        <w:jc w:val="center"/>
      </w:pPr>
      <w:bookmarkStart w:id="37" w:name="_Ref45010750"/>
      <w:r>
        <w:t xml:space="preserve">Figure </w:t>
      </w:r>
      <w:r w:rsidR="00ED4957">
        <w:fldChar w:fldCharType="begin"/>
      </w:r>
      <w:r w:rsidR="00ED4957">
        <w:instrText xml:space="preserve"> SEQ Figure \* ARABIC </w:instrText>
      </w:r>
      <w:r w:rsidR="00ED4957">
        <w:fldChar w:fldCharType="separate"/>
      </w:r>
      <w:r>
        <w:rPr>
          <w:noProof/>
        </w:rPr>
        <w:t>16</w:t>
      </w:r>
      <w:r w:rsidR="00ED4957">
        <w:rPr>
          <w:noProof/>
        </w:rPr>
        <w:fldChar w:fldCharType="end"/>
      </w:r>
      <w:bookmarkEnd w:id="37"/>
      <w:r>
        <w:t xml:space="preserve"> </w:t>
      </w:r>
      <w:r w:rsidRPr="003C72B3">
        <w:t xml:space="preserve"> - Dry and lubricated model load difference: a) 3 050 rpm, b) 14 135 rpm, c) 14 855 rpm</w:t>
      </w:r>
    </w:p>
    <w:p w14:paraId="23E52B6F" w14:textId="77777777" w:rsidR="007B3133" w:rsidRPr="0074226B" w:rsidRDefault="007B3133" w:rsidP="007B3133">
      <w:r w:rsidRPr="0074226B">
        <w:t xml:space="preserve">At high speeds in periods of resonance, the magnitude of the bearing load dominates, and the effect of the increasing film thickness with speed diminishes in regions of resonance. The percentage difference between the dry and lubricated model is lower as the external force and corresponding surface deformation prevails the effect of the film. However, at high speeds outside </w:t>
      </w:r>
      <w:r>
        <w:t xml:space="preserve">of </w:t>
      </w:r>
      <w:r w:rsidRPr="0074226B">
        <w:t xml:space="preserve">this period of resonance, the film thickness is of the same order as the deformation and the percentage difference between the two models is much greater. </w:t>
      </w:r>
      <w:r w:rsidRPr="0074226B">
        <w:rPr>
          <w:szCs w:val="28"/>
          <w:lang w:val="en-US"/>
        </w:rPr>
        <w:t xml:space="preserve"> </w:t>
      </w:r>
    </w:p>
    <w:p w14:paraId="723DE027" w14:textId="70D6C4BF" w:rsidR="00552890" w:rsidRDefault="00552890" w:rsidP="00387809">
      <w:pPr>
        <w:rPr>
          <w:rStyle w:val="Heading3Char"/>
        </w:rPr>
      </w:pPr>
    </w:p>
    <w:p w14:paraId="1FEC70DC" w14:textId="3E74D65C" w:rsidR="00552890" w:rsidRDefault="00387809" w:rsidP="00390850">
      <w:pPr>
        <w:pStyle w:val="ListParagraph"/>
        <w:numPr>
          <w:ilvl w:val="2"/>
          <w:numId w:val="34"/>
        </w:numPr>
        <w:rPr>
          <w:rStyle w:val="Heading3Char"/>
        </w:rPr>
      </w:pPr>
      <w:bookmarkStart w:id="38" w:name="_Toc40730189"/>
      <w:r w:rsidRPr="00387809">
        <w:rPr>
          <w:rStyle w:val="Heading3Char"/>
        </w:rPr>
        <w:t>Numerical EHL Result</w:t>
      </w:r>
      <w:r w:rsidR="00552890">
        <w:rPr>
          <w:rStyle w:val="Heading3Char"/>
        </w:rPr>
        <w:t>s</w:t>
      </w:r>
      <w:bookmarkEnd w:id="38"/>
    </w:p>
    <w:p w14:paraId="4928A89C" w14:textId="77777777" w:rsidR="00EA653D" w:rsidRPr="0074226B" w:rsidRDefault="00EA653D" w:rsidP="00EA653D">
      <w:r w:rsidRPr="0074226B">
        <w:t xml:space="preserve">Full numerical simulation is required to obtain detailed pressure and film thickness distributions. These distributions reveal the realistic pressure and film values at </w:t>
      </w:r>
      <w:r>
        <w:t xml:space="preserve">the </w:t>
      </w:r>
      <w:r w:rsidRPr="0074226B">
        <w:t>contact for in depth durability, efficiency and thermal analysis. At 8</w:t>
      </w:r>
      <w:r>
        <w:t> </w:t>
      </w:r>
      <w:r w:rsidRPr="0074226B">
        <w:t>350</w:t>
      </w:r>
      <w:r>
        <w:t xml:space="preserve"> </w:t>
      </w:r>
      <w:r w:rsidRPr="0074226B">
        <w:t xml:space="preserve">rpm, focussing on one roller orbit, the selected points for EHL numerical analysis are shown in </w:t>
      </w:r>
      <w:r>
        <w:fldChar w:fldCharType="begin"/>
      </w:r>
      <w:r>
        <w:instrText xml:space="preserve"> REF _Ref41924671 \h </w:instrText>
      </w:r>
      <w:r>
        <w:fldChar w:fldCharType="separate"/>
      </w:r>
      <w:r w:rsidRPr="0074226B">
        <w:t xml:space="preserve">Figure </w:t>
      </w:r>
      <w:r>
        <w:rPr>
          <w:noProof/>
        </w:rPr>
        <w:t>17</w:t>
      </w:r>
      <w:r>
        <w:fldChar w:fldCharType="end"/>
      </w:r>
      <w:r w:rsidRPr="0074226B">
        <w:t xml:space="preserve">. These load values are found from the implicit tribological model when the roller enters the loaded region of the bearing. The corresponding points on the bearing circumference are also shown. </w:t>
      </w:r>
    </w:p>
    <w:p w14:paraId="37D94C41" w14:textId="77777777" w:rsidR="00EA653D" w:rsidRPr="0074226B" w:rsidRDefault="00EA653D" w:rsidP="00EA653D"/>
    <w:p w14:paraId="264F1C74" w14:textId="77777777" w:rsidR="00EA653D" w:rsidRPr="0074226B" w:rsidRDefault="00EA653D" w:rsidP="00EA653D">
      <w:pPr>
        <w:keepNext/>
        <w:jc w:val="center"/>
      </w:pPr>
      <w:r>
        <w:rPr>
          <w:noProof/>
        </w:rPr>
        <w:lastRenderedPageBreak/>
        <w:drawing>
          <wp:inline distT="0" distB="0" distL="0" distR="0" wp14:anchorId="661E6BB0" wp14:editId="38163B78">
            <wp:extent cx="6188710" cy="2985770"/>
            <wp:effectExtent l="0" t="0" r="2540" b="508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 17 – Selected Points for Numerical EHL Model.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88710" cy="2985770"/>
                    </a:xfrm>
                    <a:prstGeom prst="rect">
                      <a:avLst/>
                    </a:prstGeom>
                  </pic:spPr>
                </pic:pic>
              </a:graphicData>
            </a:graphic>
          </wp:inline>
        </w:drawing>
      </w:r>
    </w:p>
    <w:p w14:paraId="44034284" w14:textId="77777777" w:rsidR="00EA653D" w:rsidRPr="0074226B" w:rsidRDefault="00EA653D" w:rsidP="00EA653D">
      <w:pPr>
        <w:pStyle w:val="Caption"/>
        <w:jc w:val="center"/>
        <w:rPr>
          <w:color w:val="auto"/>
        </w:rPr>
      </w:pPr>
      <w:bookmarkStart w:id="39" w:name="_Ref41924671"/>
      <w:r w:rsidRPr="0074226B">
        <w:rPr>
          <w:color w:val="auto"/>
        </w:rPr>
        <w:t xml:space="preserve">Figure </w:t>
      </w:r>
      <w:r w:rsidRPr="0074226B">
        <w:rPr>
          <w:color w:val="auto"/>
        </w:rPr>
        <w:fldChar w:fldCharType="begin"/>
      </w:r>
      <w:r w:rsidRPr="0074226B">
        <w:rPr>
          <w:color w:val="auto"/>
        </w:rPr>
        <w:instrText xml:space="preserve"> SEQ Figure \* ARABIC </w:instrText>
      </w:r>
      <w:r w:rsidRPr="0074226B">
        <w:rPr>
          <w:color w:val="auto"/>
        </w:rPr>
        <w:fldChar w:fldCharType="separate"/>
      </w:r>
      <w:r>
        <w:rPr>
          <w:noProof/>
          <w:color w:val="auto"/>
        </w:rPr>
        <w:t>17</w:t>
      </w:r>
      <w:r w:rsidRPr="0074226B">
        <w:rPr>
          <w:noProof/>
          <w:color w:val="auto"/>
        </w:rPr>
        <w:fldChar w:fldCharType="end"/>
      </w:r>
      <w:bookmarkEnd w:id="39"/>
      <w:r w:rsidRPr="0074226B">
        <w:rPr>
          <w:color w:val="auto"/>
        </w:rPr>
        <w:t xml:space="preserve"> – Selected Points for Numerical EHL Model</w:t>
      </w:r>
    </w:p>
    <w:p w14:paraId="4C1B9A85" w14:textId="77777777" w:rsidR="00EA653D" w:rsidRPr="0074226B" w:rsidRDefault="00EA653D" w:rsidP="00EA653D">
      <w:r w:rsidRPr="0074226B">
        <w:t xml:space="preserve">The load values are passed explicitly to the numerical EHL model along with entrainment velocity, lubricant and solid properties. From the nodes presented, </w:t>
      </w:r>
      <w:r>
        <w:t xml:space="preserve">the </w:t>
      </w:r>
      <w:r w:rsidRPr="0074226B">
        <w:t xml:space="preserve">pressure distribution and film thickness across the contact are obtained. These are presented in </w:t>
      </w:r>
      <w:r>
        <w:t>F</w:t>
      </w:r>
      <w:r w:rsidRPr="0074226B">
        <w:t>igure 18.</w:t>
      </w:r>
    </w:p>
    <w:p w14:paraId="5A03AE9D" w14:textId="77777777" w:rsidR="00EA653D" w:rsidRPr="0074226B" w:rsidRDefault="00EA653D" w:rsidP="00EA653D"/>
    <w:p w14:paraId="5A4EB61E" w14:textId="77777777" w:rsidR="00EA653D" w:rsidRPr="0074226B" w:rsidRDefault="00EA653D" w:rsidP="00EA653D">
      <w:pPr>
        <w:keepNext/>
      </w:pPr>
      <w:r w:rsidRPr="006F1F82">
        <w:rPr>
          <w:noProof/>
        </w:rPr>
        <w:lastRenderedPageBreak/>
        <w:drawing>
          <wp:inline distT="0" distB="0" distL="0" distR="0" wp14:anchorId="47F44016" wp14:editId="004B6F80">
            <wp:extent cx="6188710" cy="2934867"/>
            <wp:effectExtent l="0" t="0" r="254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5154"/>
                    <a:stretch/>
                  </pic:blipFill>
                  <pic:spPr bwMode="auto">
                    <a:xfrm>
                      <a:off x="0" y="0"/>
                      <a:ext cx="6188710" cy="2934867"/>
                    </a:xfrm>
                    <a:prstGeom prst="rect">
                      <a:avLst/>
                    </a:prstGeom>
                    <a:ln>
                      <a:noFill/>
                    </a:ln>
                    <a:extLst>
                      <a:ext uri="{53640926-AAD7-44D8-BBD7-CCE9431645EC}">
                        <a14:shadowObscured xmlns:a14="http://schemas.microsoft.com/office/drawing/2010/main"/>
                      </a:ext>
                    </a:extLst>
                  </pic:spPr>
                </pic:pic>
              </a:graphicData>
            </a:graphic>
          </wp:inline>
        </w:drawing>
      </w:r>
    </w:p>
    <w:p w14:paraId="18AD8B1F" w14:textId="77777777" w:rsidR="00EA653D" w:rsidRPr="0074226B" w:rsidRDefault="00EA653D" w:rsidP="00EA653D">
      <w:pPr>
        <w:keepNext/>
      </w:pPr>
      <w:r w:rsidRPr="00A72EF3">
        <w:rPr>
          <w:noProof/>
        </w:rPr>
        <w:drawing>
          <wp:inline distT="0" distB="0" distL="0" distR="0" wp14:anchorId="69013D5E" wp14:editId="6F9C1E02">
            <wp:extent cx="6188710" cy="2945500"/>
            <wp:effectExtent l="0" t="0" r="2540" b="762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4811"/>
                    <a:stretch/>
                  </pic:blipFill>
                  <pic:spPr bwMode="auto">
                    <a:xfrm>
                      <a:off x="0" y="0"/>
                      <a:ext cx="6188710" cy="2945500"/>
                    </a:xfrm>
                    <a:prstGeom prst="rect">
                      <a:avLst/>
                    </a:prstGeom>
                    <a:ln>
                      <a:noFill/>
                    </a:ln>
                    <a:extLst>
                      <a:ext uri="{53640926-AAD7-44D8-BBD7-CCE9431645EC}">
                        <a14:shadowObscured xmlns:a14="http://schemas.microsoft.com/office/drawing/2010/main"/>
                      </a:ext>
                    </a:extLst>
                  </pic:spPr>
                </pic:pic>
              </a:graphicData>
            </a:graphic>
          </wp:inline>
        </w:drawing>
      </w:r>
    </w:p>
    <w:p w14:paraId="54BEDF28" w14:textId="77777777" w:rsidR="00EA653D" w:rsidRPr="0074226B" w:rsidRDefault="00EA653D" w:rsidP="00EA653D">
      <w:pPr>
        <w:keepNext/>
      </w:pPr>
      <w:r w:rsidRPr="009B125B">
        <w:rPr>
          <w:noProof/>
        </w:rPr>
        <w:lastRenderedPageBreak/>
        <w:drawing>
          <wp:inline distT="0" distB="0" distL="0" distR="0" wp14:anchorId="5338194D" wp14:editId="2A2F9270">
            <wp:extent cx="6188710" cy="2924234"/>
            <wp:effectExtent l="0" t="0" r="2540" b="952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t="5498"/>
                    <a:stretch/>
                  </pic:blipFill>
                  <pic:spPr bwMode="auto">
                    <a:xfrm>
                      <a:off x="0" y="0"/>
                      <a:ext cx="6188710" cy="2924234"/>
                    </a:xfrm>
                    <a:prstGeom prst="rect">
                      <a:avLst/>
                    </a:prstGeom>
                    <a:ln>
                      <a:noFill/>
                    </a:ln>
                    <a:extLst>
                      <a:ext uri="{53640926-AAD7-44D8-BBD7-CCE9431645EC}">
                        <a14:shadowObscured xmlns:a14="http://schemas.microsoft.com/office/drawing/2010/main"/>
                      </a:ext>
                    </a:extLst>
                  </pic:spPr>
                </pic:pic>
              </a:graphicData>
            </a:graphic>
          </wp:inline>
        </w:drawing>
      </w:r>
    </w:p>
    <w:p w14:paraId="3983D288" w14:textId="77777777" w:rsidR="00EA653D" w:rsidRPr="0074226B" w:rsidRDefault="00EA653D" w:rsidP="00EA653D">
      <w:pPr>
        <w:keepNext/>
      </w:pPr>
      <w:r w:rsidRPr="004A363F">
        <w:rPr>
          <w:noProof/>
        </w:rPr>
        <w:drawing>
          <wp:inline distT="0" distB="0" distL="0" distR="0" wp14:anchorId="7E11A900" wp14:editId="068D6ECC">
            <wp:extent cx="6188710" cy="2977397"/>
            <wp:effectExtent l="0" t="0" r="254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3780"/>
                    <a:stretch/>
                  </pic:blipFill>
                  <pic:spPr bwMode="auto">
                    <a:xfrm>
                      <a:off x="0" y="0"/>
                      <a:ext cx="6188710" cy="2977397"/>
                    </a:xfrm>
                    <a:prstGeom prst="rect">
                      <a:avLst/>
                    </a:prstGeom>
                    <a:ln>
                      <a:noFill/>
                    </a:ln>
                    <a:extLst>
                      <a:ext uri="{53640926-AAD7-44D8-BBD7-CCE9431645EC}">
                        <a14:shadowObscured xmlns:a14="http://schemas.microsoft.com/office/drawing/2010/main"/>
                      </a:ext>
                    </a:extLst>
                  </pic:spPr>
                </pic:pic>
              </a:graphicData>
            </a:graphic>
          </wp:inline>
        </w:drawing>
      </w:r>
    </w:p>
    <w:p w14:paraId="11306C72" w14:textId="77777777" w:rsidR="00EA653D" w:rsidRPr="0074226B" w:rsidRDefault="00EA653D" w:rsidP="00EA653D">
      <w:pPr>
        <w:keepNext/>
      </w:pPr>
      <w:r w:rsidRPr="00183C75">
        <w:rPr>
          <w:noProof/>
        </w:rPr>
        <w:lastRenderedPageBreak/>
        <w:drawing>
          <wp:inline distT="0" distB="0" distL="0" distR="0" wp14:anchorId="7AE03D15" wp14:editId="07943895">
            <wp:extent cx="6188710" cy="2934867"/>
            <wp:effectExtent l="0" t="0" r="254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t="5154"/>
                    <a:stretch/>
                  </pic:blipFill>
                  <pic:spPr bwMode="auto">
                    <a:xfrm>
                      <a:off x="0" y="0"/>
                      <a:ext cx="6188710" cy="2934867"/>
                    </a:xfrm>
                    <a:prstGeom prst="rect">
                      <a:avLst/>
                    </a:prstGeom>
                    <a:ln>
                      <a:noFill/>
                    </a:ln>
                    <a:extLst>
                      <a:ext uri="{53640926-AAD7-44D8-BBD7-CCE9431645EC}">
                        <a14:shadowObscured xmlns:a14="http://schemas.microsoft.com/office/drawing/2010/main"/>
                      </a:ext>
                    </a:extLst>
                  </pic:spPr>
                </pic:pic>
              </a:graphicData>
            </a:graphic>
          </wp:inline>
        </w:drawing>
      </w:r>
    </w:p>
    <w:p w14:paraId="09BD1E5E" w14:textId="77777777" w:rsidR="00EA653D" w:rsidRDefault="00EA653D" w:rsidP="00EA653D">
      <w:pPr>
        <w:keepNext/>
      </w:pPr>
      <w:r w:rsidRPr="00214723">
        <w:rPr>
          <w:noProof/>
        </w:rPr>
        <w:drawing>
          <wp:inline distT="0" distB="0" distL="0" distR="0" wp14:anchorId="5C4B599C" wp14:editId="51B99953">
            <wp:extent cx="6188710" cy="2945500"/>
            <wp:effectExtent l="0" t="0" r="2540" b="762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4811"/>
                    <a:stretch/>
                  </pic:blipFill>
                  <pic:spPr bwMode="auto">
                    <a:xfrm>
                      <a:off x="0" y="0"/>
                      <a:ext cx="6188710" cy="2945500"/>
                    </a:xfrm>
                    <a:prstGeom prst="rect">
                      <a:avLst/>
                    </a:prstGeom>
                    <a:ln>
                      <a:noFill/>
                    </a:ln>
                    <a:extLst>
                      <a:ext uri="{53640926-AAD7-44D8-BBD7-CCE9431645EC}">
                        <a14:shadowObscured xmlns:a14="http://schemas.microsoft.com/office/drawing/2010/main"/>
                      </a:ext>
                    </a:extLst>
                  </pic:spPr>
                </pic:pic>
              </a:graphicData>
            </a:graphic>
          </wp:inline>
        </w:drawing>
      </w:r>
    </w:p>
    <w:p w14:paraId="3742C488" w14:textId="77777777" w:rsidR="00EA653D" w:rsidRDefault="00EA653D" w:rsidP="00EA653D">
      <w:pPr>
        <w:pStyle w:val="Caption"/>
        <w:jc w:val="center"/>
      </w:pPr>
      <w:bookmarkStart w:id="40" w:name="_Ref44856145"/>
      <w:r>
        <w:t xml:space="preserve">Figure </w:t>
      </w:r>
      <w:r w:rsidR="00ED4957">
        <w:fldChar w:fldCharType="begin"/>
      </w:r>
      <w:r w:rsidR="00ED4957">
        <w:instrText xml:space="preserve"> SEQ Figure \* ARABIC </w:instrText>
      </w:r>
      <w:r w:rsidR="00ED4957">
        <w:fldChar w:fldCharType="separate"/>
      </w:r>
      <w:r>
        <w:rPr>
          <w:noProof/>
        </w:rPr>
        <w:t>18</w:t>
      </w:r>
      <w:r w:rsidR="00ED4957">
        <w:rPr>
          <w:noProof/>
        </w:rPr>
        <w:fldChar w:fldCharType="end"/>
      </w:r>
      <w:bookmarkEnd w:id="40"/>
      <w:r>
        <w:t xml:space="preserve"> - </w:t>
      </w:r>
      <w:r w:rsidRPr="00E3406E">
        <w:t>EHL Pressure and Film Thickness Distributions: a) Node 1, b) Node 2, c) Node 3, d) Node 4, e) Node 5, f) Node 6</w:t>
      </w:r>
    </w:p>
    <w:p w14:paraId="177A5AB8" w14:textId="77777777" w:rsidR="00EA653D" w:rsidRDefault="00EA653D" w:rsidP="00EA653D"/>
    <w:p w14:paraId="5CBB124C" w14:textId="0B8ACC59" w:rsidR="00EA653D" w:rsidRPr="0074226B" w:rsidRDefault="00EA653D" w:rsidP="00EA653D">
      <w:r>
        <w:t>In each of these</w:t>
      </w:r>
      <w:r w:rsidRPr="0074226B">
        <w:t xml:space="preserve"> plots, it is possible again to see the central film thickness drop as the roller enters, then exits the loaded region. These central film values are represented by circles in</w:t>
      </w:r>
      <w:r>
        <w:t xml:space="preserve"> </w:t>
      </w:r>
      <w:r>
        <w:fldChar w:fldCharType="begin"/>
      </w:r>
      <w:r>
        <w:instrText xml:space="preserve"> REF _Ref44856145 \h </w:instrText>
      </w:r>
      <w:r>
        <w:fldChar w:fldCharType="separate"/>
      </w:r>
      <w:r>
        <w:t xml:space="preserve">Figure </w:t>
      </w:r>
      <w:r>
        <w:rPr>
          <w:noProof/>
        </w:rPr>
        <w:t>18</w:t>
      </w:r>
      <w:r>
        <w:fldChar w:fldCharType="end"/>
      </w:r>
      <w:r w:rsidRPr="0074226B">
        <w:t xml:space="preserve">. Agreement between the extrapolated film formulae and the numerical model for calculating central film values are presented in </w:t>
      </w:r>
      <w:r>
        <w:t>T</w:t>
      </w:r>
      <w:r w:rsidRPr="0074226B">
        <w:t xml:space="preserve">able 4. This confirms the validity of using extrapolated film thickness equation in the implicit tribological model. It is shown that the central nodes </w:t>
      </w:r>
      <w:r>
        <w:t>which</w:t>
      </w:r>
      <w:r w:rsidRPr="0074226B">
        <w:t xml:space="preserve"> correspond to the higher loads in the loaded region have the lowest percentage difference in comparison to the lightly loaded nodes at the outer edges.</w:t>
      </w:r>
    </w:p>
    <w:p w14:paraId="5ADCEF81" w14:textId="77777777" w:rsidR="007D764E" w:rsidRPr="007D764E" w:rsidRDefault="007D764E" w:rsidP="007D764E">
      <w:pPr>
        <w:keepNext/>
        <w:spacing w:before="0" w:after="200"/>
        <w:jc w:val="center"/>
        <w:rPr>
          <w:i/>
          <w:iCs/>
          <w:sz w:val="18"/>
          <w:szCs w:val="18"/>
        </w:rPr>
      </w:pPr>
      <w:bookmarkStart w:id="41" w:name="_Ref41920128"/>
      <w:r w:rsidRPr="007D764E">
        <w:rPr>
          <w:i/>
          <w:iCs/>
          <w:sz w:val="18"/>
          <w:szCs w:val="18"/>
        </w:rPr>
        <w:lastRenderedPageBreak/>
        <w:t xml:space="preserve">Table </w:t>
      </w:r>
      <w:bookmarkEnd w:id="41"/>
      <w:r w:rsidRPr="007D764E">
        <w:rPr>
          <w:i/>
          <w:iCs/>
          <w:sz w:val="18"/>
          <w:szCs w:val="18"/>
        </w:rPr>
        <w:t>4 – Extrapolated film formulae and numerical model central film thickness comparison</w:t>
      </w:r>
    </w:p>
    <w:tbl>
      <w:tblPr>
        <w:tblStyle w:val="TableGrid2"/>
        <w:tblW w:w="8221"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1275"/>
        <w:gridCol w:w="2410"/>
        <w:gridCol w:w="2835"/>
        <w:gridCol w:w="1701"/>
      </w:tblGrid>
      <w:tr w:rsidR="007D764E" w:rsidRPr="007D764E" w14:paraId="7E92B631" w14:textId="77777777" w:rsidTr="007D764E">
        <w:trPr>
          <w:trHeight w:val="353"/>
          <w:jc w:val="center"/>
        </w:trPr>
        <w:tc>
          <w:tcPr>
            <w:tcW w:w="1275" w:type="dxa"/>
            <w:tcBorders>
              <w:top w:val="single" w:sz="4" w:space="0" w:color="000000"/>
              <w:bottom w:val="single" w:sz="4" w:space="0" w:color="auto"/>
            </w:tcBorders>
            <w:vAlign w:val="center"/>
          </w:tcPr>
          <w:p w14:paraId="68DD188E" w14:textId="77777777" w:rsidR="007D764E" w:rsidRPr="007D764E" w:rsidRDefault="007D764E" w:rsidP="007D764E">
            <w:pPr>
              <w:spacing w:before="0" w:after="0"/>
              <w:jc w:val="center"/>
              <w:rPr>
                <w:b/>
                <w:bCs/>
                <w:sz w:val="18"/>
                <w:szCs w:val="18"/>
              </w:rPr>
            </w:pPr>
            <w:r w:rsidRPr="007D764E">
              <w:rPr>
                <w:b/>
                <w:bCs/>
                <w:sz w:val="18"/>
                <w:szCs w:val="18"/>
              </w:rPr>
              <w:t>Node</w:t>
            </w:r>
          </w:p>
        </w:tc>
        <w:tc>
          <w:tcPr>
            <w:tcW w:w="2410" w:type="dxa"/>
            <w:tcBorders>
              <w:top w:val="single" w:sz="4" w:space="0" w:color="000000"/>
              <w:bottom w:val="single" w:sz="4" w:space="0" w:color="auto"/>
            </w:tcBorders>
            <w:vAlign w:val="center"/>
          </w:tcPr>
          <w:p w14:paraId="0503E09F" w14:textId="77777777" w:rsidR="007D764E" w:rsidRPr="007D764E" w:rsidRDefault="007D764E" w:rsidP="007D764E">
            <w:pPr>
              <w:spacing w:before="0" w:after="0"/>
              <w:jc w:val="center"/>
              <w:rPr>
                <w:b/>
                <w:bCs/>
              </w:rPr>
            </w:pPr>
            <w:r w:rsidRPr="007D764E">
              <w:rPr>
                <w:b/>
                <w:bCs/>
                <w:sz w:val="18"/>
                <w:szCs w:val="18"/>
              </w:rPr>
              <w:t>Extrapolated Formulae Central Film Thickness (</w:t>
            </w:r>
            <w:r w:rsidRPr="007D764E">
              <w:rPr>
                <w:rFonts w:cs="Calibri"/>
                <w:b/>
                <w:bCs/>
                <w:sz w:val="18"/>
                <w:szCs w:val="18"/>
              </w:rPr>
              <w:t>µ</w:t>
            </w:r>
            <w:r w:rsidRPr="007D764E">
              <w:rPr>
                <w:b/>
                <w:bCs/>
                <w:sz w:val="18"/>
                <w:szCs w:val="18"/>
              </w:rPr>
              <w:t>m)</w:t>
            </w:r>
          </w:p>
        </w:tc>
        <w:tc>
          <w:tcPr>
            <w:tcW w:w="2835" w:type="dxa"/>
            <w:tcBorders>
              <w:top w:val="single" w:sz="4" w:space="0" w:color="000000"/>
              <w:bottom w:val="single" w:sz="4" w:space="0" w:color="auto"/>
            </w:tcBorders>
            <w:vAlign w:val="center"/>
          </w:tcPr>
          <w:p w14:paraId="00CCEFDC" w14:textId="77777777" w:rsidR="007D764E" w:rsidRPr="007D764E" w:rsidRDefault="007D764E" w:rsidP="007D764E">
            <w:pPr>
              <w:spacing w:before="0" w:after="0"/>
              <w:jc w:val="center"/>
              <w:rPr>
                <w:b/>
                <w:bCs/>
                <w:sz w:val="18"/>
                <w:szCs w:val="18"/>
              </w:rPr>
            </w:pPr>
            <w:r w:rsidRPr="007D764E">
              <w:rPr>
                <w:b/>
                <w:bCs/>
                <w:sz w:val="18"/>
                <w:szCs w:val="18"/>
              </w:rPr>
              <w:t>Numerical Model Central Film Thickness (</w:t>
            </w:r>
            <w:r w:rsidRPr="007D764E">
              <w:rPr>
                <w:rFonts w:cs="Calibri"/>
                <w:b/>
                <w:bCs/>
                <w:sz w:val="18"/>
                <w:szCs w:val="18"/>
              </w:rPr>
              <w:t>µ</w:t>
            </w:r>
            <w:r w:rsidRPr="007D764E">
              <w:rPr>
                <w:b/>
                <w:bCs/>
                <w:sz w:val="18"/>
                <w:szCs w:val="18"/>
              </w:rPr>
              <w:t>m)</w:t>
            </w:r>
          </w:p>
        </w:tc>
        <w:tc>
          <w:tcPr>
            <w:tcW w:w="1701" w:type="dxa"/>
            <w:tcBorders>
              <w:top w:val="single" w:sz="4" w:space="0" w:color="000000"/>
              <w:bottom w:val="single" w:sz="4" w:space="0" w:color="auto"/>
            </w:tcBorders>
          </w:tcPr>
          <w:p w14:paraId="511A71F5" w14:textId="77777777" w:rsidR="007D764E" w:rsidRPr="007D764E" w:rsidRDefault="007D764E" w:rsidP="007D764E">
            <w:pPr>
              <w:spacing w:before="0" w:after="0"/>
              <w:jc w:val="center"/>
              <w:rPr>
                <w:b/>
                <w:bCs/>
                <w:sz w:val="18"/>
                <w:szCs w:val="18"/>
              </w:rPr>
            </w:pPr>
            <w:r w:rsidRPr="007D764E">
              <w:rPr>
                <w:b/>
                <w:bCs/>
                <w:sz w:val="18"/>
                <w:szCs w:val="18"/>
              </w:rPr>
              <w:t>Percentage Difference (%)</w:t>
            </w:r>
          </w:p>
        </w:tc>
      </w:tr>
      <w:tr w:rsidR="007D764E" w:rsidRPr="007D764E" w14:paraId="37CC1DC4" w14:textId="77777777" w:rsidTr="007D764E">
        <w:trPr>
          <w:trHeight w:val="378"/>
          <w:jc w:val="center"/>
        </w:trPr>
        <w:tc>
          <w:tcPr>
            <w:tcW w:w="1275" w:type="dxa"/>
            <w:tcBorders>
              <w:top w:val="single" w:sz="4" w:space="0" w:color="auto"/>
            </w:tcBorders>
            <w:vAlign w:val="center"/>
          </w:tcPr>
          <w:p w14:paraId="5D647A92" w14:textId="77777777" w:rsidR="007D764E" w:rsidRPr="007D764E" w:rsidRDefault="007D764E" w:rsidP="007D764E">
            <w:pPr>
              <w:spacing w:before="0" w:after="0"/>
              <w:jc w:val="center"/>
              <w:rPr>
                <w:iCs/>
                <w:sz w:val="18"/>
                <w:szCs w:val="18"/>
              </w:rPr>
            </w:pPr>
            <w:r w:rsidRPr="007D764E">
              <w:rPr>
                <w:iCs/>
                <w:sz w:val="18"/>
                <w:szCs w:val="18"/>
              </w:rPr>
              <w:t>1</w:t>
            </w:r>
          </w:p>
        </w:tc>
        <w:tc>
          <w:tcPr>
            <w:tcW w:w="2410" w:type="dxa"/>
            <w:tcBorders>
              <w:top w:val="single" w:sz="4" w:space="0" w:color="auto"/>
            </w:tcBorders>
            <w:vAlign w:val="center"/>
          </w:tcPr>
          <w:p w14:paraId="72BF2E25" w14:textId="77777777" w:rsidR="007D764E" w:rsidRPr="007D764E" w:rsidRDefault="007D764E" w:rsidP="007D764E">
            <w:pPr>
              <w:spacing w:before="0" w:after="0"/>
              <w:jc w:val="center"/>
              <w:rPr>
                <w:iCs/>
                <w:sz w:val="18"/>
                <w:szCs w:val="18"/>
              </w:rPr>
            </w:pPr>
            <w:r w:rsidRPr="007D764E">
              <w:rPr>
                <w:iCs/>
                <w:sz w:val="18"/>
                <w:szCs w:val="18"/>
              </w:rPr>
              <w:t>1.142</w:t>
            </w:r>
          </w:p>
        </w:tc>
        <w:tc>
          <w:tcPr>
            <w:tcW w:w="2835" w:type="dxa"/>
            <w:tcBorders>
              <w:top w:val="single" w:sz="4" w:space="0" w:color="auto"/>
            </w:tcBorders>
            <w:vAlign w:val="center"/>
          </w:tcPr>
          <w:p w14:paraId="2B5A2BFE" w14:textId="77777777" w:rsidR="007D764E" w:rsidRPr="007D764E" w:rsidRDefault="007D764E" w:rsidP="007D764E">
            <w:pPr>
              <w:spacing w:before="0" w:after="0"/>
              <w:jc w:val="center"/>
              <w:rPr>
                <w:iCs/>
                <w:sz w:val="18"/>
                <w:szCs w:val="18"/>
              </w:rPr>
            </w:pPr>
            <w:r w:rsidRPr="007D764E">
              <w:rPr>
                <w:iCs/>
                <w:sz w:val="18"/>
                <w:szCs w:val="18"/>
              </w:rPr>
              <w:t>1.026</w:t>
            </w:r>
          </w:p>
        </w:tc>
        <w:tc>
          <w:tcPr>
            <w:tcW w:w="1701" w:type="dxa"/>
            <w:tcBorders>
              <w:top w:val="single" w:sz="4" w:space="0" w:color="auto"/>
            </w:tcBorders>
            <w:vAlign w:val="center"/>
          </w:tcPr>
          <w:p w14:paraId="3D566E24" w14:textId="77777777" w:rsidR="007D764E" w:rsidRPr="007D764E" w:rsidRDefault="007D764E" w:rsidP="007D764E">
            <w:pPr>
              <w:spacing w:before="0" w:after="0"/>
              <w:jc w:val="center"/>
              <w:rPr>
                <w:iCs/>
                <w:sz w:val="18"/>
                <w:szCs w:val="18"/>
              </w:rPr>
            </w:pPr>
            <w:r w:rsidRPr="007D764E">
              <w:rPr>
                <w:iCs/>
                <w:sz w:val="18"/>
                <w:szCs w:val="18"/>
              </w:rPr>
              <w:t>11.3</w:t>
            </w:r>
          </w:p>
        </w:tc>
      </w:tr>
      <w:tr w:rsidR="007D764E" w:rsidRPr="007D764E" w14:paraId="3B90C479" w14:textId="77777777" w:rsidTr="007D764E">
        <w:trPr>
          <w:trHeight w:val="353"/>
          <w:jc w:val="center"/>
        </w:trPr>
        <w:tc>
          <w:tcPr>
            <w:tcW w:w="1275" w:type="dxa"/>
            <w:vAlign w:val="center"/>
          </w:tcPr>
          <w:p w14:paraId="2C9EB502" w14:textId="77777777" w:rsidR="007D764E" w:rsidRPr="007D764E" w:rsidRDefault="007D764E" w:rsidP="007D764E">
            <w:pPr>
              <w:spacing w:before="0" w:after="0"/>
              <w:jc w:val="center"/>
              <w:rPr>
                <w:iCs/>
                <w:sz w:val="18"/>
                <w:szCs w:val="18"/>
              </w:rPr>
            </w:pPr>
            <w:r w:rsidRPr="007D764E">
              <w:rPr>
                <w:iCs/>
                <w:sz w:val="18"/>
                <w:szCs w:val="18"/>
              </w:rPr>
              <w:t>2</w:t>
            </w:r>
          </w:p>
        </w:tc>
        <w:tc>
          <w:tcPr>
            <w:tcW w:w="2410" w:type="dxa"/>
            <w:vAlign w:val="center"/>
          </w:tcPr>
          <w:p w14:paraId="5F92C82B" w14:textId="77777777" w:rsidR="007D764E" w:rsidRPr="007D764E" w:rsidRDefault="007D764E" w:rsidP="007D764E">
            <w:pPr>
              <w:spacing w:before="0" w:after="0"/>
              <w:jc w:val="center"/>
              <w:rPr>
                <w:iCs/>
                <w:sz w:val="18"/>
                <w:szCs w:val="18"/>
              </w:rPr>
            </w:pPr>
            <w:r w:rsidRPr="007D764E">
              <w:rPr>
                <w:iCs/>
                <w:sz w:val="18"/>
                <w:szCs w:val="18"/>
              </w:rPr>
              <w:t>1.122</w:t>
            </w:r>
          </w:p>
        </w:tc>
        <w:tc>
          <w:tcPr>
            <w:tcW w:w="2835" w:type="dxa"/>
            <w:vAlign w:val="center"/>
          </w:tcPr>
          <w:p w14:paraId="1D160D8A" w14:textId="77777777" w:rsidR="007D764E" w:rsidRPr="007D764E" w:rsidRDefault="007D764E" w:rsidP="007D764E">
            <w:pPr>
              <w:spacing w:before="0" w:after="0"/>
              <w:jc w:val="center"/>
              <w:rPr>
                <w:iCs/>
                <w:sz w:val="18"/>
                <w:szCs w:val="18"/>
              </w:rPr>
            </w:pPr>
            <w:r w:rsidRPr="007D764E">
              <w:rPr>
                <w:iCs/>
                <w:sz w:val="18"/>
                <w:szCs w:val="18"/>
              </w:rPr>
              <w:t>1.025</w:t>
            </w:r>
          </w:p>
        </w:tc>
        <w:tc>
          <w:tcPr>
            <w:tcW w:w="1701" w:type="dxa"/>
            <w:vAlign w:val="center"/>
          </w:tcPr>
          <w:p w14:paraId="72121A88" w14:textId="77777777" w:rsidR="007D764E" w:rsidRPr="007D764E" w:rsidRDefault="007D764E" w:rsidP="007D764E">
            <w:pPr>
              <w:spacing w:before="0" w:after="0"/>
              <w:jc w:val="center"/>
              <w:rPr>
                <w:iCs/>
                <w:sz w:val="18"/>
                <w:szCs w:val="18"/>
              </w:rPr>
            </w:pPr>
            <w:r w:rsidRPr="007D764E">
              <w:rPr>
                <w:iCs/>
                <w:sz w:val="18"/>
                <w:szCs w:val="18"/>
              </w:rPr>
              <w:t>9.46</w:t>
            </w:r>
          </w:p>
        </w:tc>
      </w:tr>
      <w:tr w:rsidR="007D764E" w:rsidRPr="007D764E" w14:paraId="33D15891" w14:textId="77777777" w:rsidTr="007D764E">
        <w:trPr>
          <w:trHeight w:val="353"/>
          <w:jc w:val="center"/>
        </w:trPr>
        <w:tc>
          <w:tcPr>
            <w:tcW w:w="1275" w:type="dxa"/>
            <w:vAlign w:val="center"/>
          </w:tcPr>
          <w:p w14:paraId="3BCE338B" w14:textId="77777777" w:rsidR="007D764E" w:rsidRPr="007D764E" w:rsidRDefault="007D764E" w:rsidP="007D764E">
            <w:pPr>
              <w:spacing w:before="0" w:after="0"/>
              <w:jc w:val="center"/>
              <w:rPr>
                <w:iCs/>
                <w:sz w:val="18"/>
                <w:szCs w:val="18"/>
              </w:rPr>
            </w:pPr>
            <w:r w:rsidRPr="007D764E">
              <w:rPr>
                <w:iCs/>
                <w:sz w:val="18"/>
                <w:szCs w:val="18"/>
              </w:rPr>
              <w:t>3</w:t>
            </w:r>
          </w:p>
        </w:tc>
        <w:tc>
          <w:tcPr>
            <w:tcW w:w="2410" w:type="dxa"/>
            <w:vAlign w:val="center"/>
          </w:tcPr>
          <w:p w14:paraId="709C3050" w14:textId="77777777" w:rsidR="007D764E" w:rsidRPr="007D764E" w:rsidRDefault="007D764E" w:rsidP="007D764E">
            <w:pPr>
              <w:spacing w:before="0" w:after="0"/>
              <w:jc w:val="center"/>
              <w:rPr>
                <w:iCs/>
                <w:sz w:val="18"/>
                <w:szCs w:val="18"/>
              </w:rPr>
            </w:pPr>
            <w:r w:rsidRPr="007D764E">
              <w:rPr>
                <w:iCs/>
                <w:sz w:val="18"/>
                <w:szCs w:val="18"/>
              </w:rPr>
              <w:t>1.075</w:t>
            </w:r>
          </w:p>
        </w:tc>
        <w:tc>
          <w:tcPr>
            <w:tcW w:w="2835" w:type="dxa"/>
            <w:vAlign w:val="center"/>
          </w:tcPr>
          <w:p w14:paraId="32F65E94" w14:textId="77777777" w:rsidR="007D764E" w:rsidRPr="007D764E" w:rsidRDefault="007D764E" w:rsidP="007D764E">
            <w:pPr>
              <w:spacing w:before="0" w:after="0"/>
              <w:jc w:val="center"/>
              <w:rPr>
                <w:iCs/>
                <w:sz w:val="18"/>
                <w:szCs w:val="18"/>
              </w:rPr>
            </w:pPr>
            <w:r w:rsidRPr="007D764E">
              <w:rPr>
                <w:iCs/>
                <w:sz w:val="18"/>
                <w:szCs w:val="18"/>
              </w:rPr>
              <w:t>1.019</w:t>
            </w:r>
          </w:p>
        </w:tc>
        <w:tc>
          <w:tcPr>
            <w:tcW w:w="1701" w:type="dxa"/>
            <w:vAlign w:val="center"/>
          </w:tcPr>
          <w:p w14:paraId="309734CD" w14:textId="77777777" w:rsidR="007D764E" w:rsidRPr="007D764E" w:rsidRDefault="007D764E" w:rsidP="007D764E">
            <w:pPr>
              <w:spacing w:before="0" w:after="0"/>
              <w:jc w:val="center"/>
              <w:rPr>
                <w:iCs/>
                <w:sz w:val="18"/>
                <w:szCs w:val="18"/>
              </w:rPr>
            </w:pPr>
            <w:r w:rsidRPr="007D764E">
              <w:rPr>
                <w:iCs/>
                <w:sz w:val="18"/>
                <w:szCs w:val="18"/>
              </w:rPr>
              <w:t>5.49</w:t>
            </w:r>
          </w:p>
        </w:tc>
      </w:tr>
      <w:tr w:rsidR="007D764E" w:rsidRPr="007D764E" w14:paraId="1EB1072B" w14:textId="77777777" w:rsidTr="007D764E">
        <w:trPr>
          <w:trHeight w:val="353"/>
          <w:jc w:val="center"/>
        </w:trPr>
        <w:tc>
          <w:tcPr>
            <w:tcW w:w="1275" w:type="dxa"/>
            <w:vAlign w:val="center"/>
          </w:tcPr>
          <w:p w14:paraId="013F8015" w14:textId="77777777" w:rsidR="007D764E" w:rsidRPr="007D764E" w:rsidRDefault="007D764E" w:rsidP="007D764E">
            <w:pPr>
              <w:spacing w:before="0" w:after="0"/>
              <w:jc w:val="center"/>
              <w:rPr>
                <w:iCs/>
                <w:sz w:val="18"/>
                <w:szCs w:val="18"/>
              </w:rPr>
            </w:pPr>
            <w:r w:rsidRPr="007D764E">
              <w:rPr>
                <w:iCs/>
                <w:sz w:val="18"/>
                <w:szCs w:val="18"/>
              </w:rPr>
              <w:t>4</w:t>
            </w:r>
          </w:p>
        </w:tc>
        <w:tc>
          <w:tcPr>
            <w:tcW w:w="2410" w:type="dxa"/>
            <w:vAlign w:val="center"/>
          </w:tcPr>
          <w:p w14:paraId="7C214B17" w14:textId="77777777" w:rsidR="007D764E" w:rsidRPr="007D764E" w:rsidRDefault="007D764E" w:rsidP="007D764E">
            <w:pPr>
              <w:spacing w:before="0" w:after="0"/>
              <w:jc w:val="center"/>
              <w:rPr>
                <w:iCs/>
                <w:sz w:val="18"/>
                <w:szCs w:val="18"/>
              </w:rPr>
            </w:pPr>
            <w:r w:rsidRPr="007D764E">
              <w:rPr>
                <w:iCs/>
                <w:sz w:val="18"/>
                <w:szCs w:val="18"/>
              </w:rPr>
              <w:t>1.068</w:t>
            </w:r>
          </w:p>
        </w:tc>
        <w:tc>
          <w:tcPr>
            <w:tcW w:w="2835" w:type="dxa"/>
            <w:vAlign w:val="center"/>
          </w:tcPr>
          <w:p w14:paraId="244AAAAB" w14:textId="77777777" w:rsidR="007D764E" w:rsidRPr="007D764E" w:rsidRDefault="007D764E" w:rsidP="007D764E">
            <w:pPr>
              <w:spacing w:before="0" w:after="0"/>
              <w:jc w:val="center"/>
              <w:rPr>
                <w:iCs/>
                <w:sz w:val="18"/>
                <w:szCs w:val="18"/>
              </w:rPr>
            </w:pPr>
            <w:r w:rsidRPr="007D764E">
              <w:rPr>
                <w:iCs/>
                <w:sz w:val="18"/>
                <w:szCs w:val="18"/>
              </w:rPr>
              <w:t>1.016</w:t>
            </w:r>
          </w:p>
        </w:tc>
        <w:tc>
          <w:tcPr>
            <w:tcW w:w="1701" w:type="dxa"/>
            <w:vAlign w:val="center"/>
          </w:tcPr>
          <w:p w14:paraId="5F822422" w14:textId="77777777" w:rsidR="007D764E" w:rsidRPr="007D764E" w:rsidRDefault="007D764E" w:rsidP="007D764E">
            <w:pPr>
              <w:spacing w:before="0" w:after="0"/>
              <w:jc w:val="center"/>
              <w:rPr>
                <w:iCs/>
                <w:sz w:val="18"/>
                <w:szCs w:val="18"/>
              </w:rPr>
            </w:pPr>
            <w:r w:rsidRPr="007D764E">
              <w:rPr>
                <w:iCs/>
                <w:sz w:val="18"/>
                <w:szCs w:val="18"/>
              </w:rPr>
              <w:t>5.11</w:t>
            </w:r>
          </w:p>
        </w:tc>
      </w:tr>
      <w:tr w:rsidR="007D764E" w:rsidRPr="007D764E" w14:paraId="1B4A1227" w14:textId="77777777" w:rsidTr="007D764E">
        <w:trPr>
          <w:trHeight w:val="353"/>
          <w:jc w:val="center"/>
        </w:trPr>
        <w:tc>
          <w:tcPr>
            <w:tcW w:w="1275" w:type="dxa"/>
            <w:vAlign w:val="center"/>
          </w:tcPr>
          <w:p w14:paraId="086CB5CC" w14:textId="77777777" w:rsidR="007D764E" w:rsidRPr="007D764E" w:rsidRDefault="007D764E" w:rsidP="007D764E">
            <w:pPr>
              <w:spacing w:before="0" w:after="0"/>
              <w:jc w:val="center"/>
              <w:rPr>
                <w:iCs/>
                <w:sz w:val="18"/>
                <w:szCs w:val="18"/>
              </w:rPr>
            </w:pPr>
            <w:r w:rsidRPr="007D764E">
              <w:rPr>
                <w:iCs/>
                <w:sz w:val="18"/>
                <w:szCs w:val="18"/>
              </w:rPr>
              <w:t>5</w:t>
            </w:r>
          </w:p>
        </w:tc>
        <w:tc>
          <w:tcPr>
            <w:tcW w:w="2410" w:type="dxa"/>
            <w:vAlign w:val="center"/>
          </w:tcPr>
          <w:p w14:paraId="4D86F6ED" w14:textId="77777777" w:rsidR="007D764E" w:rsidRPr="007D764E" w:rsidRDefault="007D764E" w:rsidP="007D764E">
            <w:pPr>
              <w:spacing w:before="0" w:after="0"/>
              <w:jc w:val="center"/>
              <w:rPr>
                <w:iCs/>
                <w:sz w:val="18"/>
                <w:szCs w:val="18"/>
              </w:rPr>
            </w:pPr>
            <w:r w:rsidRPr="007D764E">
              <w:rPr>
                <w:iCs/>
                <w:sz w:val="18"/>
                <w:szCs w:val="18"/>
              </w:rPr>
              <w:t>1.072</w:t>
            </w:r>
          </w:p>
        </w:tc>
        <w:tc>
          <w:tcPr>
            <w:tcW w:w="2835" w:type="dxa"/>
            <w:vAlign w:val="center"/>
          </w:tcPr>
          <w:p w14:paraId="4DBBB531" w14:textId="77777777" w:rsidR="007D764E" w:rsidRPr="007D764E" w:rsidRDefault="007D764E" w:rsidP="007D764E">
            <w:pPr>
              <w:spacing w:before="0" w:after="0"/>
              <w:jc w:val="center"/>
              <w:rPr>
                <w:iCs/>
                <w:sz w:val="18"/>
                <w:szCs w:val="18"/>
              </w:rPr>
            </w:pPr>
            <w:r w:rsidRPr="007D764E">
              <w:rPr>
                <w:iCs/>
                <w:sz w:val="18"/>
                <w:szCs w:val="18"/>
              </w:rPr>
              <w:t>1.018</w:t>
            </w:r>
          </w:p>
        </w:tc>
        <w:tc>
          <w:tcPr>
            <w:tcW w:w="1701" w:type="dxa"/>
            <w:vAlign w:val="center"/>
          </w:tcPr>
          <w:p w14:paraId="35230380" w14:textId="77777777" w:rsidR="007D764E" w:rsidRPr="007D764E" w:rsidRDefault="007D764E" w:rsidP="007D764E">
            <w:pPr>
              <w:spacing w:before="0" w:after="0"/>
              <w:jc w:val="center"/>
              <w:rPr>
                <w:iCs/>
                <w:sz w:val="18"/>
                <w:szCs w:val="18"/>
              </w:rPr>
            </w:pPr>
            <w:r w:rsidRPr="007D764E">
              <w:rPr>
                <w:iCs/>
                <w:sz w:val="18"/>
                <w:szCs w:val="18"/>
              </w:rPr>
              <w:t>5.30</w:t>
            </w:r>
          </w:p>
        </w:tc>
      </w:tr>
      <w:tr w:rsidR="007D764E" w:rsidRPr="007D764E" w14:paraId="2DD2DD17" w14:textId="77777777" w:rsidTr="007D764E">
        <w:trPr>
          <w:trHeight w:val="353"/>
          <w:jc w:val="center"/>
        </w:trPr>
        <w:tc>
          <w:tcPr>
            <w:tcW w:w="1275" w:type="dxa"/>
            <w:vAlign w:val="center"/>
          </w:tcPr>
          <w:p w14:paraId="03A7350B" w14:textId="77777777" w:rsidR="007D764E" w:rsidRPr="007D764E" w:rsidRDefault="007D764E" w:rsidP="007D764E">
            <w:pPr>
              <w:spacing w:before="0" w:after="0"/>
              <w:jc w:val="center"/>
              <w:rPr>
                <w:iCs/>
                <w:sz w:val="18"/>
                <w:szCs w:val="18"/>
              </w:rPr>
            </w:pPr>
            <w:r w:rsidRPr="007D764E">
              <w:rPr>
                <w:iCs/>
                <w:sz w:val="18"/>
                <w:szCs w:val="18"/>
              </w:rPr>
              <w:t>6</w:t>
            </w:r>
          </w:p>
        </w:tc>
        <w:tc>
          <w:tcPr>
            <w:tcW w:w="2410" w:type="dxa"/>
            <w:vAlign w:val="center"/>
          </w:tcPr>
          <w:p w14:paraId="40AA966D" w14:textId="77777777" w:rsidR="007D764E" w:rsidRPr="007D764E" w:rsidRDefault="007D764E" w:rsidP="007D764E">
            <w:pPr>
              <w:spacing w:before="0" w:after="0"/>
              <w:jc w:val="center"/>
              <w:rPr>
                <w:iCs/>
                <w:sz w:val="18"/>
                <w:szCs w:val="18"/>
              </w:rPr>
            </w:pPr>
            <w:r w:rsidRPr="007D764E">
              <w:rPr>
                <w:iCs/>
                <w:sz w:val="18"/>
                <w:szCs w:val="18"/>
              </w:rPr>
              <w:t>1.122</w:t>
            </w:r>
          </w:p>
        </w:tc>
        <w:tc>
          <w:tcPr>
            <w:tcW w:w="2835" w:type="dxa"/>
            <w:vAlign w:val="center"/>
          </w:tcPr>
          <w:p w14:paraId="6B59AC9C" w14:textId="77777777" w:rsidR="007D764E" w:rsidRPr="007D764E" w:rsidRDefault="007D764E" w:rsidP="007D764E">
            <w:pPr>
              <w:spacing w:before="0" w:after="0"/>
              <w:jc w:val="center"/>
              <w:rPr>
                <w:iCs/>
                <w:sz w:val="18"/>
                <w:szCs w:val="18"/>
              </w:rPr>
            </w:pPr>
            <w:r w:rsidRPr="007D764E">
              <w:rPr>
                <w:iCs/>
                <w:sz w:val="18"/>
                <w:szCs w:val="18"/>
              </w:rPr>
              <w:t>1.025</w:t>
            </w:r>
          </w:p>
        </w:tc>
        <w:tc>
          <w:tcPr>
            <w:tcW w:w="1701" w:type="dxa"/>
            <w:vAlign w:val="center"/>
          </w:tcPr>
          <w:p w14:paraId="6A3FD4C8" w14:textId="77777777" w:rsidR="007D764E" w:rsidRPr="007D764E" w:rsidRDefault="007D764E" w:rsidP="007D764E">
            <w:pPr>
              <w:spacing w:before="0" w:after="0"/>
              <w:jc w:val="center"/>
              <w:rPr>
                <w:iCs/>
                <w:sz w:val="18"/>
                <w:szCs w:val="18"/>
              </w:rPr>
            </w:pPr>
            <w:r w:rsidRPr="007D764E">
              <w:rPr>
                <w:iCs/>
                <w:sz w:val="18"/>
                <w:szCs w:val="18"/>
              </w:rPr>
              <w:t>9.46</w:t>
            </w:r>
          </w:p>
        </w:tc>
      </w:tr>
    </w:tbl>
    <w:p w14:paraId="1F283FA5" w14:textId="77777777" w:rsidR="00EA653D" w:rsidRPr="0074226B" w:rsidRDefault="00EA653D" w:rsidP="00EA653D"/>
    <w:p w14:paraId="23506250" w14:textId="77777777" w:rsidR="00EA653D" w:rsidRDefault="00EA653D" w:rsidP="00EA653D">
      <w:pPr>
        <w:rPr>
          <w:rStyle w:val="Heading3Char"/>
        </w:rPr>
      </w:pPr>
    </w:p>
    <w:p w14:paraId="53E116AF" w14:textId="3A941FBD" w:rsidR="001E3F10" w:rsidRPr="00CA5499" w:rsidRDefault="001E3F10" w:rsidP="00390850">
      <w:pPr>
        <w:pStyle w:val="Heading20"/>
        <w:numPr>
          <w:ilvl w:val="1"/>
          <w:numId w:val="34"/>
        </w:numPr>
        <w:rPr>
          <w:rStyle w:val="Heading3Char"/>
          <w:b/>
          <w:bCs/>
        </w:rPr>
      </w:pPr>
      <w:bookmarkStart w:id="42" w:name="_Toc40730190"/>
      <w:r w:rsidRPr="00CA5499">
        <w:rPr>
          <w:rStyle w:val="Heading3Char"/>
          <w:b/>
          <w:bCs/>
        </w:rPr>
        <w:t>Conclusion</w:t>
      </w:r>
      <w:bookmarkEnd w:id="42"/>
      <w:r w:rsidR="00E07D2B">
        <w:rPr>
          <w:rStyle w:val="Heading3Char"/>
          <w:b/>
          <w:bCs/>
        </w:rPr>
        <w:t>s</w:t>
      </w:r>
    </w:p>
    <w:p w14:paraId="072D015A" w14:textId="77777777" w:rsidR="00E07D2B" w:rsidRPr="00E07D2B" w:rsidRDefault="00E07D2B" w:rsidP="00E07D2B">
      <w:r w:rsidRPr="0074226B">
        <w:t xml:space="preserve">A </w:t>
      </w:r>
      <w:r>
        <w:t xml:space="preserve">new </w:t>
      </w:r>
      <w:r w:rsidRPr="0074226B">
        <w:t>methodology comprising experiment</w:t>
      </w:r>
      <w:r>
        <w:t>s</w:t>
      </w:r>
      <w:r w:rsidRPr="0074226B">
        <w:t xml:space="preserve"> and numerical modelling has been developed to allow component and conjunction level tribo-dynamic analysis of a roller bearing under speeds and loading conditions previously not reported. The experimental data </w:t>
      </w:r>
      <w:r>
        <w:t>contain</w:t>
      </w:r>
      <w:r w:rsidRPr="0074226B">
        <w:t xml:space="preserve"> the physics of the dynamics and tribology within the bearing, negating the need for a simplified and computationally intensive dynamic bearing model. The tribological conditions at the contact between an individual roller and raceways are numerically analysed. </w:t>
      </w:r>
      <w:r w:rsidRPr="00E07D2B">
        <w:t xml:space="preserve">All possible lubrication regimes, including mixed-EHL and hydrodynamic, are considered as the roller passes through loaded and unloaded regions. </w:t>
      </w:r>
    </w:p>
    <w:p w14:paraId="64997C29" w14:textId="77777777" w:rsidR="00E07D2B" w:rsidRPr="00E07D2B" w:rsidRDefault="00E07D2B" w:rsidP="00E07D2B">
      <w:r w:rsidRPr="00E07D2B">
        <w:t>The presented research investigates a new range of working conditions under high speeds, representative of modern electrified powertrains. This study helps to understand the prevailing regimes of lubrication as well as range of tribological quantities. Additionally, the interaction of tribological behaviour with dynamics of the system is investigated. The deeper and comprehensive understanding of these matters will support objective development of electrified powertrains in the future towards higher efficiency, durability and NVH refinement. The acquired knowledge and understanding will also support future developments of predictive tools by understanding the interaction of tribology and dynamics and the significance of considering this multi-physics interaction. The following conclusions can be made based on presented results:</w:t>
      </w:r>
    </w:p>
    <w:p w14:paraId="6F3D2003" w14:textId="77777777" w:rsidR="00E07D2B" w:rsidRPr="00E07D2B" w:rsidRDefault="00E07D2B" w:rsidP="00E07D2B">
      <w:pPr>
        <w:pStyle w:val="ListParagraph"/>
        <w:numPr>
          <w:ilvl w:val="0"/>
          <w:numId w:val="37"/>
        </w:numPr>
        <w:spacing w:before="0"/>
      </w:pPr>
      <w:r w:rsidRPr="00E07D2B">
        <w:t>The contact experiences an order of magnitude increase in film thickness across the speed sweep. This highlights the necessity of implicitly including the lubricant film in any predictive tribo-dynamic model; an approach that is not reported on in open literature for high-speed dynamic roller bearing analysis.</w:t>
      </w:r>
    </w:p>
    <w:p w14:paraId="1701FB3E" w14:textId="77777777" w:rsidR="00E07D2B" w:rsidRPr="00E07D2B" w:rsidRDefault="00E07D2B" w:rsidP="00E07D2B">
      <w:pPr>
        <w:pStyle w:val="ListParagraph"/>
        <w:numPr>
          <w:ilvl w:val="0"/>
          <w:numId w:val="37"/>
        </w:numPr>
        <w:spacing w:before="0"/>
      </w:pPr>
      <w:r w:rsidRPr="00E07D2B">
        <w:lastRenderedPageBreak/>
        <w:t xml:space="preserve">A comparison between the dry and lubricated contact model further reinforces the need to include the lubricant film in high-speed roller bearing analysis, with percentage differences in load between both models up to 149% at 15 000 rpm. Neglecting this film by using the common dry Hertzian approach would lead to an underestimation of the total load at the roller-race contact. </w:t>
      </w:r>
    </w:p>
    <w:p w14:paraId="42103F95" w14:textId="77777777" w:rsidR="00E07D2B" w:rsidRPr="00E07D2B" w:rsidRDefault="00E07D2B" w:rsidP="00E07D2B">
      <w:pPr>
        <w:pStyle w:val="ListParagraph"/>
        <w:numPr>
          <w:ilvl w:val="0"/>
          <w:numId w:val="37"/>
        </w:numPr>
        <w:spacing w:before="0"/>
      </w:pPr>
      <w:r w:rsidRPr="00E07D2B">
        <w:t>At higher speeds, such as those present in modern electric powertrains, it is shown that the growth of the lubricant film must be included implicitly within the dynamic bearing analysis.</w:t>
      </w:r>
    </w:p>
    <w:p w14:paraId="04640A9A" w14:textId="77777777" w:rsidR="00E07D2B" w:rsidRPr="00E07D2B" w:rsidRDefault="00E07D2B" w:rsidP="00E07D2B">
      <w:pPr>
        <w:pStyle w:val="ListParagraph"/>
        <w:numPr>
          <w:ilvl w:val="0"/>
          <w:numId w:val="37"/>
        </w:numPr>
        <w:spacing w:before="0"/>
      </w:pPr>
      <w:r w:rsidRPr="00E07D2B">
        <w:t xml:space="preserve">The load values obtained from the lubricated tribological model have been used explicitly within a 1-dimensional EHL model to calculate the pressure distribution and film thickness across the contact. The workflow of using an explicit EHL model based on the analytical tribological contact mechanics is valid, with good agreement between central film thickness values for both. </w:t>
      </w:r>
    </w:p>
    <w:p w14:paraId="3387F6EA" w14:textId="77744BB9" w:rsidR="0002290D" w:rsidRDefault="00E07D2B" w:rsidP="00E07D2B">
      <w:pPr>
        <w:pStyle w:val="ListParagraph"/>
        <w:numPr>
          <w:ilvl w:val="0"/>
          <w:numId w:val="37"/>
        </w:numPr>
        <w:spacing w:before="0"/>
      </w:pPr>
      <w:r w:rsidRPr="00E07D2B">
        <w:t>The explicit EHL approach significantly improves the computational efficiency of the model whilst maintaining accuracy, since only the central value of the film is required in the load calculation. This can be implicitly coupled to broaden the scope of the analysis that is being performed.</w:t>
      </w:r>
    </w:p>
    <w:p w14:paraId="4389E0A8" w14:textId="77777777" w:rsidR="0002290D" w:rsidRDefault="0002290D">
      <w:pPr>
        <w:spacing w:before="0" w:after="0"/>
      </w:pPr>
      <w:r>
        <w:br w:type="page"/>
      </w:r>
    </w:p>
    <w:p w14:paraId="5AEE2F28" w14:textId="313E087D" w:rsidR="00FB1ED4" w:rsidRPr="00FB1ED4" w:rsidRDefault="0002290D" w:rsidP="00FB1ED4">
      <w:pPr>
        <w:widowControl w:val="0"/>
        <w:autoSpaceDE w:val="0"/>
        <w:autoSpaceDN w:val="0"/>
        <w:adjustRightInd w:val="0"/>
        <w:spacing w:before="0"/>
        <w:rPr>
          <w:rFonts w:cs="Calibri"/>
          <w:noProof/>
          <w:szCs w:val="24"/>
        </w:rPr>
      </w:pPr>
      <w:r>
        <w:lastRenderedPageBreak/>
        <w:fldChar w:fldCharType="begin" w:fldLock="1"/>
      </w:r>
      <w:r>
        <w:instrText xml:space="preserve">ADDIN Mendeley Bibliography CSL_BIBLIOGRAPHY </w:instrText>
      </w:r>
      <w:r>
        <w:fldChar w:fldCharType="separate"/>
      </w:r>
      <w:r w:rsidR="00FB1ED4" w:rsidRPr="00FB1ED4">
        <w:rPr>
          <w:rFonts w:cs="Calibri"/>
          <w:noProof/>
          <w:szCs w:val="24"/>
        </w:rPr>
        <w:t xml:space="preserve">Barus, C. (1893) ‘Isothermals isopietics and isometrics in relationship to viscosity’, </w:t>
      </w:r>
      <w:r w:rsidR="00FB1ED4" w:rsidRPr="00FB1ED4">
        <w:rPr>
          <w:rFonts w:cs="Calibri"/>
          <w:i/>
          <w:iCs/>
          <w:noProof/>
          <w:szCs w:val="24"/>
        </w:rPr>
        <w:t>American Journal of Science 3rd Series</w:t>
      </w:r>
      <w:r w:rsidR="00FB1ED4" w:rsidRPr="00FB1ED4">
        <w:rPr>
          <w:rFonts w:cs="Calibri"/>
          <w:noProof/>
          <w:szCs w:val="24"/>
        </w:rPr>
        <w:t>, 45, pp. 87–96.</w:t>
      </w:r>
    </w:p>
    <w:p w14:paraId="7E9404D8"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Budynas, R. G. and Nisbett, J. K. (2011) </w:t>
      </w:r>
      <w:r w:rsidRPr="00FB1ED4">
        <w:rPr>
          <w:rFonts w:cs="Calibri"/>
          <w:i/>
          <w:iCs/>
          <w:noProof/>
          <w:szCs w:val="24"/>
        </w:rPr>
        <w:t>Shigley’s Mechanical Engineering Design</w:t>
      </w:r>
      <w:r w:rsidRPr="00FB1ED4">
        <w:rPr>
          <w:rFonts w:cs="Calibri"/>
          <w:noProof/>
          <w:szCs w:val="24"/>
        </w:rPr>
        <w:t>. 9th edn. New York: McGraw-Hill.</w:t>
      </w:r>
    </w:p>
    <w:p w14:paraId="0F8AC137"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Crouch, R. F. and Cameron, A. (1961) ‘Viscosity-temperature equations for lubricants’, </w:t>
      </w:r>
      <w:r w:rsidRPr="00FB1ED4">
        <w:rPr>
          <w:rFonts w:cs="Calibri"/>
          <w:i/>
          <w:iCs/>
          <w:noProof/>
          <w:szCs w:val="24"/>
        </w:rPr>
        <w:t>J. Inst. Petroleum</w:t>
      </w:r>
      <w:r w:rsidRPr="00FB1ED4">
        <w:rPr>
          <w:rFonts w:cs="Calibri"/>
          <w:noProof/>
          <w:szCs w:val="24"/>
        </w:rPr>
        <w:t>, 47, pp. 307–313.</w:t>
      </w:r>
    </w:p>
    <w:p w14:paraId="59232070"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Dareing, D. W. and Johnson, K. L. (1975) ‘Fluid Film Damping of Rolling Contact Vibrations’, </w:t>
      </w:r>
      <w:r w:rsidRPr="00FB1ED4">
        <w:rPr>
          <w:rFonts w:cs="Calibri"/>
          <w:i/>
          <w:iCs/>
          <w:noProof/>
          <w:szCs w:val="24"/>
        </w:rPr>
        <w:t>Journal of Mechanical Engineering Science</w:t>
      </w:r>
      <w:r w:rsidRPr="00FB1ED4">
        <w:rPr>
          <w:rFonts w:cs="Calibri"/>
          <w:noProof/>
          <w:szCs w:val="24"/>
        </w:rPr>
        <w:t>, 17(4), pp. 214–218. doi: 10.1243/JMES_JOUR_1975_017_031_02.</w:t>
      </w:r>
    </w:p>
    <w:p w14:paraId="33A05123"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Denni, M. </w:t>
      </w:r>
      <w:r w:rsidRPr="00FB1ED4">
        <w:rPr>
          <w:rFonts w:cs="Calibri"/>
          <w:i/>
          <w:iCs/>
          <w:noProof/>
          <w:szCs w:val="24"/>
        </w:rPr>
        <w:t>et al.</w:t>
      </w:r>
      <w:r w:rsidRPr="00FB1ED4">
        <w:rPr>
          <w:rFonts w:cs="Calibri"/>
          <w:noProof/>
          <w:szCs w:val="24"/>
        </w:rPr>
        <w:t xml:space="preserve"> (2019) ‘Dynamic study of a roller bearing in a planetary application considering the hydrodynamic lubrication of the roller/cage contact’, </w:t>
      </w:r>
      <w:r w:rsidRPr="00FB1ED4">
        <w:rPr>
          <w:rFonts w:cs="Calibri"/>
          <w:i/>
          <w:iCs/>
          <w:noProof/>
          <w:szCs w:val="24"/>
        </w:rPr>
        <w:t>Tribology International</w:t>
      </w:r>
      <w:r w:rsidRPr="00FB1ED4">
        <w:rPr>
          <w:rFonts w:cs="Calibri"/>
          <w:noProof/>
          <w:szCs w:val="24"/>
        </w:rPr>
        <w:t>, 149(March 2019), p. 105696. doi: 10.1016/j.triboint.2019.03.054.</w:t>
      </w:r>
    </w:p>
    <w:p w14:paraId="28558D7F"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Dowson, D. and Higginson, G. R. (1977) </w:t>
      </w:r>
      <w:r w:rsidRPr="00FB1ED4">
        <w:rPr>
          <w:rFonts w:cs="Calibri"/>
          <w:i/>
          <w:iCs/>
          <w:noProof/>
          <w:szCs w:val="24"/>
        </w:rPr>
        <w:t>Elasto-hydrodynamic lubrication</w:t>
      </w:r>
      <w:r w:rsidRPr="00FB1ED4">
        <w:rPr>
          <w:rFonts w:cs="Calibri"/>
          <w:noProof/>
          <w:szCs w:val="24"/>
        </w:rPr>
        <w:t>. SI. Oxford: Pergamon Press.</w:t>
      </w:r>
    </w:p>
    <w:p w14:paraId="75221C8C"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Dowson, D. and Toyoda, S. (1979) ‘A Central Film Thickness Formula for Elastohydrodynamic Line’, </w:t>
      </w:r>
      <w:r w:rsidRPr="00FB1ED4">
        <w:rPr>
          <w:rFonts w:cs="Calibri"/>
          <w:i/>
          <w:iCs/>
          <w:noProof/>
          <w:szCs w:val="24"/>
        </w:rPr>
        <w:t>Proceedings of the Fifth Leeds-Lyon Symposium on Tribology, Mechanical Engineering Publications</w:t>
      </w:r>
      <w:r w:rsidRPr="00FB1ED4">
        <w:rPr>
          <w:rFonts w:cs="Calibri"/>
          <w:noProof/>
          <w:szCs w:val="24"/>
        </w:rPr>
        <w:t>, pp. 60–65.</w:t>
      </w:r>
    </w:p>
    <w:p w14:paraId="38AE17C7"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Evans, C. R. and Johnson, K. L. (1986) ‘Regimes of traction in elastohydrodynamic lubrication’, </w:t>
      </w:r>
      <w:r w:rsidRPr="00FB1ED4">
        <w:rPr>
          <w:rFonts w:cs="Calibri"/>
          <w:i/>
          <w:iCs/>
          <w:noProof/>
          <w:szCs w:val="24"/>
        </w:rPr>
        <w:t>Proceedings of the Institution of Mechanical Engineers, Part C: Journal of Mechanical Engineering Science</w:t>
      </w:r>
      <w:r w:rsidRPr="00FB1ED4">
        <w:rPr>
          <w:rFonts w:cs="Calibri"/>
          <w:noProof/>
          <w:szCs w:val="24"/>
        </w:rPr>
        <w:t>, 200(5), pp. 313–324. doi: 10.1243/PIME_PROC_1986_200_135_02.</w:t>
      </w:r>
    </w:p>
    <w:p w14:paraId="09D2FCF2"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Gohar, R. (1988) </w:t>
      </w:r>
      <w:r w:rsidRPr="00FB1ED4">
        <w:rPr>
          <w:rFonts w:cs="Calibri"/>
          <w:i/>
          <w:iCs/>
          <w:noProof/>
          <w:szCs w:val="24"/>
        </w:rPr>
        <w:t>Elastohydrodynamics</w:t>
      </w:r>
      <w:r w:rsidRPr="00FB1ED4">
        <w:rPr>
          <w:rFonts w:cs="Calibri"/>
          <w:noProof/>
          <w:szCs w:val="24"/>
        </w:rPr>
        <w:t>. London: Imperial College Press.</w:t>
      </w:r>
    </w:p>
    <w:p w14:paraId="7E3E869C"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Gohar, R. and Rahnejat, H. (2019) </w:t>
      </w:r>
      <w:r w:rsidRPr="00FB1ED4">
        <w:rPr>
          <w:rFonts w:cs="Calibri"/>
          <w:i/>
          <w:iCs/>
          <w:noProof/>
          <w:szCs w:val="24"/>
        </w:rPr>
        <w:t>Fundamentals of Tribology</w:t>
      </w:r>
      <w:r w:rsidRPr="00FB1ED4">
        <w:rPr>
          <w:rFonts w:cs="Calibri"/>
          <w:noProof/>
          <w:szCs w:val="24"/>
        </w:rPr>
        <w:t>. 3rd edn. London: World Scientific Publishing Europe Ltd.</w:t>
      </w:r>
    </w:p>
    <w:p w14:paraId="3FBEFF70"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Greenwood, J. A. and Tripp, J. H. (1970) ‘The Contact of Two Nominally Flat Rough Surfaces’, </w:t>
      </w:r>
      <w:r w:rsidRPr="00FB1ED4">
        <w:rPr>
          <w:rFonts w:cs="Calibri"/>
          <w:i/>
          <w:iCs/>
          <w:noProof/>
          <w:szCs w:val="24"/>
        </w:rPr>
        <w:t>Proceedings of the Institution of Mechanical Engineers</w:t>
      </w:r>
      <w:r w:rsidRPr="00FB1ED4">
        <w:rPr>
          <w:rFonts w:cs="Calibri"/>
          <w:noProof/>
          <w:szCs w:val="24"/>
        </w:rPr>
        <w:t>, 185(1), pp. 625–633. doi: 10.1243/PIME_PROC_1970_185_069_02.</w:t>
      </w:r>
    </w:p>
    <w:p w14:paraId="1D5A53C4"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Grubin, A. N. (1949) </w:t>
      </w:r>
      <w:r w:rsidRPr="00FB1ED4">
        <w:rPr>
          <w:rFonts w:cs="Calibri"/>
          <w:i/>
          <w:iCs/>
          <w:noProof/>
          <w:szCs w:val="24"/>
        </w:rPr>
        <w:t>Fundamentals of the Hydrodynamic Theory of Lubrication of Heavily Loaded Cylindrical Surfaces</w:t>
      </w:r>
      <w:r w:rsidRPr="00FB1ED4">
        <w:rPr>
          <w:rFonts w:cs="Calibri"/>
          <w:noProof/>
          <w:szCs w:val="24"/>
        </w:rPr>
        <w:t>. Book No. 3. Moscow (DSIR Translation): Central Scientific Research Institute for Technology and Mechanical Engineering.</w:t>
      </w:r>
    </w:p>
    <w:p w14:paraId="2D4C4525"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Guo, Y. and Keller, J. (2020) ‘Validation of combined analytical methods to predict slip in cylindrical roller bearings’, </w:t>
      </w:r>
      <w:r w:rsidRPr="00FB1ED4">
        <w:rPr>
          <w:rFonts w:cs="Calibri"/>
          <w:i/>
          <w:iCs/>
          <w:noProof/>
          <w:szCs w:val="24"/>
        </w:rPr>
        <w:t>Tribology International</w:t>
      </w:r>
      <w:r w:rsidRPr="00FB1ED4">
        <w:rPr>
          <w:rFonts w:cs="Calibri"/>
          <w:noProof/>
          <w:szCs w:val="24"/>
        </w:rPr>
        <w:t>, 148(April), p. 106347. doi: 10.1016/j.triboint.2020.106347.</w:t>
      </w:r>
    </w:p>
    <w:p w14:paraId="62056618"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lastRenderedPageBreak/>
        <w:t xml:space="preserve">Gupta, P. K. (1979) ‘Dynamics of Rolling-Element Bearings—Part I: Cylindrical Roller Bearing Analysis’, </w:t>
      </w:r>
      <w:r w:rsidRPr="00FB1ED4">
        <w:rPr>
          <w:rFonts w:cs="Calibri"/>
          <w:i/>
          <w:iCs/>
          <w:noProof/>
          <w:szCs w:val="24"/>
        </w:rPr>
        <w:t>Journal of Lubrication Technology</w:t>
      </w:r>
      <w:r w:rsidRPr="00FB1ED4">
        <w:rPr>
          <w:rFonts w:cs="Calibri"/>
          <w:noProof/>
          <w:szCs w:val="24"/>
        </w:rPr>
        <w:t>, 101(3), pp. 293–302. doi: 10.1115/1.3453357.</w:t>
      </w:r>
    </w:p>
    <w:p w14:paraId="042A95C4"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Hamrock, B. J. (1980) ‘Film Thickness for Different Regimes of Fluid-Film Lubrication’, </w:t>
      </w:r>
      <w:r w:rsidRPr="00FB1ED4">
        <w:rPr>
          <w:rFonts w:cs="Calibri"/>
          <w:i/>
          <w:iCs/>
          <w:noProof/>
          <w:szCs w:val="24"/>
        </w:rPr>
        <w:t>NASA Technical Memorandum TM-81550</w:t>
      </w:r>
      <w:r w:rsidRPr="00FB1ED4">
        <w:rPr>
          <w:rFonts w:cs="Calibri"/>
          <w:noProof/>
          <w:szCs w:val="24"/>
        </w:rPr>
        <w:t>. Cleveland, pp. 1–14.</w:t>
      </w:r>
    </w:p>
    <w:p w14:paraId="70C03B05"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Hamrock, B. J. and Dowson, D. (1981) </w:t>
      </w:r>
      <w:r w:rsidRPr="00FB1ED4">
        <w:rPr>
          <w:rFonts w:cs="Calibri"/>
          <w:i/>
          <w:iCs/>
          <w:noProof/>
          <w:szCs w:val="24"/>
        </w:rPr>
        <w:t>Ball Bearing Lubrication: The Elastohydrodynamics of Elliptical Contacts</w:t>
      </w:r>
      <w:r w:rsidRPr="00FB1ED4">
        <w:rPr>
          <w:rFonts w:cs="Calibri"/>
          <w:noProof/>
          <w:szCs w:val="24"/>
        </w:rPr>
        <w:t>. New York: John Wiley &amp; Sons.</w:t>
      </w:r>
    </w:p>
    <w:p w14:paraId="19A51F36"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Harris, T. A. (1984) </w:t>
      </w:r>
      <w:r w:rsidRPr="00FB1ED4">
        <w:rPr>
          <w:rFonts w:cs="Calibri"/>
          <w:i/>
          <w:iCs/>
          <w:noProof/>
          <w:szCs w:val="24"/>
        </w:rPr>
        <w:t>Roller Bearing Analysis</w:t>
      </w:r>
      <w:r w:rsidRPr="00FB1ED4">
        <w:rPr>
          <w:rFonts w:cs="Calibri"/>
          <w:noProof/>
          <w:szCs w:val="24"/>
        </w:rPr>
        <w:t>. 3rd edn. New York: John Wiley and Sons.</w:t>
      </w:r>
    </w:p>
    <w:p w14:paraId="6EAB1FC6"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Hoffmann, K. A. and Chiang, S. T. (2000) </w:t>
      </w:r>
      <w:r w:rsidRPr="00FB1ED4">
        <w:rPr>
          <w:rFonts w:cs="Calibri"/>
          <w:i/>
          <w:iCs/>
          <w:noProof/>
          <w:szCs w:val="24"/>
        </w:rPr>
        <w:t>Computational Fluid Dynamics</w:t>
      </w:r>
      <w:r w:rsidRPr="00FB1ED4">
        <w:rPr>
          <w:rFonts w:cs="Calibri"/>
          <w:noProof/>
          <w:szCs w:val="24"/>
        </w:rPr>
        <w:t>. Fourth. Wichita: Engineering Education System.</w:t>
      </w:r>
    </w:p>
    <w:p w14:paraId="35EEE1DF"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Houpert, L. (1984) ‘New results of traction force calculations in elastohydrodynamic contacts.’, 107(April), pp. 241–245.</w:t>
      </w:r>
    </w:p>
    <w:p w14:paraId="285BF411"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Liu, J., Shi, Z. and Shao, Y. (2017) ‘An analytical model to predict vibrations of a cylindrical roller bearing with a localized surface defect’, </w:t>
      </w:r>
      <w:r w:rsidRPr="00FB1ED4">
        <w:rPr>
          <w:rFonts w:cs="Calibri"/>
          <w:i/>
          <w:iCs/>
          <w:noProof/>
          <w:szCs w:val="24"/>
        </w:rPr>
        <w:t>Nonlinear Dynamics</w:t>
      </w:r>
      <w:r w:rsidRPr="00FB1ED4">
        <w:rPr>
          <w:rFonts w:cs="Calibri"/>
          <w:noProof/>
          <w:szCs w:val="24"/>
        </w:rPr>
        <w:t>, 89(3), pp. 2085–2102. doi: 10.1007/s11071-017-3571-5.</w:t>
      </w:r>
    </w:p>
    <w:p w14:paraId="6AAEF1A9"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Masjedi, M. and Khonsari, M. M. (2012) ‘Film Thickness and Asperity Load Formulas for Line-Contact Elastohydrodynamic Lubrication With Provision for Surface Roughness’, </w:t>
      </w:r>
      <w:r w:rsidRPr="00FB1ED4">
        <w:rPr>
          <w:rFonts w:cs="Calibri"/>
          <w:i/>
          <w:iCs/>
          <w:noProof/>
          <w:szCs w:val="24"/>
        </w:rPr>
        <w:t>Journal of Tribology</w:t>
      </w:r>
      <w:r w:rsidRPr="00FB1ED4">
        <w:rPr>
          <w:rFonts w:cs="Calibri"/>
          <w:noProof/>
          <w:szCs w:val="24"/>
        </w:rPr>
        <w:t>, 134(1). doi: 10.1115/1.4005514.</w:t>
      </w:r>
    </w:p>
    <w:p w14:paraId="5479D728"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Matsubara, M., Rahnejat, H. and Gohar, R. (1988) ‘Computational modelling of precision spindles supported by ball bearings’, </w:t>
      </w:r>
      <w:r w:rsidRPr="00FB1ED4">
        <w:rPr>
          <w:rFonts w:cs="Calibri"/>
          <w:i/>
          <w:iCs/>
          <w:noProof/>
          <w:szCs w:val="24"/>
        </w:rPr>
        <w:t>International Journal of Machine Tools and Manufacture</w:t>
      </w:r>
      <w:r w:rsidRPr="00FB1ED4">
        <w:rPr>
          <w:rFonts w:cs="Calibri"/>
          <w:noProof/>
          <w:szCs w:val="24"/>
        </w:rPr>
        <w:t>, 28(4), pp. 429–442. doi: 10.1016/0890-6955(88)90056-9.</w:t>
      </w:r>
    </w:p>
    <w:p w14:paraId="613FEF8C"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Mehdigoli, H., Rahnejat, H. and Gohar, R. (1990) ‘Vibration response of wavy surfaced disc in elastohydrodynamic rolling contact’, </w:t>
      </w:r>
      <w:r w:rsidRPr="00FB1ED4">
        <w:rPr>
          <w:rFonts w:cs="Calibri"/>
          <w:i/>
          <w:iCs/>
          <w:noProof/>
          <w:szCs w:val="24"/>
        </w:rPr>
        <w:t>Wear</w:t>
      </w:r>
      <w:r w:rsidRPr="00FB1ED4">
        <w:rPr>
          <w:rFonts w:cs="Calibri"/>
          <w:noProof/>
          <w:szCs w:val="24"/>
        </w:rPr>
        <w:t>, 139(1), pp. 1–15. doi: 10.1016/0043-1648(90)90206-P.</w:t>
      </w:r>
    </w:p>
    <w:p w14:paraId="6CD5BBC7"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Meyer, L. D., Ahlgren, F. F. and Weichbrodt, B. (1980) ‘An Analytic Model for Ball Bearing Vibrations to Predict Vibration Response to Distributed Defects’, </w:t>
      </w:r>
      <w:r w:rsidRPr="00FB1ED4">
        <w:rPr>
          <w:rFonts w:cs="Calibri"/>
          <w:i/>
          <w:iCs/>
          <w:noProof/>
          <w:szCs w:val="24"/>
        </w:rPr>
        <w:t>Journal of Mechanical Design</w:t>
      </w:r>
      <w:r w:rsidRPr="00FB1ED4">
        <w:rPr>
          <w:rFonts w:cs="Calibri"/>
          <w:noProof/>
          <w:szCs w:val="24"/>
        </w:rPr>
        <w:t>, 102(2), pp. 205–210. doi: 10.1115/1.3254731.</w:t>
      </w:r>
    </w:p>
    <w:p w14:paraId="5E91AD0A"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Mohammadpour, M., Johns-Rahnejat, P. and Rahnejat, H. (2015) ‘Roller bearing dynamics under transient thermal-mixed non-Newtonian elastohydrodynamic regime of lubrication’, </w:t>
      </w:r>
      <w:r w:rsidRPr="00FB1ED4">
        <w:rPr>
          <w:rFonts w:cs="Calibri"/>
          <w:i/>
          <w:iCs/>
          <w:noProof/>
          <w:szCs w:val="24"/>
        </w:rPr>
        <w:t>Proceedings of the Institution of Mechanical Engineers, Part K: Journal of Multi-body Dynamics</w:t>
      </w:r>
      <w:r w:rsidRPr="00FB1ED4">
        <w:rPr>
          <w:rFonts w:cs="Calibri"/>
          <w:noProof/>
          <w:szCs w:val="24"/>
        </w:rPr>
        <w:t>, 229(4), pp. 407–423. doi: 10.1177/1464419315569621.</w:t>
      </w:r>
    </w:p>
    <w:p w14:paraId="15A83A44"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lastRenderedPageBreak/>
        <w:t xml:space="preserve">Mosquet, X. </w:t>
      </w:r>
      <w:r w:rsidRPr="00FB1ED4">
        <w:rPr>
          <w:rFonts w:cs="Calibri"/>
          <w:i/>
          <w:iCs/>
          <w:noProof/>
          <w:szCs w:val="24"/>
        </w:rPr>
        <w:t>et al.</w:t>
      </w:r>
      <w:r w:rsidRPr="00FB1ED4">
        <w:rPr>
          <w:rFonts w:cs="Calibri"/>
          <w:noProof/>
          <w:szCs w:val="24"/>
        </w:rPr>
        <w:t xml:space="preserve"> (2018) </w:t>
      </w:r>
      <w:r w:rsidRPr="00FB1ED4">
        <w:rPr>
          <w:rFonts w:cs="Calibri"/>
          <w:i/>
          <w:iCs/>
          <w:noProof/>
          <w:szCs w:val="24"/>
        </w:rPr>
        <w:t>The Electric Car Tipping Point</w:t>
      </w:r>
      <w:r w:rsidRPr="00FB1ED4">
        <w:rPr>
          <w:rFonts w:cs="Calibri"/>
          <w:noProof/>
          <w:szCs w:val="24"/>
        </w:rPr>
        <w:t>.</w:t>
      </w:r>
    </w:p>
    <w:p w14:paraId="71D0102D"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Okamura, H. (1993) ‘A contribution to the numerical analysis of isothermal elastohydrodynamic lubrication’, in </w:t>
      </w:r>
      <w:r w:rsidRPr="00FB1ED4">
        <w:rPr>
          <w:rFonts w:cs="Calibri"/>
          <w:i/>
          <w:iCs/>
          <w:noProof/>
          <w:szCs w:val="24"/>
        </w:rPr>
        <w:t>Tribology of Reciprocating Engines</w:t>
      </w:r>
      <w:r w:rsidRPr="00FB1ED4">
        <w:rPr>
          <w:rFonts w:cs="Calibri"/>
          <w:noProof/>
          <w:szCs w:val="24"/>
        </w:rPr>
        <w:t>. Elsevier, pp. 313–320. doi: 10.1016/B978-0-408-22161-0.50048-2.</w:t>
      </w:r>
    </w:p>
    <w:p w14:paraId="56098781"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Rahnejat, H. (1984) </w:t>
      </w:r>
      <w:r w:rsidRPr="00FB1ED4">
        <w:rPr>
          <w:rFonts w:cs="Calibri"/>
          <w:i/>
          <w:iCs/>
          <w:noProof/>
          <w:szCs w:val="24"/>
        </w:rPr>
        <w:t>Influence of vibration on the oil film in concentrated contacts</w:t>
      </w:r>
      <w:r w:rsidRPr="00FB1ED4">
        <w:rPr>
          <w:rFonts w:cs="Calibri"/>
          <w:noProof/>
          <w:szCs w:val="24"/>
        </w:rPr>
        <w:t>. University of London.</w:t>
      </w:r>
    </w:p>
    <w:p w14:paraId="46A05520"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Reynolds, O. (1886) ‘On the Theory of Lubrication and Its Application to Mr. Lowe’s Experiments’, </w:t>
      </w:r>
      <w:r w:rsidRPr="00FB1ED4">
        <w:rPr>
          <w:rFonts w:cs="Calibri"/>
          <w:i/>
          <w:iCs/>
          <w:noProof/>
          <w:szCs w:val="24"/>
        </w:rPr>
        <w:t>Philosophical Transactions of the Royal Society of London</w:t>
      </w:r>
      <w:r w:rsidRPr="00FB1ED4">
        <w:rPr>
          <w:rFonts w:cs="Calibri"/>
          <w:noProof/>
          <w:szCs w:val="24"/>
        </w:rPr>
        <w:t>, 177, pp. 157–234. Available at: https://scholar.google.com/scholar?q=related:zTMHxlMaYncJ:scholar.google.com/&amp;hl=en&amp;as_sdt=0,39&amp;as_ylo=1886&amp;as_yhi=1886#0.</w:t>
      </w:r>
    </w:p>
    <w:p w14:paraId="0FEE90BC"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Roelands, C. J. . (1966) </w:t>
      </w:r>
      <w:r w:rsidRPr="00FB1ED4">
        <w:rPr>
          <w:rFonts w:cs="Calibri"/>
          <w:i/>
          <w:iCs/>
          <w:noProof/>
          <w:szCs w:val="24"/>
        </w:rPr>
        <w:t>Correlational aspects of the viscosity-temperature-pressure relationship of lubricating oils</w:t>
      </w:r>
      <w:r w:rsidRPr="00FB1ED4">
        <w:rPr>
          <w:rFonts w:cs="Calibri"/>
          <w:noProof/>
          <w:szCs w:val="24"/>
        </w:rPr>
        <w:t>. Delft University. Delft.</w:t>
      </w:r>
    </w:p>
    <w:p w14:paraId="4E33232F"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Takeda, R. </w:t>
      </w:r>
      <w:r w:rsidRPr="00FB1ED4">
        <w:rPr>
          <w:rFonts w:cs="Calibri"/>
          <w:i/>
          <w:iCs/>
          <w:noProof/>
          <w:szCs w:val="24"/>
        </w:rPr>
        <w:t>et al.</w:t>
      </w:r>
      <w:r w:rsidRPr="00FB1ED4">
        <w:rPr>
          <w:rFonts w:cs="Calibri"/>
          <w:noProof/>
          <w:szCs w:val="24"/>
        </w:rPr>
        <w:t xml:space="preserve"> (2014) ‘Drift Removal for Improving the Accuracy of Gait Parameters Using Wearable Sensor Systems’, </w:t>
      </w:r>
      <w:r w:rsidRPr="00FB1ED4">
        <w:rPr>
          <w:rFonts w:cs="Calibri"/>
          <w:i/>
          <w:iCs/>
          <w:noProof/>
          <w:szCs w:val="24"/>
        </w:rPr>
        <w:t>Sensors</w:t>
      </w:r>
      <w:r w:rsidRPr="00FB1ED4">
        <w:rPr>
          <w:rFonts w:cs="Calibri"/>
          <w:noProof/>
          <w:szCs w:val="24"/>
        </w:rPr>
        <w:t>, 14(12), pp. 23230–23247. doi: 10.3390/s141223230.</w:t>
      </w:r>
    </w:p>
    <w:p w14:paraId="1AD9A655"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Walker, J. </w:t>
      </w:r>
      <w:r w:rsidRPr="00FB1ED4">
        <w:rPr>
          <w:rFonts w:cs="Calibri"/>
          <w:i/>
          <w:iCs/>
          <w:noProof/>
          <w:szCs w:val="24"/>
        </w:rPr>
        <w:t>et al.</w:t>
      </w:r>
      <w:r w:rsidRPr="00FB1ED4">
        <w:rPr>
          <w:rFonts w:cs="Calibri"/>
          <w:noProof/>
          <w:szCs w:val="24"/>
        </w:rPr>
        <w:t xml:space="preserve"> (2018) ‘Experimental Design for Characterization of Force Transmissibility through Bearings in Electric Machines and Transmissions’, in </w:t>
      </w:r>
      <w:r w:rsidRPr="00FB1ED4">
        <w:rPr>
          <w:rFonts w:cs="Calibri"/>
          <w:i/>
          <w:iCs/>
          <w:noProof/>
          <w:szCs w:val="24"/>
        </w:rPr>
        <w:t>10th International Styrian Noise, Vibration &amp; Harshness Congress: The European Automotive Noise Conference</w:t>
      </w:r>
      <w:r w:rsidRPr="00FB1ED4">
        <w:rPr>
          <w:rFonts w:cs="Calibri"/>
          <w:noProof/>
          <w:szCs w:val="24"/>
        </w:rPr>
        <w:t>, pp. 1–6. doi: 10.4271/2018-01-1473.Abstract.</w:t>
      </w:r>
    </w:p>
    <w:p w14:paraId="2ACEBFB4" w14:textId="77777777" w:rsidR="00FB1ED4" w:rsidRPr="00FB1ED4" w:rsidRDefault="00FB1ED4" w:rsidP="00FB1ED4">
      <w:pPr>
        <w:widowControl w:val="0"/>
        <w:autoSpaceDE w:val="0"/>
        <w:autoSpaceDN w:val="0"/>
        <w:adjustRightInd w:val="0"/>
        <w:spacing w:before="0"/>
        <w:rPr>
          <w:rFonts w:cs="Calibri"/>
          <w:noProof/>
          <w:szCs w:val="24"/>
        </w:rPr>
      </w:pPr>
      <w:r w:rsidRPr="00FB1ED4">
        <w:rPr>
          <w:rFonts w:cs="Calibri"/>
          <w:noProof/>
          <w:szCs w:val="24"/>
        </w:rPr>
        <w:t xml:space="preserve">Wang, F. </w:t>
      </w:r>
      <w:r w:rsidRPr="00FB1ED4">
        <w:rPr>
          <w:rFonts w:cs="Calibri"/>
          <w:i/>
          <w:iCs/>
          <w:noProof/>
          <w:szCs w:val="24"/>
        </w:rPr>
        <w:t>et al.</w:t>
      </w:r>
      <w:r w:rsidRPr="00FB1ED4">
        <w:rPr>
          <w:rFonts w:cs="Calibri"/>
          <w:noProof/>
          <w:szCs w:val="24"/>
        </w:rPr>
        <w:t xml:space="preserve"> (2015) ‘Dynamic modelling for vibration analysis of a cylindrical roller bearing due to localized defects on raceways’, </w:t>
      </w:r>
      <w:r w:rsidRPr="00FB1ED4">
        <w:rPr>
          <w:rFonts w:cs="Calibri"/>
          <w:i/>
          <w:iCs/>
          <w:noProof/>
          <w:szCs w:val="24"/>
        </w:rPr>
        <w:t>Proceedings of the Institution of Mechanical Engineers, Part K: Journal of Multi-body Dynamics</w:t>
      </w:r>
      <w:r w:rsidRPr="00FB1ED4">
        <w:rPr>
          <w:rFonts w:cs="Calibri"/>
          <w:noProof/>
          <w:szCs w:val="24"/>
        </w:rPr>
        <w:t>, 229(1), pp. 39–64. doi: 10.1177/1464419314546539.</w:t>
      </w:r>
    </w:p>
    <w:p w14:paraId="589D3867" w14:textId="77777777" w:rsidR="00FB1ED4" w:rsidRPr="00FB1ED4" w:rsidRDefault="00FB1ED4" w:rsidP="00FB1ED4">
      <w:pPr>
        <w:widowControl w:val="0"/>
        <w:autoSpaceDE w:val="0"/>
        <w:autoSpaceDN w:val="0"/>
        <w:adjustRightInd w:val="0"/>
        <w:spacing w:before="0"/>
        <w:rPr>
          <w:rFonts w:cs="Calibri"/>
          <w:noProof/>
        </w:rPr>
      </w:pPr>
      <w:r w:rsidRPr="00FB1ED4">
        <w:rPr>
          <w:rFonts w:cs="Calibri"/>
          <w:noProof/>
          <w:szCs w:val="24"/>
        </w:rPr>
        <w:t xml:space="preserve">Wensing, J. A. (1972) ‘The dynamics of ball bearings’, </w:t>
      </w:r>
      <w:r w:rsidRPr="00FB1ED4">
        <w:rPr>
          <w:rFonts w:cs="Calibri"/>
          <w:i/>
          <w:iCs/>
          <w:noProof/>
          <w:szCs w:val="24"/>
        </w:rPr>
        <w:t>Wear</w:t>
      </w:r>
      <w:r w:rsidRPr="00FB1ED4">
        <w:rPr>
          <w:rFonts w:cs="Calibri"/>
          <w:noProof/>
          <w:szCs w:val="24"/>
        </w:rPr>
        <w:t>, 19(3), p. 360. doi: 10.1016/0043-1648(72)90165-2.</w:t>
      </w:r>
    </w:p>
    <w:p w14:paraId="5BC03313" w14:textId="19F84D8E" w:rsidR="00E122C8" w:rsidRPr="00E07D2B" w:rsidRDefault="0002290D" w:rsidP="00E07D2B">
      <w:pPr>
        <w:pStyle w:val="ListParagraph"/>
        <w:numPr>
          <w:ilvl w:val="0"/>
          <w:numId w:val="37"/>
        </w:numPr>
        <w:spacing w:before="0"/>
      </w:pPr>
      <w:r>
        <w:fldChar w:fldCharType="end"/>
      </w:r>
    </w:p>
    <w:sectPr w:rsidR="00E122C8" w:rsidRPr="00E07D2B" w:rsidSect="00611905">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802656" w14:textId="77777777" w:rsidR="007A3F7A" w:rsidRDefault="007A3F7A" w:rsidP="00937E87">
      <w:r>
        <w:separator/>
      </w:r>
    </w:p>
  </w:endnote>
  <w:endnote w:type="continuationSeparator" w:id="0">
    <w:p w14:paraId="08F5FAE7" w14:textId="77777777" w:rsidR="007A3F7A" w:rsidRDefault="007A3F7A" w:rsidP="00937E87">
      <w:r>
        <w:continuationSeparator/>
      </w:r>
    </w:p>
  </w:endnote>
  <w:endnote w:type="continuationNotice" w:id="1">
    <w:p w14:paraId="2C41B1A1" w14:textId="77777777" w:rsidR="007A3F7A" w:rsidRDefault="007A3F7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7A4F22" w:rsidRDefault="007A4F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7A4F22" w:rsidRDefault="007A4F22"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0D2B6" w14:textId="77777777" w:rsidR="007A3F7A" w:rsidRDefault="007A3F7A" w:rsidP="00937E87">
      <w:r>
        <w:separator/>
      </w:r>
    </w:p>
  </w:footnote>
  <w:footnote w:type="continuationSeparator" w:id="0">
    <w:p w14:paraId="345636A9" w14:textId="77777777" w:rsidR="007A3F7A" w:rsidRDefault="007A3F7A" w:rsidP="00937E87">
      <w:r>
        <w:continuationSeparator/>
      </w:r>
    </w:p>
  </w:footnote>
  <w:footnote w:type="continuationNotice" w:id="1">
    <w:p w14:paraId="26C995A8" w14:textId="77777777" w:rsidR="007A3F7A" w:rsidRDefault="007A3F7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D27"/>
    <w:multiLevelType w:val="multilevel"/>
    <w:tmpl w:val="0809001F"/>
    <w:numStyleLink w:val="Style1"/>
  </w:abstractNum>
  <w:abstractNum w:abstractNumId="1"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B71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BB3A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DA340B"/>
    <w:multiLevelType w:val="multilevel"/>
    <w:tmpl w:val="D3D881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8"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18"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1" w15:restartNumberingAfterBreak="0">
    <w:nsid w:val="61942C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25"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8E60813"/>
    <w:multiLevelType w:val="multilevel"/>
    <w:tmpl w:val="A8101158"/>
    <w:numStyleLink w:val="Style2"/>
  </w:abstractNum>
  <w:abstractNum w:abstractNumId="28"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1" w15:restartNumberingAfterBreak="0">
    <w:nsid w:val="76EA3235"/>
    <w:multiLevelType w:val="multilevel"/>
    <w:tmpl w:val="0809001F"/>
    <w:numStyleLink w:val="Style1"/>
  </w:abstractNum>
  <w:abstractNum w:abstractNumId="32"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5B4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37469085">
    <w:abstractNumId w:val="7"/>
  </w:num>
  <w:num w:numId="2" w16cid:durableId="1161241347">
    <w:abstractNumId w:val="17"/>
  </w:num>
  <w:num w:numId="3" w16cid:durableId="341512602">
    <w:abstractNumId w:val="1"/>
  </w:num>
  <w:num w:numId="4" w16cid:durableId="2114326316">
    <w:abstractNumId w:val="11"/>
  </w:num>
  <w:num w:numId="5" w16cid:durableId="356466740">
    <w:abstractNumId w:val="19"/>
  </w:num>
  <w:num w:numId="6" w16cid:durableId="1219050802">
    <w:abstractNumId w:val="28"/>
  </w:num>
  <w:num w:numId="7" w16cid:durableId="1489783129">
    <w:abstractNumId w:val="33"/>
  </w:num>
  <w:num w:numId="8" w16cid:durableId="1604528133">
    <w:abstractNumId w:val="8"/>
  </w:num>
  <w:num w:numId="9" w16cid:durableId="1322388948">
    <w:abstractNumId w:val="6"/>
  </w:num>
  <w:num w:numId="10" w16cid:durableId="599335094">
    <w:abstractNumId w:val="29"/>
  </w:num>
  <w:num w:numId="11" w16cid:durableId="726532581">
    <w:abstractNumId w:val="30"/>
  </w:num>
  <w:num w:numId="12" w16cid:durableId="1339042151">
    <w:abstractNumId w:val="25"/>
  </w:num>
  <w:num w:numId="13" w16cid:durableId="1526675918">
    <w:abstractNumId w:val="20"/>
  </w:num>
  <w:num w:numId="14" w16cid:durableId="1874803765">
    <w:abstractNumId w:val="15"/>
  </w:num>
  <w:num w:numId="15" w16cid:durableId="863321075">
    <w:abstractNumId w:val="10"/>
  </w:num>
  <w:num w:numId="16" w16cid:durableId="1312173003">
    <w:abstractNumId w:val="4"/>
  </w:num>
  <w:num w:numId="17" w16cid:durableId="1469468015">
    <w:abstractNumId w:val="16"/>
  </w:num>
  <w:num w:numId="18" w16cid:durableId="1688211676">
    <w:abstractNumId w:val="23"/>
  </w:num>
  <w:num w:numId="19" w16cid:durableId="396977455">
    <w:abstractNumId w:val="14"/>
  </w:num>
  <w:num w:numId="20" w16cid:durableId="620039200">
    <w:abstractNumId w:val="5"/>
  </w:num>
  <w:num w:numId="21" w16cid:durableId="23948463">
    <w:abstractNumId w:val="34"/>
  </w:num>
  <w:num w:numId="22" w16cid:durableId="453519831">
    <w:abstractNumId w:val="34"/>
  </w:num>
  <w:num w:numId="23" w16cid:durableId="1177571307">
    <w:abstractNumId w:val="0"/>
  </w:num>
  <w:num w:numId="24" w16cid:durableId="1339114950">
    <w:abstractNumId w:val="12"/>
  </w:num>
  <w:num w:numId="25" w16cid:durableId="1745296321">
    <w:abstractNumId w:val="18"/>
  </w:num>
  <w:num w:numId="26" w16cid:durableId="1095663024">
    <w:abstractNumId w:val="31"/>
  </w:num>
  <w:num w:numId="27" w16cid:durableId="1019089392">
    <w:abstractNumId w:val="27"/>
  </w:num>
  <w:num w:numId="28" w16cid:durableId="1588690600">
    <w:abstractNumId w:val="22"/>
  </w:num>
  <w:num w:numId="29" w16cid:durableId="1019771636">
    <w:abstractNumId w:val="24"/>
  </w:num>
  <w:num w:numId="30" w16cid:durableId="216287057">
    <w:abstractNumId w:val="26"/>
  </w:num>
  <w:num w:numId="31" w16cid:durableId="1448085305">
    <w:abstractNumId w:val="13"/>
  </w:num>
  <w:num w:numId="32" w16cid:durableId="1016420518">
    <w:abstractNumId w:val="32"/>
  </w:num>
  <w:num w:numId="33" w16cid:durableId="866875059">
    <w:abstractNumId w:val="21"/>
  </w:num>
  <w:num w:numId="34" w16cid:durableId="1563641312">
    <w:abstractNumId w:val="3"/>
  </w:num>
  <w:num w:numId="35" w16cid:durableId="783690271">
    <w:abstractNumId w:val="2"/>
  </w:num>
  <w:num w:numId="36" w16cid:durableId="1352298867">
    <w:abstractNumId w:val="35"/>
  </w:num>
  <w:num w:numId="37" w16cid:durableId="690569509">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cumentProtection w:edit="trackedChanges" w:enforcement="0"/>
  <w:defaultTabStop w:val="720"/>
  <w:drawingGridHorizontalSpacing w:val="100"/>
  <w:displayHorizontalDrawingGridEvery w:val="2"/>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BD6"/>
    <w:rsid w:val="00005CB8"/>
    <w:rsid w:val="0000603D"/>
    <w:rsid w:val="000069BF"/>
    <w:rsid w:val="00006C69"/>
    <w:rsid w:val="00006E6B"/>
    <w:rsid w:val="00007302"/>
    <w:rsid w:val="000079A1"/>
    <w:rsid w:val="000079D9"/>
    <w:rsid w:val="00007D7A"/>
    <w:rsid w:val="00007DDC"/>
    <w:rsid w:val="00007EE2"/>
    <w:rsid w:val="00010351"/>
    <w:rsid w:val="00010C5A"/>
    <w:rsid w:val="00010DD2"/>
    <w:rsid w:val="00011AD2"/>
    <w:rsid w:val="0001255E"/>
    <w:rsid w:val="00013024"/>
    <w:rsid w:val="00013724"/>
    <w:rsid w:val="00013995"/>
    <w:rsid w:val="00013CAB"/>
    <w:rsid w:val="000141D2"/>
    <w:rsid w:val="00014326"/>
    <w:rsid w:val="00014BA5"/>
    <w:rsid w:val="000156EB"/>
    <w:rsid w:val="0001596E"/>
    <w:rsid w:val="00015B07"/>
    <w:rsid w:val="00015CE0"/>
    <w:rsid w:val="00017E97"/>
    <w:rsid w:val="00020108"/>
    <w:rsid w:val="00020400"/>
    <w:rsid w:val="0002041B"/>
    <w:rsid w:val="00020AF3"/>
    <w:rsid w:val="00020C92"/>
    <w:rsid w:val="00021181"/>
    <w:rsid w:val="00021284"/>
    <w:rsid w:val="000212E4"/>
    <w:rsid w:val="00021459"/>
    <w:rsid w:val="0002290D"/>
    <w:rsid w:val="00022A60"/>
    <w:rsid w:val="00022B34"/>
    <w:rsid w:val="00022B9B"/>
    <w:rsid w:val="00023203"/>
    <w:rsid w:val="00023A86"/>
    <w:rsid w:val="00023D96"/>
    <w:rsid w:val="00023FFC"/>
    <w:rsid w:val="000240F3"/>
    <w:rsid w:val="00024ADE"/>
    <w:rsid w:val="00024B48"/>
    <w:rsid w:val="00025118"/>
    <w:rsid w:val="000256C8"/>
    <w:rsid w:val="00025AA7"/>
    <w:rsid w:val="00025E57"/>
    <w:rsid w:val="00026338"/>
    <w:rsid w:val="0002656E"/>
    <w:rsid w:val="0002704E"/>
    <w:rsid w:val="00027410"/>
    <w:rsid w:val="00027658"/>
    <w:rsid w:val="00027D6B"/>
    <w:rsid w:val="00027FB2"/>
    <w:rsid w:val="00030688"/>
    <w:rsid w:val="000308D0"/>
    <w:rsid w:val="00031829"/>
    <w:rsid w:val="00031C04"/>
    <w:rsid w:val="00031DA6"/>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50E6"/>
    <w:rsid w:val="0003531E"/>
    <w:rsid w:val="00035CAF"/>
    <w:rsid w:val="00036451"/>
    <w:rsid w:val="000366FD"/>
    <w:rsid w:val="0003690A"/>
    <w:rsid w:val="00036CC6"/>
    <w:rsid w:val="000409D1"/>
    <w:rsid w:val="00040C55"/>
    <w:rsid w:val="00041F90"/>
    <w:rsid w:val="00042613"/>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C6E"/>
    <w:rsid w:val="00052155"/>
    <w:rsid w:val="000523C6"/>
    <w:rsid w:val="00052530"/>
    <w:rsid w:val="00052A3F"/>
    <w:rsid w:val="00052F7B"/>
    <w:rsid w:val="000531EE"/>
    <w:rsid w:val="000541D5"/>
    <w:rsid w:val="0005454F"/>
    <w:rsid w:val="00054623"/>
    <w:rsid w:val="00054668"/>
    <w:rsid w:val="00054830"/>
    <w:rsid w:val="00054AE9"/>
    <w:rsid w:val="00054E18"/>
    <w:rsid w:val="0005535F"/>
    <w:rsid w:val="00055E17"/>
    <w:rsid w:val="00056A4C"/>
    <w:rsid w:val="000574D1"/>
    <w:rsid w:val="0006006F"/>
    <w:rsid w:val="00060810"/>
    <w:rsid w:val="000612A3"/>
    <w:rsid w:val="000613FF"/>
    <w:rsid w:val="0006152C"/>
    <w:rsid w:val="00061E93"/>
    <w:rsid w:val="000627D5"/>
    <w:rsid w:val="00063158"/>
    <w:rsid w:val="000633B9"/>
    <w:rsid w:val="000637BD"/>
    <w:rsid w:val="00063CD2"/>
    <w:rsid w:val="00063D41"/>
    <w:rsid w:val="00063E7C"/>
    <w:rsid w:val="00064320"/>
    <w:rsid w:val="00064DA6"/>
    <w:rsid w:val="000662A8"/>
    <w:rsid w:val="000665B6"/>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3F01"/>
    <w:rsid w:val="00074E5D"/>
    <w:rsid w:val="000752F7"/>
    <w:rsid w:val="000758C4"/>
    <w:rsid w:val="00075984"/>
    <w:rsid w:val="00075B52"/>
    <w:rsid w:val="00076A27"/>
    <w:rsid w:val="00076ADE"/>
    <w:rsid w:val="00076B29"/>
    <w:rsid w:val="00076C20"/>
    <w:rsid w:val="00076E91"/>
    <w:rsid w:val="0007761E"/>
    <w:rsid w:val="00077709"/>
    <w:rsid w:val="00077A33"/>
    <w:rsid w:val="00077D95"/>
    <w:rsid w:val="00077F71"/>
    <w:rsid w:val="00080ADC"/>
    <w:rsid w:val="000816B7"/>
    <w:rsid w:val="000819B4"/>
    <w:rsid w:val="00081E10"/>
    <w:rsid w:val="00082318"/>
    <w:rsid w:val="00082349"/>
    <w:rsid w:val="00082FCE"/>
    <w:rsid w:val="000831C5"/>
    <w:rsid w:val="00084063"/>
    <w:rsid w:val="0008439D"/>
    <w:rsid w:val="00084495"/>
    <w:rsid w:val="00084A74"/>
    <w:rsid w:val="00084CE2"/>
    <w:rsid w:val="00084E72"/>
    <w:rsid w:val="00085879"/>
    <w:rsid w:val="000858C1"/>
    <w:rsid w:val="00085E25"/>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71DA"/>
    <w:rsid w:val="000974F5"/>
    <w:rsid w:val="000977A3"/>
    <w:rsid w:val="00097B57"/>
    <w:rsid w:val="00097D71"/>
    <w:rsid w:val="000A0E8B"/>
    <w:rsid w:val="000A113B"/>
    <w:rsid w:val="000A13AB"/>
    <w:rsid w:val="000A19AD"/>
    <w:rsid w:val="000A2C75"/>
    <w:rsid w:val="000A2E78"/>
    <w:rsid w:val="000A2EF3"/>
    <w:rsid w:val="000A3066"/>
    <w:rsid w:val="000A30DE"/>
    <w:rsid w:val="000A4294"/>
    <w:rsid w:val="000A4437"/>
    <w:rsid w:val="000A48C0"/>
    <w:rsid w:val="000A4A53"/>
    <w:rsid w:val="000A529C"/>
    <w:rsid w:val="000A5434"/>
    <w:rsid w:val="000A57D7"/>
    <w:rsid w:val="000A5D71"/>
    <w:rsid w:val="000A5F6B"/>
    <w:rsid w:val="000A6001"/>
    <w:rsid w:val="000A65E7"/>
    <w:rsid w:val="000A661B"/>
    <w:rsid w:val="000A721B"/>
    <w:rsid w:val="000A73C6"/>
    <w:rsid w:val="000A75F1"/>
    <w:rsid w:val="000A76BF"/>
    <w:rsid w:val="000B03C4"/>
    <w:rsid w:val="000B048D"/>
    <w:rsid w:val="000B0798"/>
    <w:rsid w:val="000B0C36"/>
    <w:rsid w:val="000B1520"/>
    <w:rsid w:val="000B1687"/>
    <w:rsid w:val="000B23F5"/>
    <w:rsid w:val="000B2447"/>
    <w:rsid w:val="000B30D4"/>
    <w:rsid w:val="000B38C1"/>
    <w:rsid w:val="000B3E3D"/>
    <w:rsid w:val="000B3F74"/>
    <w:rsid w:val="000B416B"/>
    <w:rsid w:val="000B441C"/>
    <w:rsid w:val="000B4A0D"/>
    <w:rsid w:val="000B51E2"/>
    <w:rsid w:val="000B5B4B"/>
    <w:rsid w:val="000B5B98"/>
    <w:rsid w:val="000B5DF7"/>
    <w:rsid w:val="000B6537"/>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84D"/>
    <w:rsid w:val="000C2AE0"/>
    <w:rsid w:val="000C2E05"/>
    <w:rsid w:val="000C2F3D"/>
    <w:rsid w:val="000C34B2"/>
    <w:rsid w:val="000C3A4F"/>
    <w:rsid w:val="000C3B69"/>
    <w:rsid w:val="000C3CFD"/>
    <w:rsid w:val="000C3E9F"/>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1E0"/>
    <w:rsid w:val="000D026B"/>
    <w:rsid w:val="000D033F"/>
    <w:rsid w:val="000D039B"/>
    <w:rsid w:val="000D0FC2"/>
    <w:rsid w:val="000D153B"/>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E1335"/>
    <w:rsid w:val="000E1C8F"/>
    <w:rsid w:val="000E1F7A"/>
    <w:rsid w:val="000E27A1"/>
    <w:rsid w:val="000E2EC1"/>
    <w:rsid w:val="000E2EF2"/>
    <w:rsid w:val="000E3362"/>
    <w:rsid w:val="000E33D4"/>
    <w:rsid w:val="000E3995"/>
    <w:rsid w:val="000E3A1C"/>
    <w:rsid w:val="000E49DB"/>
    <w:rsid w:val="000E52F0"/>
    <w:rsid w:val="000E53D2"/>
    <w:rsid w:val="000E54CC"/>
    <w:rsid w:val="000E54EC"/>
    <w:rsid w:val="000E5707"/>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4AF4"/>
    <w:rsid w:val="000F5128"/>
    <w:rsid w:val="000F55C1"/>
    <w:rsid w:val="000F59B1"/>
    <w:rsid w:val="000F5F9A"/>
    <w:rsid w:val="000F644C"/>
    <w:rsid w:val="000F64FC"/>
    <w:rsid w:val="000F72B7"/>
    <w:rsid w:val="000F7852"/>
    <w:rsid w:val="000F7A90"/>
    <w:rsid w:val="000F7EB8"/>
    <w:rsid w:val="0010012D"/>
    <w:rsid w:val="0010013D"/>
    <w:rsid w:val="00100281"/>
    <w:rsid w:val="00100462"/>
    <w:rsid w:val="001004A0"/>
    <w:rsid w:val="0010088A"/>
    <w:rsid w:val="00101DDE"/>
    <w:rsid w:val="00101FBE"/>
    <w:rsid w:val="001025BE"/>
    <w:rsid w:val="00102CD0"/>
    <w:rsid w:val="00103064"/>
    <w:rsid w:val="00103483"/>
    <w:rsid w:val="0010349A"/>
    <w:rsid w:val="00104003"/>
    <w:rsid w:val="00104580"/>
    <w:rsid w:val="00104C31"/>
    <w:rsid w:val="0010559F"/>
    <w:rsid w:val="001057D5"/>
    <w:rsid w:val="001058E4"/>
    <w:rsid w:val="00105D2D"/>
    <w:rsid w:val="00105EEA"/>
    <w:rsid w:val="001066AF"/>
    <w:rsid w:val="00106896"/>
    <w:rsid w:val="00106C7A"/>
    <w:rsid w:val="00106CD6"/>
    <w:rsid w:val="0010736D"/>
    <w:rsid w:val="001074EC"/>
    <w:rsid w:val="00107798"/>
    <w:rsid w:val="001100C9"/>
    <w:rsid w:val="00110431"/>
    <w:rsid w:val="00110788"/>
    <w:rsid w:val="001108C7"/>
    <w:rsid w:val="001111E0"/>
    <w:rsid w:val="00111289"/>
    <w:rsid w:val="00111A3A"/>
    <w:rsid w:val="001122F3"/>
    <w:rsid w:val="001124F4"/>
    <w:rsid w:val="001125D5"/>
    <w:rsid w:val="0011321B"/>
    <w:rsid w:val="00113328"/>
    <w:rsid w:val="00113405"/>
    <w:rsid w:val="00114417"/>
    <w:rsid w:val="00114468"/>
    <w:rsid w:val="00114791"/>
    <w:rsid w:val="00115291"/>
    <w:rsid w:val="00115C4E"/>
    <w:rsid w:val="00115FA2"/>
    <w:rsid w:val="00116A48"/>
    <w:rsid w:val="00116AD1"/>
    <w:rsid w:val="0011768A"/>
    <w:rsid w:val="00117904"/>
    <w:rsid w:val="00117C58"/>
    <w:rsid w:val="00117CCB"/>
    <w:rsid w:val="00117CD1"/>
    <w:rsid w:val="00117D6E"/>
    <w:rsid w:val="00120226"/>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5036"/>
    <w:rsid w:val="001258DA"/>
    <w:rsid w:val="00125BCC"/>
    <w:rsid w:val="00125C0D"/>
    <w:rsid w:val="00126124"/>
    <w:rsid w:val="00126998"/>
    <w:rsid w:val="00127091"/>
    <w:rsid w:val="00127CE4"/>
    <w:rsid w:val="00127D62"/>
    <w:rsid w:val="00130B6A"/>
    <w:rsid w:val="0013126D"/>
    <w:rsid w:val="00131540"/>
    <w:rsid w:val="00131AFB"/>
    <w:rsid w:val="0013240D"/>
    <w:rsid w:val="00132463"/>
    <w:rsid w:val="00132AC5"/>
    <w:rsid w:val="00132BDF"/>
    <w:rsid w:val="0013328E"/>
    <w:rsid w:val="001334A3"/>
    <w:rsid w:val="00133B0E"/>
    <w:rsid w:val="00133BC6"/>
    <w:rsid w:val="00133D0A"/>
    <w:rsid w:val="00134488"/>
    <w:rsid w:val="001344A7"/>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135F"/>
    <w:rsid w:val="00141A00"/>
    <w:rsid w:val="00141BA7"/>
    <w:rsid w:val="00142857"/>
    <w:rsid w:val="00142981"/>
    <w:rsid w:val="00143132"/>
    <w:rsid w:val="001439E5"/>
    <w:rsid w:val="00143BFA"/>
    <w:rsid w:val="00143FD2"/>
    <w:rsid w:val="00143FF2"/>
    <w:rsid w:val="00144455"/>
    <w:rsid w:val="001445AD"/>
    <w:rsid w:val="00144BCA"/>
    <w:rsid w:val="00145C6A"/>
    <w:rsid w:val="00145CCB"/>
    <w:rsid w:val="0014606C"/>
    <w:rsid w:val="001460D8"/>
    <w:rsid w:val="0014650F"/>
    <w:rsid w:val="00146BC4"/>
    <w:rsid w:val="00146FCF"/>
    <w:rsid w:val="00147F95"/>
    <w:rsid w:val="00150AC7"/>
    <w:rsid w:val="00151049"/>
    <w:rsid w:val="0015106C"/>
    <w:rsid w:val="00151A26"/>
    <w:rsid w:val="0015259C"/>
    <w:rsid w:val="00152730"/>
    <w:rsid w:val="001528D8"/>
    <w:rsid w:val="0015327C"/>
    <w:rsid w:val="00153329"/>
    <w:rsid w:val="00153F29"/>
    <w:rsid w:val="001543D3"/>
    <w:rsid w:val="00154B9C"/>
    <w:rsid w:val="00155EE8"/>
    <w:rsid w:val="00156555"/>
    <w:rsid w:val="00156813"/>
    <w:rsid w:val="001570B3"/>
    <w:rsid w:val="001571D0"/>
    <w:rsid w:val="00157222"/>
    <w:rsid w:val="0015767C"/>
    <w:rsid w:val="00160355"/>
    <w:rsid w:val="0016051B"/>
    <w:rsid w:val="00160572"/>
    <w:rsid w:val="001610C7"/>
    <w:rsid w:val="00161616"/>
    <w:rsid w:val="001625DD"/>
    <w:rsid w:val="001626ED"/>
    <w:rsid w:val="001628D1"/>
    <w:rsid w:val="00162947"/>
    <w:rsid w:val="00162F24"/>
    <w:rsid w:val="00162FD8"/>
    <w:rsid w:val="0016425B"/>
    <w:rsid w:val="001645E7"/>
    <w:rsid w:val="00164AFC"/>
    <w:rsid w:val="00164D2E"/>
    <w:rsid w:val="00164FFE"/>
    <w:rsid w:val="001651D4"/>
    <w:rsid w:val="00165475"/>
    <w:rsid w:val="00165750"/>
    <w:rsid w:val="001658FC"/>
    <w:rsid w:val="00165DD8"/>
    <w:rsid w:val="00165FE2"/>
    <w:rsid w:val="00166158"/>
    <w:rsid w:val="00166471"/>
    <w:rsid w:val="001664E9"/>
    <w:rsid w:val="00166733"/>
    <w:rsid w:val="00166905"/>
    <w:rsid w:val="00167320"/>
    <w:rsid w:val="00167D72"/>
    <w:rsid w:val="00167FDD"/>
    <w:rsid w:val="00170221"/>
    <w:rsid w:val="00170B6D"/>
    <w:rsid w:val="00170FEB"/>
    <w:rsid w:val="0017125E"/>
    <w:rsid w:val="00171269"/>
    <w:rsid w:val="0017157C"/>
    <w:rsid w:val="00171654"/>
    <w:rsid w:val="0017180F"/>
    <w:rsid w:val="00171FE5"/>
    <w:rsid w:val="0017203F"/>
    <w:rsid w:val="001722D1"/>
    <w:rsid w:val="0017235F"/>
    <w:rsid w:val="00172793"/>
    <w:rsid w:val="001729D8"/>
    <w:rsid w:val="00172D2D"/>
    <w:rsid w:val="00172E3A"/>
    <w:rsid w:val="00172FEA"/>
    <w:rsid w:val="001733AB"/>
    <w:rsid w:val="001746D9"/>
    <w:rsid w:val="00174934"/>
    <w:rsid w:val="0017541F"/>
    <w:rsid w:val="00175800"/>
    <w:rsid w:val="0017587F"/>
    <w:rsid w:val="00176111"/>
    <w:rsid w:val="001761B5"/>
    <w:rsid w:val="001764D9"/>
    <w:rsid w:val="00177151"/>
    <w:rsid w:val="00177838"/>
    <w:rsid w:val="001778AB"/>
    <w:rsid w:val="00177AAC"/>
    <w:rsid w:val="00177B74"/>
    <w:rsid w:val="00177C8D"/>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381"/>
    <w:rsid w:val="001836DF"/>
    <w:rsid w:val="00183E04"/>
    <w:rsid w:val="0018431D"/>
    <w:rsid w:val="00184968"/>
    <w:rsid w:val="00184F2D"/>
    <w:rsid w:val="0018549F"/>
    <w:rsid w:val="001867B3"/>
    <w:rsid w:val="00186C67"/>
    <w:rsid w:val="00186E80"/>
    <w:rsid w:val="00187358"/>
    <w:rsid w:val="00187444"/>
    <w:rsid w:val="0019048A"/>
    <w:rsid w:val="001904A9"/>
    <w:rsid w:val="001906D3"/>
    <w:rsid w:val="00190C80"/>
    <w:rsid w:val="00190D04"/>
    <w:rsid w:val="001910B1"/>
    <w:rsid w:val="00191201"/>
    <w:rsid w:val="001923EC"/>
    <w:rsid w:val="00192407"/>
    <w:rsid w:val="00192593"/>
    <w:rsid w:val="0019287B"/>
    <w:rsid w:val="00192F23"/>
    <w:rsid w:val="001931C2"/>
    <w:rsid w:val="0019367A"/>
    <w:rsid w:val="0019388A"/>
    <w:rsid w:val="00193D41"/>
    <w:rsid w:val="00194330"/>
    <w:rsid w:val="00194755"/>
    <w:rsid w:val="00194AED"/>
    <w:rsid w:val="00195CD4"/>
    <w:rsid w:val="00195E1A"/>
    <w:rsid w:val="00195FFB"/>
    <w:rsid w:val="001960A0"/>
    <w:rsid w:val="00196F3E"/>
    <w:rsid w:val="0019718E"/>
    <w:rsid w:val="00197934"/>
    <w:rsid w:val="00197EE4"/>
    <w:rsid w:val="001A0154"/>
    <w:rsid w:val="001A023C"/>
    <w:rsid w:val="001A0B31"/>
    <w:rsid w:val="001A1246"/>
    <w:rsid w:val="001A14CA"/>
    <w:rsid w:val="001A1EB9"/>
    <w:rsid w:val="001A27E5"/>
    <w:rsid w:val="001A28E8"/>
    <w:rsid w:val="001A2B19"/>
    <w:rsid w:val="001A2DAC"/>
    <w:rsid w:val="001A31E4"/>
    <w:rsid w:val="001A34DE"/>
    <w:rsid w:val="001A3F8A"/>
    <w:rsid w:val="001A4116"/>
    <w:rsid w:val="001A4E1B"/>
    <w:rsid w:val="001A50E2"/>
    <w:rsid w:val="001A58F3"/>
    <w:rsid w:val="001A5E32"/>
    <w:rsid w:val="001A6E82"/>
    <w:rsid w:val="001A7351"/>
    <w:rsid w:val="001B11EC"/>
    <w:rsid w:val="001B1609"/>
    <w:rsid w:val="001B165B"/>
    <w:rsid w:val="001B16C3"/>
    <w:rsid w:val="001B2699"/>
    <w:rsid w:val="001B26A8"/>
    <w:rsid w:val="001B2BCE"/>
    <w:rsid w:val="001B3044"/>
    <w:rsid w:val="001B31D6"/>
    <w:rsid w:val="001B33DF"/>
    <w:rsid w:val="001B3B52"/>
    <w:rsid w:val="001B3DDF"/>
    <w:rsid w:val="001B3F75"/>
    <w:rsid w:val="001B40D4"/>
    <w:rsid w:val="001B45EC"/>
    <w:rsid w:val="001B493C"/>
    <w:rsid w:val="001B4A95"/>
    <w:rsid w:val="001B4E04"/>
    <w:rsid w:val="001B53B4"/>
    <w:rsid w:val="001B5604"/>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8A7"/>
    <w:rsid w:val="001C634D"/>
    <w:rsid w:val="001C6A2C"/>
    <w:rsid w:val="001C6C4E"/>
    <w:rsid w:val="001C6E23"/>
    <w:rsid w:val="001C72E3"/>
    <w:rsid w:val="001D0620"/>
    <w:rsid w:val="001D0895"/>
    <w:rsid w:val="001D0C3D"/>
    <w:rsid w:val="001D0E54"/>
    <w:rsid w:val="001D0FB6"/>
    <w:rsid w:val="001D1425"/>
    <w:rsid w:val="001D1BE2"/>
    <w:rsid w:val="001D305A"/>
    <w:rsid w:val="001D30C1"/>
    <w:rsid w:val="001D346E"/>
    <w:rsid w:val="001D34CF"/>
    <w:rsid w:val="001D3879"/>
    <w:rsid w:val="001D4137"/>
    <w:rsid w:val="001D41F2"/>
    <w:rsid w:val="001D4226"/>
    <w:rsid w:val="001D44B0"/>
    <w:rsid w:val="001D462E"/>
    <w:rsid w:val="001D4691"/>
    <w:rsid w:val="001D46D0"/>
    <w:rsid w:val="001D4A6C"/>
    <w:rsid w:val="001D4BDA"/>
    <w:rsid w:val="001D5569"/>
    <w:rsid w:val="001D5660"/>
    <w:rsid w:val="001D57D7"/>
    <w:rsid w:val="001D650C"/>
    <w:rsid w:val="001D65E0"/>
    <w:rsid w:val="001D7A3C"/>
    <w:rsid w:val="001D7BBE"/>
    <w:rsid w:val="001D7F32"/>
    <w:rsid w:val="001E0360"/>
    <w:rsid w:val="001E0665"/>
    <w:rsid w:val="001E24BC"/>
    <w:rsid w:val="001E2C2A"/>
    <w:rsid w:val="001E341E"/>
    <w:rsid w:val="001E34BB"/>
    <w:rsid w:val="001E3587"/>
    <w:rsid w:val="001E35F4"/>
    <w:rsid w:val="001E379E"/>
    <w:rsid w:val="001E39EE"/>
    <w:rsid w:val="001E3F10"/>
    <w:rsid w:val="001E3FA9"/>
    <w:rsid w:val="001E460C"/>
    <w:rsid w:val="001E47E0"/>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425"/>
    <w:rsid w:val="001F57D6"/>
    <w:rsid w:val="001F57FA"/>
    <w:rsid w:val="001F5CC7"/>
    <w:rsid w:val="001F5F52"/>
    <w:rsid w:val="001F6F17"/>
    <w:rsid w:val="001F78B3"/>
    <w:rsid w:val="001F7DE8"/>
    <w:rsid w:val="0020084A"/>
    <w:rsid w:val="0020099D"/>
    <w:rsid w:val="002014AB"/>
    <w:rsid w:val="00201B83"/>
    <w:rsid w:val="002020DF"/>
    <w:rsid w:val="00202565"/>
    <w:rsid w:val="002030B1"/>
    <w:rsid w:val="00204EB9"/>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371E"/>
    <w:rsid w:val="002152C9"/>
    <w:rsid w:val="00215386"/>
    <w:rsid w:val="0021670A"/>
    <w:rsid w:val="002167CC"/>
    <w:rsid w:val="00216AA7"/>
    <w:rsid w:val="00216B5F"/>
    <w:rsid w:val="002200F6"/>
    <w:rsid w:val="00220403"/>
    <w:rsid w:val="0022056E"/>
    <w:rsid w:val="00220A21"/>
    <w:rsid w:val="00220C06"/>
    <w:rsid w:val="00220CFF"/>
    <w:rsid w:val="002211F5"/>
    <w:rsid w:val="00221754"/>
    <w:rsid w:val="002217CC"/>
    <w:rsid w:val="002219FE"/>
    <w:rsid w:val="00222B2B"/>
    <w:rsid w:val="00223AE1"/>
    <w:rsid w:val="00224136"/>
    <w:rsid w:val="00224896"/>
    <w:rsid w:val="00224D9A"/>
    <w:rsid w:val="00225773"/>
    <w:rsid w:val="00226105"/>
    <w:rsid w:val="0022648C"/>
    <w:rsid w:val="00226701"/>
    <w:rsid w:val="002270F3"/>
    <w:rsid w:val="0022745B"/>
    <w:rsid w:val="002275DE"/>
    <w:rsid w:val="0022761A"/>
    <w:rsid w:val="002279A9"/>
    <w:rsid w:val="00227B83"/>
    <w:rsid w:val="00227C41"/>
    <w:rsid w:val="0023091A"/>
    <w:rsid w:val="00230A97"/>
    <w:rsid w:val="00230BCE"/>
    <w:rsid w:val="00231792"/>
    <w:rsid w:val="0023231D"/>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224A"/>
    <w:rsid w:val="002429F9"/>
    <w:rsid w:val="00243110"/>
    <w:rsid w:val="00243338"/>
    <w:rsid w:val="002434A9"/>
    <w:rsid w:val="002436C3"/>
    <w:rsid w:val="00243B29"/>
    <w:rsid w:val="00244800"/>
    <w:rsid w:val="0024488D"/>
    <w:rsid w:val="00244BAF"/>
    <w:rsid w:val="00245194"/>
    <w:rsid w:val="00245764"/>
    <w:rsid w:val="00245D86"/>
    <w:rsid w:val="0024611A"/>
    <w:rsid w:val="00246207"/>
    <w:rsid w:val="002469AE"/>
    <w:rsid w:val="002469B7"/>
    <w:rsid w:val="00247D97"/>
    <w:rsid w:val="00247DA3"/>
    <w:rsid w:val="00250104"/>
    <w:rsid w:val="00250177"/>
    <w:rsid w:val="0025041D"/>
    <w:rsid w:val="00250441"/>
    <w:rsid w:val="00250898"/>
    <w:rsid w:val="0025089C"/>
    <w:rsid w:val="00250F93"/>
    <w:rsid w:val="0025126B"/>
    <w:rsid w:val="00251364"/>
    <w:rsid w:val="00251477"/>
    <w:rsid w:val="0025193E"/>
    <w:rsid w:val="00251EB4"/>
    <w:rsid w:val="0025229F"/>
    <w:rsid w:val="002522C2"/>
    <w:rsid w:val="002523A9"/>
    <w:rsid w:val="002528BD"/>
    <w:rsid w:val="00252FD4"/>
    <w:rsid w:val="00253355"/>
    <w:rsid w:val="002533ED"/>
    <w:rsid w:val="00254076"/>
    <w:rsid w:val="00254430"/>
    <w:rsid w:val="00254890"/>
    <w:rsid w:val="002548DB"/>
    <w:rsid w:val="00255203"/>
    <w:rsid w:val="00255A84"/>
    <w:rsid w:val="00255CF8"/>
    <w:rsid w:val="00255FDB"/>
    <w:rsid w:val="002562B6"/>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FF"/>
    <w:rsid w:val="00266C1B"/>
    <w:rsid w:val="00266F32"/>
    <w:rsid w:val="00267717"/>
    <w:rsid w:val="00267B77"/>
    <w:rsid w:val="0027006C"/>
    <w:rsid w:val="00270398"/>
    <w:rsid w:val="00270BA9"/>
    <w:rsid w:val="00271716"/>
    <w:rsid w:val="0027183D"/>
    <w:rsid w:val="00272806"/>
    <w:rsid w:val="00272A10"/>
    <w:rsid w:val="00272F62"/>
    <w:rsid w:val="00273621"/>
    <w:rsid w:val="002736C2"/>
    <w:rsid w:val="0027377A"/>
    <w:rsid w:val="00273816"/>
    <w:rsid w:val="0027385C"/>
    <w:rsid w:val="002740D5"/>
    <w:rsid w:val="00274F69"/>
    <w:rsid w:val="002756A8"/>
    <w:rsid w:val="002756C3"/>
    <w:rsid w:val="00275922"/>
    <w:rsid w:val="00275E4D"/>
    <w:rsid w:val="00276492"/>
    <w:rsid w:val="002765E7"/>
    <w:rsid w:val="00277095"/>
    <w:rsid w:val="002772DF"/>
    <w:rsid w:val="00277315"/>
    <w:rsid w:val="00277378"/>
    <w:rsid w:val="002774E6"/>
    <w:rsid w:val="00277AC4"/>
    <w:rsid w:val="00277F14"/>
    <w:rsid w:val="00280163"/>
    <w:rsid w:val="002806E2"/>
    <w:rsid w:val="0028080A"/>
    <w:rsid w:val="00280F2B"/>
    <w:rsid w:val="002810E9"/>
    <w:rsid w:val="00281160"/>
    <w:rsid w:val="002811E4"/>
    <w:rsid w:val="002811F0"/>
    <w:rsid w:val="002815F8"/>
    <w:rsid w:val="0028185A"/>
    <w:rsid w:val="00282011"/>
    <w:rsid w:val="00282158"/>
    <w:rsid w:val="00282860"/>
    <w:rsid w:val="00283174"/>
    <w:rsid w:val="0028330B"/>
    <w:rsid w:val="00283B76"/>
    <w:rsid w:val="002846F2"/>
    <w:rsid w:val="00284EB2"/>
    <w:rsid w:val="002854C5"/>
    <w:rsid w:val="002856FF"/>
    <w:rsid w:val="00285F7F"/>
    <w:rsid w:val="00286ABC"/>
    <w:rsid w:val="00286B01"/>
    <w:rsid w:val="002873BF"/>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4072"/>
    <w:rsid w:val="00294448"/>
    <w:rsid w:val="00294576"/>
    <w:rsid w:val="002946E4"/>
    <w:rsid w:val="00294ECD"/>
    <w:rsid w:val="002952B6"/>
    <w:rsid w:val="00295670"/>
    <w:rsid w:val="0029573F"/>
    <w:rsid w:val="00296304"/>
    <w:rsid w:val="00296802"/>
    <w:rsid w:val="00296B7A"/>
    <w:rsid w:val="00296BE2"/>
    <w:rsid w:val="002972AD"/>
    <w:rsid w:val="00297E7D"/>
    <w:rsid w:val="00297EDC"/>
    <w:rsid w:val="00297F2C"/>
    <w:rsid w:val="002A0037"/>
    <w:rsid w:val="002A03AB"/>
    <w:rsid w:val="002A0C62"/>
    <w:rsid w:val="002A0D8A"/>
    <w:rsid w:val="002A11E5"/>
    <w:rsid w:val="002A1876"/>
    <w:rsid w:val="002A19B7"/>
    <w:rsid w:val="002A1D1F"/>
    <w:rsid w:val="002A1E94"/>
    <w:rsid w:val="002A22FE"/>
    <w:rsid w:val="002A2361"/>
    <w:rsid w:val="002A2658"/>
    <w:rsid w:val="002A2EAD"/>
    <w:rsid w:val="002A3E14"/>
    <w:rsid w:val="002A42A8"/>
    <w:rsid w:val="002A435E"/>
    <w:rsid w:val="002A4A38"/>
    <w:rsid w:val="002A4B9D"/>
    <w:rsid w:val="002A4CD7"/>
    <w:rsid w:val="002A5414"/>
    <w:rsid w:val="002A5592"/>
    <w:rsid w:val="002A586C"/>
    <w:rsid w:val="002A6589"/>
    <w:rsid w:val="002A6B7B"/>
    <w:rsid w:val="002A71BB"/>
    <w:rsid w:val="002A7223"/>
    <w:rsid w:val="002A7BBA"/>
    <w:rsid w:val="002A7FF8"/>
    <w:rsid w:val="002B051F"/>
    <w:rsid w:val="002B0E40"/>
    <w:rsid w:val="002B0E91"/>
    <w:rsid w:val="002B0F5F"/>
    <w:rsid w:val="002B120D"/>
    <w:rsid w:val="002B13E0"/>
    <w:rsid w:val="002B16A0"/>
    <w:rsid w:val="002B26D0"/>
    <w:rsid w:val="002B27EC"/>
    <w:rsid w:val="002B29A8"/>
    <w:rsid w:val="002B2ED3"/>
    <w:rsid w:val="002B36E9"/>
    <w:rsid w:val="002B3829"/>
    <w:rsid w:val="002B3940"/>
    <w:rsid w:val="002B3EA6"/>
    <w:rsid w:val="002B45C8"/>
    <w:rsid w:val="002B4923"/>
    <w:rsid w:val="002B4C2A"/>
    <w:rsid w:val="002B52D9"/>
    <w:rsid w:val="002B53EF"/>
    <w:rsid w:val="002B5619"/>
    <w:rsid w:val="002B5979"/>
    <w:rsid w:val="002B6810"/>
    <w:rsid w:val="002B6AA8"/>
    <w:rsid w:val="002B6BF1"/>
    <w:rsid w:val="002B6E24"/>
    <w:rsid w:val="002B733D"/>
    <w:rsid w:val="002B7456"/>
    <w:rsid w:val="002B758C"/>
    <w:rsid w:val="002B77BE"/>
    <w:rsid w:val="002B7BC5"/>
    <w:rsid w:val="002C0570"/>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F7E"/>
    <w:rsid w:val="002C5624"/>
    <w:rsid w:val="002C5BD3"/>
    <w:rsid w:val="002C5C3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997"/>
    <w:rsid w:val="002D3E03"/>
    <w:rsid w:val="002D4163"/>
    <w:rsid w:val="002D44BA"/>
    <w:rsid w:val="002D506B"/>
    <w:rsid w:val="002D5141"/>
    <w:rsid w:val="002D5249"/>
    <w:rsid w:val="002D594E"/>
    <w:rsid w:val="002D5CFA"/>
    <w:rsid w:val="002D5D9F"/>
    <w:rsid w:val="002D5F98"/>
    <w:rsid w:val="002D6536"/>
    <w:rsid w:val="002D6886"/>
    <w:rsid w:val="002D6EE1"/>
    <w:rsid w:val="002D7541"/>
    <w:rsid w:val="002D76D8"/>
    <w:rsid w:val="002D7AEF"/>
    <w:rsid w:val="002E092B"/>
    <w:rsid w:val="002E09F1"/>
    <w:rsid w:val="002E1013"/>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F0547"/>
    <w:rsid w:val="002F0D33"/>
    <w:rsid w:val="002F0EE5"/>
    <w:rsid w:val="002F0F09"/>
    <w:rsid w:val="002F11EA"/>
    <w:rsid w:val="002F1518"/>
    <w:rsid w:val="002F1A4C"/>
    <w:rsid w:val="002F1C28"/>
    <w:rsid w:val="002F2E77"/>
    <w:rsid w:val="002F3395"/>
    <w:rsid w:val="002F3407"/>
    <w:rsid w:val="002F3627"/>
    <w:rsid w:val="002F36D4"/>
    <w:rsid w:val="002F3C6A"/>
    <w:rsid w:val="002F3C85"/>
    <w:rsid w:val="002F3FD2"/>
    <w:rsid w:val="002F4150"/>
    <w:rsid w:val="002F44B6"/>
    <w:rsid w:val="002F45C8"/>
    <w:rsid w:val="002F4600"/>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53D"/>
    <w:rsid w:val="003106A6"/>
    <w:rsid w:val="00310A1A"/>
    <w:rsid w:val="00310B3F"/>
    <w:rsid w:val="00310D8B"/>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2013F"/>
    <w:rsid w:val="00320C5F"/>
    <w:rsid w:val="00320F02"/>
    <w:rsid w:val="00321702"/>
    <w:rsid w:val="00321FE6"/>
    <w:rsid w:val="00322604"/>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74CD"/>
    <w:rsid w:val="003279F6"/>
    <w:rsid w:val="00327D96"/>
    <w:rsid w:val="00327FAB"/>
    <w:rsid w:val="00327FB1"/>
    <w:rsid w:val="00330145"/>
    <w:rsid w:val="0033156A"/>
    <w:rsid w:val="0033190B"/>
    <w:rsid w:val="00331C6B"/>
    <w:rsid w:val="0033211B"/>
    <w:rsid w:val="00332EC1"/>
    <w:rsid w:val="00333065"/>
    <w:rsid w:val="003332B6"/>
    <w:rsid w:val="0033384F"/>
    <w:rsid w:val="00333C74"/>
    <w:rsid w:val="00333DB1"/>
    <w:rsid w:val="00333FA4"/>
    <w:rsid w:val="0033438C"/>
    <w:rsid w:val="00334A21"/>
    <w:rsid w:val="0033566C"/>
    <w:rsid w:val="003357E9"/>
    <w:rsid w:val="0033587D"/>
    <w:rsid w:val="00335A00"/>
    <w:rsid w:val="00335E77"/>
    <w:rsid w:val="00335FAE"/>
    <w:rsid w:val="00335FDB"/>
    <w:rsid w:val="00336100"/>
    <w:rsid w:val="003369C2"/>
    <w:rsid w:val="00336BEE"/>
    <w:rsid w:val="00336D5B"/>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A23"/>
    <w:rsid w:val="0034519A"/>
    <w:rsid w:val="0034524B"/>
    <w:rsid w:val="00345A30"/>
    <w:rsid w:val="00345A7D"/>
    <w:rsid w:val="0034601C"/>
    <w:rsid w:val="0034656D"/>
    <w:rsid w:val="00346814"/>
    <w:rsid w:val="00346BD7"/>
    <w:rsid w:val="00346DD1"/>
    <w:rsid w:val="0034776C"/>
    <w:rsid w:val="0035033E"/>
    <w:rsid w:val="00351660"/>
    <w:rsid w:val="003517E9"/>
    <w:rsid w:val="003518B8"/>
    <w:rsid w:val="00351969"/>
    <w:rsid w:val="003519CF"/>
    <w:rsid w:val="00352258"/>
    <w:rsid w:val="00353AB8"/>
    <w:rsid w:val="003540A9"/>
    <w:rsid w:val="00354B85"/>
    <w:rsid w:val="00356015"/>
    <w:rsid w:val="00356199"/>
    <w:rsid w:val="0035664D"/>
    <w:rsid w:val="00356A93"/>
    <w:rsid w:val="00356ADA"/>
    <w:rsid w:val="00356B11"/>
    <w:rsid w:val="00356C94"/>
    <w:rsid w:val="003572AD"/>
    <w:rsid w:val="0035770C"/>
    <w:rsid w:val="00360FCD"/>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EDC"/>
    <w:rsid w:val="00366FEC"/>
    <w:rsid w:val="0036739A"/>
    <w:rsid w:val="00367FB8"/>
    <w:rsid w:val="0037065E"/>
    <w:rsid w:val="003709D7"/>
    <w:rsid w:val="00370FAB"/>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634B"/>
    <w:rsid w:val="00376534"/>
    <w:rsid w:val="00376C16"/>
    <w:rsid w:val="00376DAB"/>
    <w:rsid w:val="003770E1"/>
    <w:rsid w:val="00377832"/>
    <w:rsid w:val="003778E5"/>
    <w:rsid w:val="00377CF5"/>
    <w:rsid w:val="00377FB7"/>
    <w:rsid w:val="00380217"/>
    <w:rsid w:val="00380820"/>
    <w:rsid w:val="00380B18"/>
    <w:rsid w:val="00380F5D"/>
    <w:rsid w:val="0038117D"/>
    <w:rsid w:val="00381F2B"/>
    <w:rsid w:val="00382490"/>
    <w:rsid w:val="00382527"/>
    <w:rsid w:val="00382DD1"/>
    <w:rsid w:val="00382E02"/>
    <w:rsid w:val="0038343D"/>
    <w:rsid w:val="00383AFA"/>
    <w:rsid w:val="003846E6"/>
    <w:rsid w:val="00384D47"/>
    <w:rsid w:val="00385219"/>
    <w:rsid w:val="00385BD0"/>
    <w:rsid w:val="00385CD9"/>
    <w:rsid w:val="003861F5"/>
    <w:rsid w:val="003863D4"/>
    <w:rsid w:val="00386DBB"/>
    <w:rsid w:val="00386EB2"/>
    <w:rsid w:val="0038709E"/>
    <w:rsid w:val="00387352"/>
    <w:rsid w:val="00387809"/>
    <w:rsid w:val="0038787E"/>
    <w:rsid w:val="00390502"/>
    <w:rsid w:val="00390628"/>
    <w:rsid w:val="0039071B"/>
    <w:rsid w:val="003907B6"/>
    <w:rsid w:val="0039080C"/>
    <w:rsid w:val="00390850"/>
    <w:rsid w:val="00390D0F"/>
    <w:rsid w:val="003913AE"/>
    <w:rsid w:val="00391DDC"/>
    <w:rsid w:val="00392846"/>
    <w:rsid w:val="00392979"/>
    <w:rsid w:val="00393070"/>
    <w:rsid w:val="003930BE"/>
    <w:rsid w:val="003942C3"/>
    <w:rsid w:val="003948EF"/>
    <w:rsid w:val="003948FA"/>
    <w:rsid w:val="003951B4"/>
    <w:rsid w:val="003958CF"/>
    <w:rsid w:val="0039593C"/>
    <w:rsid w:val="00395DA6"/>
    <w:rsid w:val="00396545"/>
    <w:rsid w:val="003965FF"/>
    <w:rsid w:val="00396F0D"/>
    <w:rsid w:val="003973E9"/>
    <w:rsid w:val="00397DED"/>
    <w:rsid w:val="003A0C8D"/>
    <w:rsid w:val="003A0D85"/>
    <w:rsid w:val="003A0DF6"/>
    <w:rsid w:val="003A11A2"/>
    <w:rsid w:val="003A1957"/>
    <w:rsid w:val="003A195B"/>
    <w:rsid w:val="003A1C15"/>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9D7"/>
    <w:rsid w:val="003A7CEB"/>
    <w:rsid w:val="003B041F"/>
    <w:rsid w:val="003B06ED"/>
    <w:rsid w:val="003B0877"/>
    <w:rsid w:val="003B0BFD"/>
    <w:rsid w:val="003B0E58"/>
    <w:rsid w:val="003B18D1"/>
    <w:rsid w:val="003B1AD8"/>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E5E"/>
    <w:rsid w:val="003C422F"/>
    <w:rsid w:val="003C47D9"/>
    <w:rsid w:val="003C47DE"/>
    <w:rsid w:val="003C4B46"/>
    <w:rsid w:val="003C4CA7"/>
    <w:rsid w:val="003C54F7"/>
    <w:rsid w:val="003C56FF"/>
    <w:rsid w:val="003C5E4F"/>
    <w:rsid w:val="003C5E97"/>
    <w:rsid w:val="003C5FCC"/>
    <w:rsid w:val="003C64D2"/>
    <w:rsid w:val="003C6A87"/>
    <w:rsid w:val="003C6CFE"/>
    <w:rsid w:val="003C7126"/>
    <w:rsid w:val="003C7989"/>
    <w:rsid w:val="003D00E1"/>
    <w:rsid w:val="003D019B"/>
    <w:rsid w:val="003D0230"/>
    <w:rsid w:val="003D076A"/>
    <w:rsid w:val="003D16DD"/>
    <w:rsid w:val="003D179C"/>
    <w:rsid w:val="003D1C92"/>
    <w:rsid w:val="003D2456"/>
    <w:rsid w:val="003D2511"/>
    <w:rsid w:val="003D26D2"/>
    <w:rsid w:val="003D2B87"/>
    <w:rsid w:val="003D2FF3"/>
    <w:rsid w:val="003D302C"/>
    <w:rsid w:val="003D3731"/>
    <w:rsid w:val="003D382A"/>
    <w:rsid w:val="003D3E34"/>
    <w:rsid w:val="003D48FD"/>
    <w:rsid w:val="003D4A9B"/>
    <w:rsid w:val="003D4CE1"/>
    <w:rsid w:val="003D546D"/>
    <w:rsid w:val="003D5D2C"/>
    <w:rsid w:val="003D604D"/>
    <w:rsid w:val="003D64E4"/>
    <w:rsid w:val="003D6559"/>
    <w:rsid w:val="003D66E7"/>
    <w:rsid w:val="003D6C0A"/>
    <w:rsid w:val="003D6F6D"/>
    <w:rsid w:val="003D75DC"/>
    <w:rsid w:val="003D7C0A"/>
    <w:rsid w:val="003D7EB6"/>
    <w:rsid w:val="003E120E"/>
    <w:rsid w:val="003E1F9F"/>
    <w:rsid w:val="003E22D1"/>
    <w:rsid w:val="003E27A4"/>
    <w:rsid w:val="003E2931"/>
    <w:rsid w:val="003E2F50"/>
    <w:rsid w:val="003E3126"/>
    <w:rsid w:val="003E37A0"/>
    <w:rsid w:val="003E3BEB"/>
    <w:rsid w:val="003E410F"/>
    <w:rsid w:val="003E49FB"/>
    <w:rsid w:val="003E4E14"/>
    <w:rsid w:val="003E5B35"/>
    <w:rsid w:val="003E5B68"/>
    <w:rsid w:val="003E6144"/>
    <w:rsid w:val="003E61D8"/>
    <w:rsid w:val="003E637F"/>
    <w:rsid w:val="003E67CF"/>
    <w:rsid w:val="003E6EC2"/>
    <w:rsid w:val="003E7077"/>
    <w:rsid w:val="003E7284"/>
    <w:rsid w:val="003E7483"/>
    <w:rsid w:val="003E74AA"/>
    <w:rsid w:val="003F00B0"/>
    <w:rsid w:val="003F03B9"/>
    <w:rsid w:val="003F0506"/>
    <w:rsid w:val="003F08F7"/>
    <w:rsid w:val="003F0CCA"/>
    <w:rsid w:val="003F0E08"/>
    <w:rsid w:val="003F1778"/>
    <w:rsid w:val="003F193E"/>
    <w:rsid w:val="003F22F5"/>
    <w:rsid w:val="003F2947"/>
    <w:rsid w:val="003F299E"/>
    <w:rsid w:val="003F2E37"/>
    <w:rsid w:val="003F3068"/>
    <w:rsid w:val="003F3A02"/>
    <w:rsid w:val="003F3AAB"/>
    <w:rsid w:val="003F3B46"/>
    <w:rsid w:val="003F3D88"/>
    <w:rsid w:val="003F3E76"/>
    <w:rsid w:val="003F3F26"/>
    <w:rsid w:val="003F46F3"/>
    <w:rsid w:val="003F4EA3"/>
    <w:rsid w:val="003F5250"/>
    <w:rsid w:val="003F54C9"/>
    <w:rsid w:val="003F5FF5"/>
    <w:rsid w:val="003F636D"/>
    <w:rsid w:val="003F713B"/>
    <w:rsid w:val="003F7624"/>
    <w:rsid w:val="003F7A30"/>
    <w:rsid w:val="0040078D"/>
    <w:rsid w:val="00400830"/>
    <w:rsid w:val="00400A20"/>
    <w:rsid w:val="0040132C"/>
    <w:rsid w:val="00401BD0"/>
    <w:rsid w:val="00401CB1"/>
    <w:rsid w:val="00401D01"/>
    <w:rsid w:val="004025DC"/>
    <w:rsid w:val="004027F9"/>
    <w:rsid w:val="00402A33"/>
    <w:rsid w:val="00402F01"/>
    <w:rsid w:val="00402F21"/>
    <w:rsid w:val="00403010"/>
    <w:rsid w:val="004035B0"/>
    <w:rsid w:val="004035E8"/>
    <w:rsid w:val="0040414F"/>
    <w:rsid w:val="0040532B"/>
    <w:rsid w:val="0040576F"/>
    <w:rsid w:val="004059C9"/>
    <w:rsid w:val="00405E5C"/>
    <w:rsid w:val="00406247"/>
    <w:rsid w:val="004067E8"/>
    <w:rsid w:val="00410179"/>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D59"/>
    <w:rsid w:val="00420E56"/>
    <w:rsid w:val="0042192D"/>
    <w:rsid w:val="00421C0F"/>
    <w:rsid w:val="00421DAF"/>
    <w:rsid w:val="00421EEF"/>
    <w:rsid w:val="00421F3F"/>
    <w:rsid w:val="004226F9"/>
    <w:rsid w:val="00422FD7"/>
    <w:rsid w:val="0042313F"/>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F"/>
    <w:rsid w:val="004301A7"/>
    <w:rsid w:val="0043071A"/>
    <w:rsid w:val="00430A1C"/>
    <w:rsid w:val="00430CC2"/>
    <w:rsid w:val="00430F8C"/>
    <w:rsid w:val="0043204C"/>
    <w:rsid w:val="004321AF"/>
    <w:rsid w:val="0043233B"/>
    <w:rsid w:val="0043238E"/>
    <w:rsid w:val="004323A6"/>
    <w:rsid w:val="0043251C"/>
    <w:rsid w:val="00432E06"/>
    <w:rsid w:val="00432F05"/>
    <w:rsid w:val="00432F0B"/>
    <w:rsid w:val="00433D52"/>
    <w:rsid w:val="00434433"/>
    <w:rsid w:val="0043482E"/>
    <w:rsid w:val="004348DF"/>
    <w:rsid w:val="00434C0B"/>
    <w:rsid w:val="00434CF9"/>
    <w:rsid w:val="00434F73"/>
    <w:rsid w:val="00434FC3"/>
    <w:rsid w:val="0043542F"/>
    <w:rsid w:val="00435C44"/>
    <w:rsid w:val="00435D09"/>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F6A"/>
    <w:rsid w:val="004453D9"/>
    <w:rsid w:val="00446021"/>
    <w:rsid w:val="004463B3"/>
    <w:rsid w:val="004466DF"/>
    <w:rsid w:val="00446A35"/>
    <w:rsid w:val="00446B68"/>
    <w:rsid w:val="00447CC1"/>
    <w:rsid w:val="00447DC3"/>
    <w:rsid w:val="00451139"/>
    <w:rsid w:val="004511B0"/>
    <w:rsid w:val="004514D4"/>
    <w:rsid w:val="004516B3"/>
    <w:rsid w:val="0045204C"/>
    <w:rsid w:val="004523ED"/>
    <w:rsid w:val="00452460"/>
    <w:rsid w:val="00452D82"/>
    <w:rsid w:val="00452FE2"/>
    <w:rsid w:val="0045305E"/>
    <w:rsid w:val="004536A6"/>
    <w:rsid w:val="00453983"/>
    <w:rsid w:val="004539E5"/>
    <w:rsid w:val="00453B8F"/>
    <w:rsid w:val="0045429F"/>
    <w:rsid w:val="00454670"/>
    <w:rsid w:val="0045477E"/>
    <w:rsid w:val="00454DD8"/>
    <w:rsid w:val="004557B1"/>
    <w:rsid w:val="00456EBE"/>
    <w:rsid w:val="00457330"/>
    <w:rsid w:val="00457471"/>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A60"/>
    <w:rsid w:val="00465E0C"/>
    <w:rsid w:val="00465E58"/>
    <w:rsid w:val="00466096"/>
    <w:rsid w:val="0046637A"/>
    <w:rsid w:val="004673EE"/>
    <w:rsid w:val="00467400"/>
    <w:rsid w:val="0046757F"/>
    <w:rsid w:val="00467597"/>
    <w:rsid w:val="004675E4"/>
    <w:rsid w:val="0046792C"/>
    <w:rsid w:val="0047032C"/>
    <w:rsid w:val="00470726"/>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50BD"/>
    <w:rsid w:val="0047516E"/>
    <w:rsid w:val="00475B38"/>
    <w:rsid w:val="00475F44"/>
    <w:rsid w:val="0047635E"/>
    <w:rsid w:val="004767DA"/>
    <w:rsid w:val="00476F7D"/>
    <w:rsid w:val="004773EF"/>
    <w:rsid w:val="00477AE0"/>
    <w:rsid w:val="00480989"/>
    <w:rsid w:val="00480B85"/>
    <w:rsid w:val="00481632"/>
    <w:rsid w:val="00481A27"/>
    <w:rsid w:val="00481E7F"/>
    <w:rsid w:val="004821B4"/>
    <w:rsid w:val="004828A7"/>
    <w:rsid w:val="00482ADC"/>
    <w:rsid w:val="00482E9C"/>
    <w:rsid w:val="00482F91"/>
    <w:rsid w:val="0048334F"/>
    <w:rsid w:val="004836E4"/>
    <w:rsid w:val="0048380D"/>
    <w:rsid w:val="004842AB"/>
    <w:rsid w:val="00484AD1"/>
    <w:rsid w:val="00484F79"/>
    <w:rsid w:val="0048543A"/>
    <w:rsid w:val="0048566F"/>
    <w:rsid w:val="00485CAA"/>
    <w:rsid w:val="00486D99"/>
    <w:rsid w:val="00486DFA"/>
    <w:rsid w:val="00487665"/>
    <w:rsid w:val="004878D5"/>
    <w:rsid w:val="004900A8"/>
    <w:rsid w:val="00490146"/>
    <w:rsid w:val="00490863"/>
    <w:rsid w:val="00490BE5"/>
    <w:rsid w:val="00490CDF"/>
    <w:rsid w:val="004911A1"/>
    <w:rsid w:val="004919CC"/>
    <w:rsid w:val="00491B3F"/>
    <w:rsid w:val="00491B59"/>
    <w:rsid w:val="00491E6B"/>
    <w:rsid w:val="004921F6"/>
    <w:rsid w:val="004924FB"/>
    <w:rsid w:val="00492863"/>
    <w:rsid w:val="00492EA5"/>
    <w:rsid w:val="004939C9"/>
    <w:rsid w:val="00494644"/>
    <w:rsid w:val="00494B81"/>
    <w:rsid w:val="00495123"/>
    <w:rsid w:val="00495496"/>
    <w:rsid w:val="00495CF6"/>
    <w:rsid w:val="00495DB0"/>
    <w:rsid w:val="004962DB"/>
    <w:rsid w:val="0049685D"/>
    <w:rsid w:val="00496FCA"/>
    <w:rsid w:val="00496FE3"/>
    <w:rsid w:val="00497107"/>
    <w:rsid w:val="00497260"/>
    <w:rsid w:val="004976D9"/>
    <w:rsid w:val="00497ADE"/>
    <w:rsid w:val="00497DEC"/>
    <w:rsid w:val="004A0295"/>
    <w:rsid w:val="004A09B3"/>
    <w:rsid w:val="004A0B07"/>
    <w:rsid w:val="004A0FA7"/>
    <w:rsid w:val="004A1101"/>
    <w:rsid w:val="004A1D65"/>
    <w:rsid w:val="004A1D90"/>
    <w:rsid w:val="004A2E07"/>
    <w:rsid w:val="004A2FB9"/>
    <w:rsid w:val="004A3814"/>
    <w:rsid w:val="004A44FF"/>
    <w:rsid w:val="004A46AD"/>
    <w:rsid w:val="004A4AE0"/>
    <w:rsid w:val="004A4E60"/>
    <w:rsid w:val="004A50E2"/>
    <w:rsid w:val="004A55EC"/>
    <w:rsid w:val="004A5E00"/>
    <w:rsid w:val="004A6111"/>
    <w:rsid w:val="004A6123"/>
    <w:rsid w:val="004A6C7B"/>
    <w:rsid w:val="004A7D18"/>
    <w:rsid w:val="004B02B9"/>
    <w:rsid w:val="004B0381"/>
    <w:rsid w:val="004B0476"/>
    <w:rsid w:val="004B12D0"/>
    <w:rsid w:val="004B17F2"/>
    <w:rsid w:val="004B229B"/>
    <w:rsid w:val="004B2E7D"/>
    <w:rsid w:val="004B3061"/>
    <w:rsid w:val="004B32F5"/>
    <w:rsid w:val="004B3494"/>
    <w:rsid w:val="004B380E"/>
    <w:rsid w:val="004B3F45"/>
    <w:rsid w:val="004B44CA"/>
    <w:rsid w:val="004B4938"/>
    <w:rsid w:val="004B4D06"/>
    <w:rsid w:val="004B4D21"/>
    <w:rsid w:val="004B505D"/>
    <w:rsid w:val="004B527D"/>
    <w:rsid w:val="004B54CC"/>
    <w:rsid w:val="004B5544"/>
    <w:rsid w:val="004B6052"/>
    <w:rsid w:val="004B6B77"/>
    <w:rsid w:val="004B7286"/>
    <w:rsid w:val="004B7311"/>
    <w:rsid w:val="004B7ACD"/>
    <w:rsid w:val="004C0F2F"/>
    <w:rsid w:val="004C17DC"/>
    <w:rsid w:val="004C22E2"/>
    <w:rsid w:val="004C281D"/>
    <w:rsid w:val="004C2A4F"/>
    <w:rsid w:val="004C2CB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9E"/>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F34"/>
    <w:rsid w:val="004E62AF"/>
    <w:rsid w:val="004E66E4"/>
    <w:rsid w:val="004E6725"/>
    <w:rsid w:val="004E679E"/>
    <w:rsid w:val="004E67FB"/>
    <w:rsid w:val="004E6B8A"/>
    <w:rsid w:val="004E77EE"/>
    <w:rsid w:val="004E780D"/>
    <w:rsid w:val="004E784D"/>
    <w:rsid w:val="004E7942"/>
    <w:rsid w:val="004F0243"/>
    <w:rsid w:val="004F0300"/>
    <w:rsid w:val="004F074E"/>
    <w:rsid w:val="004F0A3D"/>
    <w:rsid w:val="004F14BC"/>
    <w:rsid w:val="004F1DC8"/>
    <w:rsid w:val="004F1EB8"/>
    <w:rsid w:val="004F2449"/>
    <w:rsid w:val="004F338E"/>
    <w:rsid w:val="004F3797"/>
    <w:rsid w:val="004F3CF2"/>
    <w:rsid w:val="004F3D29"/>
    <w:rsid w:val="004F4008"/>
    <w:rsid w:val="004F4040"/>
    <w:rsid w:val="004F43FB"/>
    <w:rsid w:val="004F539E"/>
    <w:rsid w:val="004F57C4"/>
    <w:rsid w:val="004F5D41"/>
    <w:rsid w:val="004F66EE"/>
    <w:rsid w:val="004F6E81"/>
    <w:rsid w:val="004F7DCD"/>
    <w:rsid w:val="0050040E"/>
    <w:rsid w:val="00500DC0"/>
    <w:rsid w:val="00500E32"/>
    <w:rsid w:val="00501468"/>
    <w:rsid w:val="00501597"/>
    <w:rsid w:val="005018C6"/>
    <w:rsid w:val="00501D90"/>
    <w:rsid w:val="00501F9C"/>
    <w:rsid w:val="00502341"/>
    <w:rsid w:val="0050243E"/>
    <w:rsid w:val="005025C8"/>
    <w:rsid w:val="005033C0"/>
    <w:rsid w:val="00503A07"/>
    <w:rsid w:val="0050408F"/>
    <w:rsid w:val="00505132"/>
    <w:rsid w:val="00505307"/>
    <w:rsid w:val="005058AC"/>
    <w:rsid w:val="00505F36"/>
    <w:rsid w:val="0050624E"/>
    <w:rsid w:val="005067DB"/>
    <w:rsid w:val="00506966"/>
    <w:rsid w:val="00506AA2"/>
    <w:rsid w:val="0050797C"/>
    <w:rsid w:val="00507D39"/>
    <w:rsid w:val="00507FA6"/>
    <w:rsid w:val="00510327"/>
    <w:rsid w:val="005106F4"/>
    <w:rsid w:val="00511363"/>
    <w:rsid w:val="005115DA"/>
    <w:rsid w:val="00511693"/>
    <w:rsid w:val="00511ADA"/>
    <w:rsid w:val="00511CD2"/>
    <w:rsid w:val="005127C2"/>
    <w:rsid w:val="00512A05"/>
    <w:rsid w:val="00512B77"/>
    <w:rsid w:val="00512E76"/>
    <w:rsid w:val="00512EF5"/>
    <w:rsid w:val="00513283"/>
    <w:rsid w:val="005134EE"/>
    <w:rsid w:val="00513594"/>
    <w:rsid w:val="00513C0E"/>
    <w:rsid w:val="005141A4"/>
    <w:rsid w:val="005142EE"/>
    <w:rsid w:val="00514348"/>
    <w:rsid w:val="005145BD"/>
    <w:rsid w:val="00514DA3"/>
    <w:rsid w:val="0051519E"/>
    <w:rsid w:val="0051560B"/>
    <w:rsid w:val="00515D1A"/>
    <w:rsid w:val="005168D7"/>
    <w:rsid w:val="00516B46"/>
    <w:rsid w:val="005172EA"/>
    <w:rsid w:val="00517555"/>
    <w:rsid w:val="00517BBA"/>
    <w:rsid w:val="00517DC8"/>
    <w:rsid w:val="00520812"/>
    <w:rsid w:val="00520D0A"/>
    <w:rsid w:val="00521CA1"/>
    <w:rsid w:val="00521D54"/>
    <w:rsid w:val="00521E1B"/>
    <w:rsid w:val="00522122"/>
    <w:rsid w:val="00522A86"/>
    <w:rsid w:val="00522C8A"/>
    <w:rsid w:val="00523BA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B23"/>
    <w:rsid w:val="00527594"/>
    <w:rsid w:val="005278E1"/>
    <w:rsid w:val="00527AB8"/>
    <w:rsid w:val="00527D0C"/>
    <w:rsid w:val="00527F00"/>
    <w:rsid w:val="0053051C"/>
    <w:rsid w:val="00530902"/>
    <w:rsid w:val="00531540"/>
    <w:rsid w:val="00532C93"/>
    <w:rsid w:val="00532D43"/>
    <w:rsid w:val="005334E6"/>
    <w:rsid w:val="005338BA"/>
    <w:rsid w:val="00533989"/>
    <w:rsid w:val="00533F1D"/>
    <w:rsid w:val="00534A64"/>
    <w:rsid w:val="00535429"/>
    <w:rsid w:val="00535571"/>
    <w:rsid w:val="005356F7"/>
    <w:rsid w:val="00536A8B"/>
    <w:rsid w:val="00536CF5"/>
    <w:rsid w:val="0053709C"/>
    <w:rsid w:val="005375D9"/>
    <w:rsid w:val="00537CED"/>
    <w:rsid w:val="00537E47"/>
    <w:rsid w:val="0054028C"/>
    <w:rsid w:val="00540583"/>
    <w:rsid w:val="005405D7"/>
    <w:rsid w:val="00540AF1"/>
    <w:rsid w:val="00541114"/>
    <w:rsid w:val="005412E5"/>
    <w:rsid w:val="005417EE"/>
    <w:rsid w:val="00542762"/>
    <w:rsid w:val="0054289A"/>
    <w:rsid w:val="00542BCD"/>
    <w:rsid w:val="005431DA"/>
    <w:rsid w:val="0054328F"/>
    <w:rsid w:val="0054330A"/>
    <w:rsid w:val="0054340E"/>
    <w:rsid w:val="00543475"/>
    <w:rsid w:val="00543D66"/>
    <w:rsid w:val="00544BF3"/>
    <w:rsid w:val="00544F0B"/>
    <w:rsid w:val="005457F8"/>
    <w:rsid w:val="00545865"/>
    <w:rsid w:val="00545D74"/>
    <w:rsid w:val="0054691A"/>
    <w:rsid w:val="00546FDB"/>
    <w:rsid w:val="0054781A"/>
    <w:rsid w:val="00547A87"/>
    <w:rsid w:val="00547E0A"/>
    <w:rsid w:val="00550298"/>
    <w:rsid w:val="005507F9"/>
    <w:rsid w:val="005512BD"/>
    <w:rsid w:val="00551577"/>
    <w:rsid w:val="005515BC"/>
    <w:rsid w:val="00551663"/>
    <w:rsid w:val="00551BA5"/>
    <w:rsid w:val="00551DCF"/>
    <w:rsid w:val="0055248F"/>
    <w:rsid w:val="00552602"/>
    <w:rsid w:val="00552890"/>
    <w:rsid w:val="00552984"/>
    <w:rsid w:val="00552D0F"/>
    <w:rsid w:val="00552D47"/>
    <w:rsid w:val="0055341B"/>
    <w:rsid w:val="00553590"/>
    <w:rsid w:val="005539F2"/>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6FF"/>
    <w:rsid w:val="00567C88"/>
    <w:rsid w:val="00567EC8"/>
    <w:rsid w:val="0057016A"/>
    <w:rsid w:val="005701E6"/>
    <w:rsid w:val="005707B0"/>
    <w:rsid w:val="00570A81"/>
    <w:rsid w:val="00570B98"/>
    <w:rsid w:val="00570D51"/>
    <w:rsid w:val="0057121D"/>
    <w:rsid w:val="00571435"/>
    <w:rsid w:val="005721C9"/>
    <w:rsid w:val="0057271F"/>
    <w:rsid w:val="00572905"/>
    <w:rsid w:val="00572E4A"/>
    <w:rsid w:val="00573064"/>
    <w:rsid w:val="00573290"/>
    <w:rsid w:val="0057415B"/>
    <w:rsid w:val="005750D1"/>
    <w:rsid w:val="0057610B"/>
    <w:rsid w:val="005765B6"/>
    <w:rsid w:val="005766E9"/>
    <w:rsid w:val="00576CF9"/>
    <w:rsid w:val="00577294"/>
    <w:rsid w:val="00580022"/>
    <w:rsid w:val="005802B8"/>
    <w:rsid w:val="005803C0"/>
    <w:rsid w:val="005809C0"/>
    <w:rsid w:val="005811EA"/>
    <w:rsid w:val="005818CF"/>
    <w:rsid w:val="005819B6"/>
    <w:rsid w:val="00581B30"/>
    <w:rsid w:val="00581EEF"/>
    <w:rsid w:val="0058232A"/>
    <w:rsid w:val="00583B11"/>
    <w:rsid w:val="00583D11"/>
    <w:rsid w:val="005849BE"/>
    <w:rsid w:val="00584E2B"/>
    <w:rsid w:val="0058515D"/>
    <w:rsid w:val="00585ACE"/>
    <w:rsid w:val="00585D04"/>
    <w:rsid w:val="00586058"/>
    <w:rsid w:val="00586097"/>
    <w:rsid w:val="00586254"/>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347B"/>
    <w:rsid w:val="00593588"/>
    <w:rsid w:val="005938F7"/>
    <w:rsid w:val="00593EB1"/>
    <w:rsid w:val="005945C4"/>
    <w:rsid w:val="00594E03"/>
    <w:rsid w:val="0059503D"/>
    <w:rsid w:val="0059519F"/>
    <w:rsid w:val="0059556B"/>
    <w:rsid w:val="00595AD0"/>
    <w:rsid w:val="00595AF6"/>
    <w:rsid w:val="00595B63"/>
    <w:rsid w:val="00595CEA"/>
    <w:rsid w:val="005960D9"/>
    <w:rsid w:val="00596C4E"/>
    <w:rsid w:val="0059703B"/>
    <w:rsid w:val="0059774F"/>
    <w:rsid w:val="00597C45"/>
    <w:rsid w:val="00597D36"/>
    <w:rsid w:val="005A000E"/>
    <w:rsid w:val="005A01A2"/>
    <w:rsid w:val="005A06FF"/>
    <w:rsid w:val="005A08B8"/>
    <w:rsid w:val="005A0D09"/>
    <w:rsid w:val="005A0E4A"/>
    <w:rsid w:val="005A19CD"/>
    <w:rsid w:val="005A21C9"/>
    <w:rsid w:val="005A29F9"/>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9B"/>
    <w:rsid w:val="005A73A5"/>
    <w:rsid w:val="005A749C"/>
    <w:rsid w:val="005A783F"/>
    <w:rsid w:val="005A79F0"/>
    <w:rsid w:val="005A7BB9"/>
    <w:rsid w:val="005A7E56"/>
    <w:rsid w:val="005B02E6"/>
    <w:rsid w:val="005B0634"/>
    <w:rsid w:val="005B064D"/>
    <w:rsid w:val="005B0801"/>
    <w:rsid w:val="005B1559"/>
    <w:rsid w:val="005B2326"/>
    <w:rsid w:val="005B2A9C"/>
    <w:rsid w:val="005B2BF8"/>
    <w:rsid w:val="005B2FF3"/>
    <w:rsid w:val="005B3404"/>
    <w:rsid w:val="005B3D05"/>
    <w:rsid w:val="005B436D"/>
    <w:rsid w:val="005B4763"/>
    <w:rsid w:val="005B48D2"/>
    <w:rsid w:val="005B4F2F"/>
    <w:rsid w:val="005B5042"/>
    <w:rsid w:val="005B510D"/>
    <w:rsid w:val="005B5B3B"/>
    <w:rsid w:val="005B5FFC"/>
    <w:rsid w:val="005B7411"/>
    <w:rsid w:val="005B7B28"/>
    <w:rsid w:val="005B7E7D"/>
    <w:rsid w:val="005B7F15"/>
    <w:rsid w:val="005C0341"/>
    <w:rsid w:val="005C0A55"/>
    <w:rsid w:val="005C0EA4"/>
    <w:rsid w:val="005C1307"/>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973"/>
    <w:rsid w:val="005D0CDA"/>
    <w:rsid w:val="005D19AB"/>
    <w:rsid w:val="005D1BE3"/>
    <w:rsid w:val="005D24F4"/>
    <w:rsid w:val="005D2609"/>
    <w:rsid w:val="005D26BC"/>
    <w:rsid w:val="005D292B"/>
    <w:rsid w:val="005D2B37"/>
    <w:rsid w:val="005D3592"/>
    <w:rsid w:val="005D35F0"/>
    <w:rsid w:val="005D39C4"/>
    <w:rsid w:val="005D3F8A"/>
    <w:rsid w:val="005D4118"/>
    <w:rsid w:val="005D4383"/>
    <w:rsid w:val="005D45C8"/>
    <w:rsid w:val="005D4777"/>
    <w:rsid w:val="005D49BF"/>
    <w:rsid w:val="005D5157"/>
    <w:rsid w:val="005D52A6"/>
    <w:rsid w:val="005D542C"/>
    <w:rsid w:val="005D545A"/>
    <w:rsid w:val="005D5EFA"/>
    <w:rsid w:val="005D603E"/>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22C6"/>
    <w:rsid w:val="005F22F9"/>
    <w:rsid w:val="005F2500"/>
    <w:rsid w:val="005F2B90"/>
    <w:rsid w:val="005F2FB3"/>
    <w:rsid w:val="005F3841"/>
    <w:rsid w:val="005F3F5B"/>
    <w:rsid w:val="005F42C1"/>
    <w:rsid w:val="005F4D1B"/>
    <w:rsid w:val="005F4DDD"/>
    <w:rsid w:val="005F4F70"/>
    <w:rsid w:val="005F53AC"/>
    <w:rsid w:val="005F58F5"/>
    <w:rsid w:val="005F59D3"/>
    <w:rsid w:val="005F5AF8"/>
    <w:rsid w:val="005F5E48"/>
    <w:rsid w:val="005F657B"/>
    <w:rsid w:val="005F6F7F"/>
    <w:rsid w:val="005F7911"/>
    <w:rsid w:val="0060134E"/>
    <w:rsid w:val="00601841"/>
    <w:rsid w:val="00601A3A"/>
    <w:rsid w:val="00601DA6"/>
    <w:rsid w:val="00602661"/>
    <w:rsid w:val="00603026"/>
    <w:rsid w:val="00603180"/>
    <w:rsid w:val="006033A6"/>
    <w:rsid w:val="00603782"/>
    <w:rsid w:val="00603A20"/>
    <w:rsid w:val="00603C23"/>
    <w:rsid w:val="00603DEF"/>
    <w:rsid w:val="00603ECA"/>
    <w:rsid w:val="006046B1"/>
    <w:rsid w:val="00605071"/>
    <w:rsid w:val="006050F7"/>
    <w:rsid w:val="006050FF"/>
    <w:rsid w:val="0060540A"/>
    <w:rsid w:val="0060541A"/>
    <w:rsid w:val="00605D11"/>
    <w:rsid w:val="0060683B"/>
    <w:rsid w:val="00606AEB"/>
    <w:rsid w:val="00606B2F"/>
    <w:rsid w:val="00606B8F"/>
    <w:rsid w:val="00607176"/>
    <w:rsid w:val="00607937"/>
    <w:rsid w:val="0061048D"/>
    <w:rsid w:val="006106D8"/>
    <w:rsid w:val="006106F2"/>
    <w:rsid w:val="006109F6"/>
    <w:rsid w:val="00610E92"/>
    <w:rsid w:val="0061185D"/>
    <w:rsid w:val="00611905"/>
    <w:rsid w:val="00612A1C"/>
    <w:rsid w:val="00613431"/>
    <w:rsid w:val="00614069"/>
    <w:rsid w:val="00615D29"/>
    <w:rsid w:val="00616F27"/>
    <w:rsid w:val="0061717C"/>
    <w:rsid w:val="00617671"/>
    <w:rsid w:val="00617B31"/>
    <w:rsid w:val="006201D9"/>
    <w:rsid w:val="0062021F"/>
    <w:rsid w:val="00620F3B"/>
    <w:rsid w:val="00621369"/>
    <w:rsid w:val="006216E4"/>
    <w:rsid w:val="00621DA6"/>
    <w:rsid w:val="00621F10"/>
    <w:rsid w:val="00622ADE"/>
    <w:rsid w:val="00622B40"/>
    <w:rsid w:val="00623274"/>
    <w:rsid w:val="0062354C"/>
    <w:rsid w:val="006235AD"/>
    <w:rsid w:val="00623F30"/>
    <w:rsid w:val="006240AE"/>
    <w:rsid w:val="006243E1"/>
    <w:rsid w:val="0062445F"/>
    <w:rsid w:val="006244FC"/>
    <w:rsid w:val="00624BD8"/>
    <w:rsid w:val="00624CBE"/>
    <w:rsid w:val="0062557E"/>
    <w:rsid w:val="00625A61"/>
    <w:rsid w:val="006261FA"/>
    <w:rsid w:val="00626DA3"/>
    <w:rsid w:val="00626EDE"/>
    <w:rsid w:val="0062712F"/>
    <w:rsid w:val="006276B4"/>
    <w:rsid w:val="00627B98"/>
    <w:rsid w:val="00627C27"/>
    <w:rsid w:val="00627D9F"/>
    <w:rsid w:val="00627ED2"/>
    <w:rsid w:val="00630CC9"/>
    <w:rsid w:val="00630F9F"/>
    <w:rsid w:val="00631048"/>
    <w:rsid w:val="00631143"/>
    <w:rsid w:val="00631529"/>
    <w:rsid w:val="006315AB"/>
    <w:rsid w:val="006318F7"/>
    <w:rsid w:val="006319EF"/>
    <w:rsid w:val="0063231E"/>
    <w:rsid w:val="00632A58"/>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823"/>
    <w:rsid w:val="0063597B"/>
    <w:rsid w:val="00635FEC"/>
    <w:rsid w:val="006363D7"/>
    <w:rsid w:val="00636760"/>
    <w:rsid w:val="006369B4"/>
    <w:rsid w:val="00636E40"/>
    <w:rsid w:val="006372F7"/>
    <w:rsid w:val="00637429"/>
    <w:rsid w:val="00637BDC"/>
    <w:rsid w:val="00637E81"/>
    <w:rsid w:val="00640407"/>
    <w:rsid w:val="006405A4"/>
    <w:rsid w:val="00640C66"/>
    <w:rsid w:val="00640DEF"/>
    <w:rsid w:val="00641131"/>
    <w:rsid w:val="0064126E"/>
    <w:rsid w:val="0064151D"/>
    <w:rsid w:val="006419F2"/>
    <w:rsid w:val="00641DB9"/>
    <w:rsid w:val="00641FD5"/>
    <w:rsid w:val="006421BC"/>
    <w:rsid w:val="006425C5"/>
    <w:rsid w:val="00642EA5"/>
    <w:rsid w:val="006436EE"/>
    <w:rsid w:val="00643F64"/>
    <w:rsid w:val="00644768"/>
    <w:rsid w:val="00644CD1"/>
    <w:rsid w:val="00645180"/>
    <w:rsid w:val="0064524F"/>
    <w:rsid w:val="00645416"/>
    <w:rsid w:val="006465C3"/>
    <w:rsid w:val="006472D6"/>
    <w:rsid w:val="006479DD"/>
    <w:rsid w:val="00647FCA"/>
    <w:rsid w:val="00650FA2"/>
    <w:rsid w:val="00651335"/>
    <w:rsid w:val="0065140C"/>
    <w:rsid w:val="0065161D"/>
    <w:rsid w:val="0065165C"/>
    <w:rsid w:val="00651862"/>
    <w:rsid w:val="00651BF0"/>
    <w:rsid w:val="00652064"/>
    <w:rsid w:val="00652C4D"/>
    <w:rsid w:val="006530DD"/>
    <w:rsid w:val="006530EB"/>
    <w:rsid w:val="0065363A"/>
    <w:rsid w:val="0065428B"/>
    <w:rsid w:val="0065450D"/>
    <w:rsid w:val="0065498C"/>
    <w:rsid w:val="00655534"/>
    <w:rsid w:val="00656700"/>
    <w:rsid w:val="00656CEB"/>
    <w:rsid w:val="00656F6B"/>
    <w:rsid w:val="00657061"/>
    <w:rsid w:val="006577EF"/>
    <w:rsid w:val="006600E2"/>
    <w:rsid w:val="00660B88"/>
    <w:rsid w:val="00660F25"/>
    <w:rsid w:val="0066115E"/>
    <w:rsid w:val="00661793"/>
    <w:rsid w:val="0066309B"/>
    <w:rsid w:val="006635FB"/>
    <w:rsid w:val="00663F35"/>
    <w:rsid w:val="00664253"/>
    <w:rsid w:val="00664918"/>
    <w:rsid w:val="00664F95"/>
    <w:rsid w:val="006654E8"/>
    <w:rsid w:val="00665B55"/>
    <w:rsid w:val="00665D8C"/>
    <w:rsid w:val="00666368"/>
    <w:rsid w:val="006666C0"/>
    <w:rsid w:val="00666921"/>
    <w:rsid w:val="0066695C"/>
    <w:rsid w:val="0066784E"/>
    <w:rsid w:val="00667BC9"/>
    <w:rsid w:val="00667E32"/>
    <w:rsid w:val="0067072D"/>
    <w:rsid w:val="006709DB"/>
    <w:rsid w:val="00670E1C"/>
    <w:rsid w:val="00671978"/>
    <w:rsid w:val="00672BFC"/>
    <w:rsid w:val="00672E86"/>
    <w:rsid w:val="00672FD0"/>
    <w:rsid w:val="00673396"/>
    <w:rsid w:val="006734CE"/>
    <w:rsid w:val="0067352C"/>
    <w:rsid w:val="006742BF"/>
    <w:rsid w:val="00674926"/>
    <w:rsid w:val="006749FC"/>
    <w:rsid w:val="00674B00"/>
    <w:rsid w:val="006751EB"/>
    <w:rsid w:val="0067526D"/>
    <w:rsid w:val="006753D9"/>
    <w:rsid w:val="00675C4A"/>
    <w:rsid w:val="00675CD8"/>
    <w:rsid w:val="00675D03"/>
    <w:rsid w:val="00675D15"/>
    <w:rsid w:val="00675EB5"/>
    <w:rsid w:val="00675EB9"/>
    <w:rsid w:val="00676128"/>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9113E"/>
    <w:rsid w:val="0069156D"/>
    <w:rsid w:val="00691892"/>
    <w:rsid w:val="00691D99"/>
    <w:rsid w:val="006924B5"/>
    <w:rsid w:val="00692CFF"/>
    <w:rsid w:val="00693311"/>
    <w:rsid w:val="0069340F"/>
    <w:rsid w:val="00693C28"/>
    <w:rsid w:val="00694224"/>
    <w:rsid w:val="00694657"/>
    <w:rsid w:val="00694838"/>
    <w:rsid w:val="00694D88"/>
    <w:rsid w:val="0069502C"/>
    <w:rsid w:val="006950E7"/>
    <w:rsid w:val="006954D2"/>
    <w:rsid w:val="00695759"/>
    <w:rsid w:val="006957DD"/>
    <w:rsid w:val="00695801"/>
    <w:rsid w:val="00696036"/>
    <w:rsid w:val="00696533"/>
    <w:rsid w:val="006970CD"/>
    <w:rsid w:val="00697212"/>
    <w:rsid w:val="0069738C"/>
    <w:rsid w:val="006976F7"/>
    <w:rsid w:val="00697A49"/>
    <w:rsid w:val="00697C6F"/>
    <w:rsid w:val="006A0A3B"/>
    <w:rsid w:val="006A0E9B"/>
    <w:rsid w:val="006A239F"/>
    <w:rsid w:val="006A2805"/>
    <w:rsid w:val="006A2A57"/>
    <w:rsid w:val="006A2FAE"/>
    <w:rsid w:val="006A3A01"/>
    <w:rsid w:val="006A3B71"/>
    <w:rsid w:val="006A3CF4"/>
    <w:rsid w:val="006A42A6"/>
    <w:rsid w:val="006A43EF"/>
    <w:rsid w:val="006A44F9"/>
    <w:rsid w:val="006A459F"/>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49A"/>
    <w:rsid w:val="006B1775"/>
    <w:rsid w:val="006B2307"/>
    <w:rsid w:val="006B2412"/>
    <w:rsid w:val="006B264C"/>
    <w:rsid w:val="006B3443"/>
    <w:rsid w:val="006B3888"/>
    <w:rsid w:val="006B3D9A"/>
    <w:rsid w:val="006B4340"/>
    <w:rsid w:val="006B4C64"/>
    <w:rsid w:val="006B4FB8"/>
    <w:rsid w:val="006B64A3"/>
    <w:rsid w:val="006B6C50"/>
    <w:rsid w:val="006B7080"/>
    <w:rsid w:val="006B71EC"/>
    <w:rsid w:val="006B72A2"/>
    <w:rsid w:val="006B7BB6"/>
    <w:rsid w:val="006C035A"/>
    <w:rsid w:val="006C0365"/>
    <w:rsid w:val="006C0507"/>
    <w:rsid w:val="006C0AC7"/>
    <w:rsid w:val="006C0D3B"/>
    <w:rsid w:val="006C0F52"/>
    <w:rsid w:val="006C1008"/>
    <w:rsid w:val="006C118D"/>
    <w:rsid w:val="006C2322"/>
    <w:rsid w:val="006C2B00"/>
    <w:rsid w:val="006C324D"/>
    <w:rsid w:val="006C3425"/>
    <w:rsid w:val="006C363B"/>
    <w:rsid w:val="006C3669"/>
    <w:rsid w:val="006C370B"/>
    <w:rsid w:val="006C4006"/>
    <w:rsid w:val="006C4453"/>
    <w:rsid w:val="006C4D9A"/>
    <w:rsid w:val="006C52D8"/>
    <w:rsid w:val="006C5EE1"/>
    <w:rsid w:val="006C5FFB"/>
    <w:rsid w:val="006C64EA"/>
    <w:rsid w:val="006C66BB"/>
    <w:rsid w:val="006C7264"/>
    <w:rsid w:val="006C74F7"/>
    <w:rsid w:val="006C758B"/>
    <w:rsid w:val="006C75FB"/>
    <w:rsid w:val="006C7EC1"/>
    <w:rsid w:val="006D0A08"/>
    <w:rsid w:val="006D0C12"/>
    <w:rsid w:val="006D0DBC"/>
    <w:rsid w:val="006D101C"/>
    <w:rsid w:val="006D11B1"/>
    <w:rsid w:val="006D228B"/>
    <w:rsid w:val="006D2319"/>
    <w:rsid w:val="006D25F7"/>
    <w:rsid w:val="006D2795"/>
    <w:rsid w:val="006D3524"/>
    <w:rsid w:val="006D3F65"/>
    <w:rsid w:val="006D4591"/>
    <w:rsid w:val="006D4B4E"/>
    <w:rsid w:val="006D4E0F"/>
    <w:rsid w:val="006D50DC"/>
    <w:rsid w:val="006D59F8"/>
    <w:rsid w:val="006D5BD7"/>
    <w:rsid w:val="006D5E76"/>
    <w:rsid w:val="006D5EB5"/>
    <w:rsid w:val="006D5F00"/>
    <w:rsid w:val="006D6929"/>
    <w:rsid w:val="006D70F7"/>
    <w:rsid w:val="006D724B"/>
    <w:rsid w:val="006D7278"/>
    <w:rsid w:val="006E0274"/>
    <w:rsid w:val="006E03D4"/>
    <w:rsid w:val="006E123A"/>
    <w:rsid w:val="006E212C"/>
    <w:rsid w:val="006E2900"/>
    <w:rsid w:val="006E2CD3"/>
    <w:rsid w:val="006E38D0"/>
    <w:rsid w:val="006E3CEB"/>
    <w:rsid w:val="006E3F60"/>
    <w:rsid w:val="006E4330"/>
    <w:rsid w:val="006E46EB"/>
    <w:rsid w:val="006E4C1C"/>
    <w:rsid w:val="006E4C21"/>
    <w:rsid w:val="006E51FA"/>
    <w:rsid w:val="006E607F"/>
    <w:rsid w:val="006E652B"/>
    <w:rsid w:val="006E6BE9"/>
    <w:rsid w:val="006E7218"/>
    <w:rsid w:val="006F07FF"/>
    <w:rsid w:val="006F135E"/>
    <w:rsid w:val="006F1B06"/>
    <w:rsid w:val="006F21F5"/>
    <w:rsid w:val="006F231F"/>
    <w:rsid w:val="006F278C"/>
    <w:rsid w:val="006F2C23"/>
    <w:rsid w:val="006F2FDD"/>
    <w:rsid w:val="006F30CE"/>
    <w:rsid w:val="006F34E5"/>
    <w:rsid w:val="006F36D8"/>
    <w:rsid w:val="006F42D5"/>
    <w:rsid w:val="006F463D"/>
    <w:rsid w:val="006F54E3"/>
    <w:rsid w:val="006F59F1"/>
    <w:rsid w:val="006F5C55"/>
    <w:rsid w:val="006F5D3B"/>
    <w:rsid w:val="006F5E68"/>
    <w:rsid w:val="006F5EE1"/>
    <w:rsid w:val="006F5EEF"/>
    <w:rsid w:val="006F6235"/>
    <w:rsid w:val="006F6AC8"/>
    <w:rsid w:val="006F6BAB"/>
    <w:rsid w:val="006F7347"/>
    <w:rsid w:val="006F7743"/>
    <w:rsid w:val="006F7C00"/>
    <w:rsid w:val="006F7E31"/>
    <w:rsid w:val="006F7E5C"/>
    <w:rsid w:val="007001C1"/>
    <w:rsid w:val="00700A76"/>
    <w:rsid w:val="00700BAE"/>
    <w:rsid w:val="0070130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753"/>
    <w:rsid w:val="00712071"/>
    <w:rsid w:val="00712CA3"/>
    <w:rsid w:val="0071311E"/>
    <w:rsid w:val="007150F3"/>
    <w:rsid w:val="007151F9"/>
    <w:rsid w:val="00715461"/>
    <w:rsid w:val="00715E67"/>
    <w:rsid w:val="00716444"/>
    <w:rsid w:val="00716A34"/>
    <w:rsid w:val="00716AA0"/>
    <w:rsid w:val="00716D53"/>
    <w:rsid w:val="00716FAA"/>
    <w:rsid w:val="00717806"/>
    <w:rsid w:val="00717EEA"/>
    <w:rsid w:val="00717F07"/>
    <w:rsid w:val="0072007C"/>
    <w:rsid w:val="00721FB7"/>
    <w:rsid w:val="007221E7"/>
    <w:rsid w:val="00722858"/>
    <w:rsid w:val="007228D7"/>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719"/>
    <w:rsid w:val="00734D3B"/>
    <w:rsid w:val="00734F2D"/>
    <w:rsid w:val="0073539E"/>
    <w:rsid w:val="0073560B"/>
    <w:rsid w:val="00735C44"/>
    <w:rsid w:val="00736785"/>
    <w:rsid w:val="007367DE"/>
    <w:rsid w:val="00736F0D"/>
    <w:rsid w:val="0073744C"/>
    <w:rsid w:val="00737D29"/>
    <w:rsid w:val="00737F31"/>
    <w:rsid w:val="00740D2E"/>
    <w:rsid w:val="00740F46"/>
    <w:rsid w:val="00741376"/>
    <w:rsid w:val="007417FB"/>
    <w:rsid w:val="00741AFE"/>
    <w:rsid w:val="00741CDC"/>
    <w:rsid w:val="00742128"/>
    <w:rsid w:val="00742C7E"/>
    <w:rsid w:val="00742DB1"/>
    <w:rsid w:val="00742F2B"/>
    <w:rsid w:val="0074303D"/>
    <w:rsid w:val="0074316D"/>
    <w:rsid w:val="007431E3"/>
    <w:rsid w:val="007436A0"/>
    <w:rsid w:val="0074391E"/>
    <w:rsid w:val="00744260"/>
    <w:rsid w:val="00744899"/>
    <w:rsid w:val="007448CB"/>
    <w:rsid w:val="0074500E"/>
    <w:rsid w:val="00745B5C"/>
    <w:rsid w:val="00746A20"/>
    <w:rsid w:val="00746A32"/>
    <w:rsid w:val="00747003"/>
    <w:rsid w:val="0074715E"/>
    <w:rsid w:val="007472BA"/>
    <w:rsid w:val="00747407"/>
    <w:rsid w:val="00747445"/>
    <w:rsid w:val="007474CD"/>
    <w:rsid w:val="007477A9"/>
    <w:rsid w:val="00747990"/>
    <w:rsid w:val="0075089D"/>
    <w:rsid w:val="007515C4"/>
    <w:rsid w:val="00751C16"/>
    <w:rsid w:val="00751D48"/>
    <w:rsid w:val="00752116"/>
    <w:rsid w:val="00752903"/>
    <w:rsid w:val="00752FD9"/>
    <w:rsid w:val="0075305B"/>
    <w:rsid w:val="007532C7"/>
    <w:rsid w:val="00753507"/>
    <w:rsid w:val="0075376A"/>
    <w:rsid w:val="00753A8F"/>
    <w:rsid w:val="007544B7"/>
    <w:rsid w:val="00754EA5"/>
    <w:rsid w:val="00754F05"/>
    <w:rsid w:val="0075514E"/>
    <w:rsid w:val="00755546"/>
    <w:rsid w:val="007556CF"/>
    <w:rsid w:val="00755AA6"/>
    <w:rsid w:val="00755AA7"/>
    <w:rsid w:val="0075618D"/>
    <w:rsid w:val="007561E4"/>
    <w:rsid w:val="00756507"/>
    <w:rsid w:val="00756865"/>
    <w:rsid w:val="00756F5E"/>
    <w:rsid w:val="00757C5C"/>
    <w:rsid w:val="00757E18"/>
    <w:rsid w:val="007600BA"/>
    <w:rsid w:val="00760379"/>
    <w:rsid w:val="00760588"/>
    <w:rsid w:val="00760A22"/>
    <w:rsid w:val="00760DD8"/>
    <w:rsid w:val="007612DC"/>
    <w:rsid w:val="00761380"/>
    <w:rsid w:val="007614E2"/>
    <w:rsid w:val="00763055"/>
    <w:rsid w:val="007634A7"/>
    <w:rsid w:val="00763C8E"/>
    <w:rsid w:val="00764228"/>
    <w:rsid w:val="00765056"/>
    <w:rsid w:val="0076538C"/>
    <w:rsid w:val="0076565C"/>
    <w:rsid w:val="007656E7"/>
    <w:rsid w:val="00765782"/>
    <w:rsid w:val="0076641D"/>
    <w:rsid w:val="00766814"/>
    <w:rsid w:val="00766BEE"/>
    <w:rsid w:val="00766CFA"/>
    <w:rsid w:val="00767832"/>
    <w:rsid w:val="007679D1"/>
    <w:rsid w:val="00767B3B"/>
    <w:rsid w:val="007703E2"/>
    <w:rsid w:val="00770CD5"/>
    <w:rsid w:val="00770D06"/>
    <w:rsid w:val="0077154F"/>
    <w:rsid w:val="0077217D"/>
    <w:rsid w:val="0077259E"/>
    <w:rsid w:val="00773222"/>
    <w:rsid w:val="0077328B"/>
    <w:rsid w:val="00773EC1"/>
    <w:rsid w:val="00774082"/>
    <w:rsid w:val="007748C7"/>
    <w:rsid w:val="00774D5E"/>
    <w:rsid w:val="00775FC3"/>
    <w:rsid w:val="00777676"/>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E78"/>
    <w:rsid w:val="00790C3D"/>
    <w:rsid w:val="00791C40"/>
    <w:rsid w:val="00791CB5"/>
    <w:rsid w:val="00791D0B"/>
    <w:rsid w:val="00791EEC"/>
    <w:rsid w:val="007925F1"/>
    <w:rsid w:val="007929CA"/>
    <w:rsid w:val="00792CF9"/>
    <w:rsid w:val="00792F18"/>
    <w:rsid w:val="0079373E"/>
    <w:rsid w:val="00793A70"/>
    <w:rsid w:val="0079449D"/>
    <w:rsid w:val="007945EE"/>
    <w:rsid w:val="00794939"/>
    <w:rsid w:val="00795198"/>
    <w:rsid w:val="00795A5F"/>
    <w:rsid w:val="00796E05"/>
    <w:rsid w:val="00797DA7"/>
    <w:rsid w:val="007A018E"/>
    <w:rsid w:val="007A076D"/>
    <w:rsid w:val="007A08CF"/>
    <w:rsid w:val="007A0B1C"/>
    <w:rsid w:val="007A0DA6"/>
    <w:rsid w:val="007A1321"/>
    <w:rsid w:val="007A1600"/>
    <w:rsid w:val="007A1AD5"/>
    <w:rsid w:val="007A1E61"/>
    <w:rsid w:val="007A1E71"/>
    <w:rsid w:val="007A213A"/>
    <w:rsid w:val="007A2288"/>
    <w:rsid w:val="007A3166"/>
    <w:rsid w:val="007A35BF"/>
    <w:rsid w:val="007A3F7A"/>
    <w:rsid w:val="007A415F"/>
    <w:rsid w:val="007A43B9"/>
    <w:rsid w:val="007A4545"/>
    <w:rsid w:val="007A491C"/>
    <w:rsid w:val="007A4946"/>
    <w:rsid w:val="007A4B8B"/>
    <w:rsid w:val="007A4F22"/>
    <w:rsid w:val="007A5063"/>
    <w:rsid w:val="007A509A"/>
    <w:rsid w:val="007A50B5"/>
    <w:rsid w:val="007A5274"/>
    <w:rsid w:val="007A568F"/>
    <w:rsid w:val="007A5848"/>
    <w:rsid w:val="007A5EE3"/>
    <w:rsid w:val="007A63AC"/>
    <w:rsid w:val="007A675B"/>
    <w:rsid w:val="007A6AEA"/>
    <w:rsid w:val="007A779B"/>
    <w:rsid w:val="007A78F4"/>
    <w:rsid w:val="007A7A20"/>
    <w:rsid w:val="007A7B9E"/>
    <w:rsid w:val="007A7DC8"/>
    <w:rsid w:val="007A7E60"/>
    <w:rsid w:val="007B0442"/>
    <w:rsid w:val="007B0812"/>
    <w:rsid w:val="007B1016"/>
    <w:rsid w:val="007B10CC"/>
    <w:rsid w:val="007B2199"/>
    <w:rsid w:val="007B25A1"/>
    <w:rsid w:val="007B2AB3"/>
    <w:rsid w:val="007B3006"/>
    <w:rsid w:val="007B3133"/>
    <w:rsid w:val="007B3846"/>
    <w:rsid w:val="007B3D18"/>
    <w:rsid w:val="007B3E1F"/>
    <w:rsid w:val="007B47E6"/>
    <w:rsid w:val="007B494B"/>
    <w:rsid w:val="007B4BFF"/>
    <w:rsid w:val="007B4CEB"/>
    <w:rsid w:val="007B557F"/>
    <w:rsid w:val="007B6282"/>
    <w:rsid w:val="007B682D"/>
    <w:rsid w:val="007B69D2"/>
    <w:rsid w:val="007B7150"/>
    <w:rsid w:val="007B7615"/>
    <w:rsid w:val="007B774F"/>
    <w:rsid w:val="007B7E77"/>
    <w:rsid w:val="007C007F"/>
    <w:rsid w:val="007C045C"/>
    <w:rsid w:val="007C07A6"/>
    <w:rsid w:val="007C1870"/>
    <w:rsid w:val="007C1DB7"/>
    <w:rsid w:val="007C1E47"/>
    <w:rsid w:val="007C22C2"/>
    <w:rsid w:val="007C2B10"/>
    <w:rsid w:val="007C2EE4"/>
    <w:rsid w:val="007C35D6"/>
    <w:rsid w:val="007C3888"/>
    <w:rsid w:val="007C3918"/>
    <w:rsid w:val="007C3964"/>
    <w:rsid w:val="007C3FE6"/>
    <w:rsid w:val="007C436E"/>
    <w:rsid w:val="007C437D"/>
    <w:rsid w:val="007C4836"/>
    <w:rsid w:val="007C521C"/>
    <w:rsid w:val="007C52AE"/>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C08"/>
    <w:rsid w:val="007D35DC"/>
    <w:rsid w:val="007D3F24"/>
    <w:rsid w:val="007D4424"/>
    <w:rsid w:val="007D4568"/>
    <w:rsid w:val="007D498D"/>
    <w:rsid w:val="007D4EC7"/>
    <w:rsid w:val="007D5423"/>
    <w:rsid w:val="007D5D5E"/>
    <w:rsid w:val="007D68EE"/>
    <w:rsid w:val="007D6A67"/>
    <w:rsid w:val="007D722E"/>
    <w:rsid w:val="007D73F0"/>
    <w:rsid w:val="007D764E"/>
    <w:rsid w:val="007D7E0B"/>
    <w:rsid w:val="007E008B"/>
    <w:rsid w:val="007E0C69"/>
    <w:rsid w:val="007E1342"/>
    <w:rsid w:val="007E1423"/>
    <w:rsid w:val="007E1DF2"/>
    <w:rsid w:val="007E224F"/>
    <w:rsid w:val="007E240E"/>
    <w:rsid w:val="007E2A24"/>
    <w:rsid w:val="007E3181"/>
    <w:rsid w:val="007E34F4"/>
    <w:rsid w:val="007E3D14"/>
    <w:rsid w:val="007E4075"/>
    <w:rsid w:val="007E41B6"/>
    <w:rsid w:val="007E43A8"/>
    <w:rsid w:val="007E45BC"/>
    <w:rsid w:val="007E4A5A"/>
    <w:rsid w:val="007E4A8F"/>
    <w:rsid w:val="007E4CAB"/>
    <w:rsid w:val="007E4F70"/>
    <w:rsid w:val="007E514F"/>
    <w:rsid w:val="007E518D"/>
    <w:rsid w:val="007E5C08"/>
    <w:rsid w:val="007E750E"/>
    <w:rsid w:val="007E7B89"/>
    <w:rsid w:val="007E7C5D"/>
    <w:rsid w:val="007F00E2"/>
    <w:rsid w:val="007F01DD"/>
    <w:rsid w:val="007F020A"/>
    <w:rsid w:val="007F021B"/>
    <w:rsid w:val="007F036C"/>
    <w:rsid w:val="007F09DA"/>
    <w:rsid w:val="007F13D4"/>
    <w:rsid w:val="007F17AF"/>
    <w:rsid w:val="007F1D8E"/>
    <w:rsid w:val="007F329B"/>
    <w:rsid w:val="007F33B5"/>
    <w:rsid w:val="007F3E91"/>
    <w:rsid w:val="007F410A"/>
    <w:rsid w:val="007F4DCB"/>
    <w:rsid w:val="007F4E91"/>
    <w:rsid w:val="007F547B"/>
    <w:rsid w:val="007F5F3D"/>
    <w:rsid w:val="007F6114"/>
    <w:rsid w:val="007F63BC"/>
    <w:rsid w:val="007F65C3"/>
    <w:rsid w:val="007F6BAB"/>
    <w:rsid w:val="007F7A88"/>
    <w:rsid w:val="0080057C"/>
    <w:rsid w:val="008008A1"/>
    <w:rsid w:val="00800BCB"/>
    <w:rsid w:val="00800C06"/>
    <w:rsid w:val="008010F1"/>
    <w:rsid w:val="00801A17"/>
    <w:rsid w:val="00802070"/>
    <w:rsid w:val="008020FF"/>
    <w:rsid w:val="008028BD"/>
    <w:rsid w:val="00802F9E"/>
    <w:rsid w:val="00803D96"/>
    <w:rsid w:val="008041E1"/>
    <w:rsid w:val="0080426C"/>
    <w:rsid w:val="008047C0"/>
    <w:rsid w:val="008053FD"/>
    <w:rsid w:val="00805C76"/>
    <w:rsid w:val="0080673B"/>
    <w:rsid w:val="008074B1"/>
    <w:rsid w:val="00807971"/>
    <w:rsid w:val="00807DA0"/>
    <w:rsid w:val="00810390"/>
    <w:rsid w:val="00811352"/>
    <w:rsid w:val="00811401"/>
    <w:rsid w:val="008118E3"/>
    <w:rsid w:val="00811B45"/>
    <w:rsid w:val="00811DDB"/>
    <w:rsid w:val="0081228D"/>
    <w:rsid w:val="00812B36"/>
    <w:rsid w:val="00812E7C"/>
    <w:rsid w:val="0081305D"/>
    <w:rsid w:val="008131B0"/>
    <w:rsid w:val="00813CB1"/>
    <w:rsid w:val="00814180"/>
    <w:rsid w:val="008141D9"/>
    <w:rsid w:val="008143D1"/>
    <w:rsid w:val="00814CBA"/>
    <w:rsid w:val="00814E3C"/>
    <w:rsid w:val="0081580C"/>
    <w:rsid w:val="00815C59"/>
    <w:rsid w:val="00816123"/>
    <w:rsid w:val="0081695B"/>
    <w:rsid w:val="00816C21"/>
    <w:rsid w:val="00816D65"/>
    <w:rsid w:val="00816DC1"/>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648"/>
    <w:rsid w:val="00826D6F"/>
    <w:rsid w:val="00827740"/>
    <w:rsid w:val="0083039A"/>
    <w:rsid w:val="008303EC"/>
    <w:rsid w:val="0083056F"/>
    <w:rsid w:val="0083077A"/>
    <w:rsid w:val="008307F1"/>
    <w:rsid w:val="00831529"/>
    <w:rsid w:val="008315CE"/>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27F5"/>
    <w:rsid w:val="00842A81"/>
    <w:rsid w:val="00842B39"/>
    <w:rsid w:val="00842BF1"/>
    <w:rsid w:val="00842E86"/>
    <w:rsid w:val="00843267"/>
    <w:rsid w:val="00843B03"/>
    <w:rsid w:val="00843D81"/>
    <w:rsid w:val="008440C3"/>
    <w:rsid w:val="00844188"/>
    <w:rsid w:val="00844ADE"/>
    <w:rsid w:val="008452AB"/>
    <w:rsid w:val="00845734"/>
    <w:rsid w:val="00845F7A"/>
    <w:rsid w:val="0084722F"/>
    <w:rsid w:val="00847C1D"/>
    <w:rsid w:val="00850341"/>
    <w:rsid w:val="008510F8"/>
    <w:rsid w:val="0085131E"/>
    <w:rsid w:val="00851952"/>
    <w:rsid w:val="00851A54"/>
    <w:rsid w:val="008528B9"/>
    <w:rsid w:val="00853023"/>
    <w:rsid w:val="008534A0"/>
    <w:rsid w:val="00853A3E"/>
    <w:rsid w:val="0085438D"/>
    <w:rsid w:val="0085458A"/>
    <w:rsid w:val="0085461B"/>
    <w:rsid w:val="0085486F"/>
    <w:rsid w:val="00855574"/>
    <w:rsid w:val="00855F3A"/>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A69"/>
    <w:rsid w:val="0086122F"/>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A34"/>
    <w:rsid w:val="00866CD6"/>
    <w:rsid w:val="00866DEF"/>
    <w:rsid w:val="00866E2F"/>
    <w:rsid w:val="00867254"/>
    <w:rsid w:val="008678CC"/>
    <w:rsid w:val="00867AEB"/>
    <w:rsid w:val="00867E12"/>
    <w:rsid w:val="00870110"/>
    <w:rsid w:val="0087055E"/>
    <w:rsid w:val="00870E97"/>
    <w:rsid w:val="0087101A"/>
    <w:rsid w:val="00871DAC"/>
    <w:rsid w:val="0087203A"/>
    <w:rsid w:val="008722D1"/>
    <w:rsid w:val="008725DA"/>
    <w:rsid w:val="008729A4"/>
    <w:rsid w:val="008739DA"/>
    <w:rsid w:val="00873A17"/>
    <w:rsid w:val="00873A4F"/>
    <w:rsid w:val="00874181"/>
    <w:rsid w:val="008745DB"/>
    <w:rsid w:val="00874606"/>
    <w:rsid w:val="00874709"/>
    <w:rsid w:val="00874992"/>
    <w:rsid w:val="00874ACB"/>
    <w:rsid w:val="00875728"/>
    <w:rsid w:val="0087595D"/>
    <w:rsid w:val="00875C2B"/>
    <w:rsid w:val="00875E80"/>
    <w:rsid w:val="00876D1C"/>
    <w:rsid w:val="00876D22"/>
    <w:rsid w:val="00876DC2"/>
    <w:rsid w:val="00877198"/>
    <w:rsid w:val="0087722E"/>
    <w:rsid w:val="008775B0"/>
    <w:rsid w:val="00877813"/>
    <w:rsid w:val="00877A85"/>
    <w:rsid w:val="00877F2F"/>
    <w:rsid w:val="00880A89"/>
    <w:rsid w:val="00880A9E"/>
    <w:rsid w:val="008813DA"/>
    <w:rsid w:val="00881A0C"/>
    <w:rsid w:val="00881B74"/>
    <w:rsid w:val="0088296D"/>
    <w:rsid w:val="00882C71"/>
    <w:rsid w:val="00882C95"/>
    <w:rsid w:val="00883061"/>
    <w:rsid w:val="008836C4"/>
    <w:rsid w:val="0088386D"/>
    <w:rsid w:val="00883A9D"/>
    <w:rsid w:val="00884396"/>
    <w:rsid w:val="00884892"/>
    <w:rsid w:val="00884A6E"/>
    <w:rsid w:val="00884B65"/>
    <w:rsid w:val="00885274"/>
    <w:rsid w:val="00885F66"/>
    <w:rsid w:val="008863FD"/>
    <w:rsid w:val="0088663B"/>
    <w:rsid w:val="0088710C"/>
    <w:rsid w:val="00887D9A"/>
    <w:rsid w:val="00890E17"/>
    <w:rsid w:val="008910D5"/>
    <w:rsid w:val="00891B6A"/>
    <w:rsid w:val="00891C01"/>
    <w:rsid w:val="00891C0B"/>
    <w:rsid w:val="008922FA"/>
    <w:rsid w:val="0089234A"/>
    <w:rsid w:val="00892424"/>
    <w:rsid w:val="0089278E"/>
    <w:rsid w:val="00892FD8"/>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A0CDE"/>
    <w:rsid w:val="008A0EB9"/>
    <w:rsid w:val="008A1165"/>
    <w:rsid w:val="008A1220"/>
    <w:rsid w:val="008A1677"/>
    <w:rsid w:val="008A214D"/>
    <w:rsid w:val="008A2509"/>
    <w:rsid w:val="008A25AF"/>
    <w:rsid w:val="008A2660"/>
    <w:rsid w:val="008A28C6"/>
    <w:rsid w:val="008A2A56"/>
    <w:rsid w:val="008A3093"/>
    <w:rsid w:val="008A39DE"/>
    <w:rsid w:val="008A3A18"/>
    <w:rsid w:val="008A3A3F"/>
    <w:rsid w:val="008A3F9A"/>
    <w:rsid w:val="008A3FE8"/>
    <w:rsid w:val="008A4096"/>
    <w:rsid w:val="008A41DD"/>
    <w:rsid w:val="008A45CF"/>
    <w:rsid w:val="008A585B"/>
    <w:rsid w:val="008A588C"/>
    <w:rsid w:val="008A60A1"/>
    <w:rsid w:val="008A7310"/>
    <w:rsid w:val="008B043C"/>
    <w:rsid w:val="008B0A0C"/>
    <w:rsid w:val="008B0EA5"/>
    <w:rsid w:val="008B1553"/>
    <w:rsid w:val="008B1980"/>
    <w:rsid w:val="008B1AB3"/>
    <w:rsid w:val="008B1DD7"/>
    <w:rsid w:val="008B1E4A"/>
    <w:rsid w:val="008B25D1"/>
    <w:rsid w:val="008B283B"/>
    <w:rsid w:val="008B283C"/>
    <w:rsid w:val="008B2C33"/>
    <w:rsid w:val="008B30A2"/>
    <w:rsid w:val="008B367B"/>
    <w:rsid w:val="008B4440"/>
    <w:rsid w:val="008B4D1B"/>
    <w:rsid w:val="008B59A9"/>
    <w:rsid w:val="008B7BCD"/>
    <w:rsid w:val="008C07F3"/>
    <w:rsid w:val="008C0BC7"/>
    <w:rsid w:val="008C0F0D"/>
    <w:rsid w:val="008C17D5"/>
    <w:rsid w:val="008C1920"/>
    <w:rsid w:val="008C1B21"/>
    <w:rsid w:val="008C1CAA"/>
    <w:rsid w:val="008C2502"/>
    <w:rsid w:val="008C2767"/>
    <w:rsid w:val="008C28A0"/>
    <w:rsid w:val="008C4142"/>
    <w:rsid w:val="008C43DA"/>
    <w:rsid w:val="008C444C"/>
    <w:rsid w:val="008C451E"/>
    <w:rsid w:val="008C45EC"/>
    <w:rsid w:val="008C4A24"/>
    <w:rsid w:val="008C4AC6"/>
    <w:rsid w:val="008C4ADB"/>
    <w:rsid w:val="008C4AE2"/>
    <w:rsid w:val="008C5368"/>
    <w:rsid w:val="008C5A0E"/>
    <w:rsid w:val="008C5AF3"/>
    <w:rsid w:val="008C64EF"/>
    <w:rsid w:val="008C6569"/>
    <w:rsid w:val="008C6EE2"/>
    <w:rsid w:val="008C7347"/>
    <w:rsid w:val="008C7A49"/>
    <w:rsid w:val="008C7CE2"/>
    <w:rsid w:val="008D0434"/>
    <w:rsid w:val="008D0804"/>
    <w:rsid w:val="008D0E4A"/>
    <w:rsid w:val="008D0E69"/>
    <w:rsid w:val="008D0E81"/>
    <w:rsid w:val="008D2358"/>
    <w:rsid w:val="008D2403"/>
    <w:rsid w:val="008D2623"/>
    <w:rsid w:val="008D3E14"/>
    <w:rsid w:val="008D41F1"/>
    <w:rsid w:val="008D4713"/>
    <w:rsid w:val="008D4909"/>
    <w:rsid w:val="008D521F"/>
    <w:rsid w:val="008D75B2"/>
    <w:rsid w:val="008E02E0"/>
    <w:rsid w:val="008E041D"/>
    <w:rsid w:val="008E159F"/>
    <w:rsid w:val="008E1774"/>
    <w:rsid w:val="008E1912"/>
    <w:rsid w:val="008E1BCB"/>
    <w:rsid w:val="008E1E00"/>
    <w:rsid w:val="008E1F52"/>
    <w:rsid w:val="008E2441"/>
    <w:rsid w:val="008E2FF0"/>
    <w:rsid w:val="008E3162"/>
    <w:rsid w:val="008E3C89"/>
    <w:rsid w:val="008E3ED4"/>
    <w:rsid w:val="008E4AFC"/>
    <w:rsid w:val="008E59B5"/>
    <w:rsid w:val="008E5BC5"/>
    <w:rsid w:val="008E5F51"/>
    <w:rsid w:val="008E6F16"/>
    <w:rsid w:val="008E7313"/>
    <w:rsid w:val="008E7B19"/>
    <w:rsid w:val="008F01BB"/>
    <w:rsid w:val="008F0A4A"/>
    <w:rsid w:val="008F1E5D"/>
    <w:rsid w:val="008F2366"/>
    <w:rsid w:val="008F2C69"/>
    <w:rsid w:val="008F36F3"/>
    <w:rsid w:val="008F4375"/>
    <w:rsid w:val="008F4F8F"/>
    <w:rsid w:val="008F570A"/>
    <w:rsid w:val="008F5DB4"/>
    <w:rsid w:val="008F62C6"/>
    <w:rsid w:val="008F7505"/>
    <w:rsid w:val="008F7BE8"/>
    <w:rsid w:val="0090033F"/>
    <w:rsid w:val="00900383"/>
    <w:rsid w:val="00900A57"/>
    <w:rsid w:val="0090123E"/>
    <w:rsid w:val="00901390"/>
    <w:rsid w:val="009013BE"/>
    <w:rsid w:val="009014A6"/>
    <w:rsid w:val="009023FA"/>
    <w:rsid w:val="00902C95"/>
    <w:rsid w:val="00902CDA"/>
    <w:rsid w:val="0090348F"/>
    <w:rsid w:val="009035DE"/>
    <w:rsid w:val="00903740"/>
    <w:rsid w:val="00903B21"/>
    <w:rsid w:val="00903B8C"/>
    <w:rsid w:val="00903EFC"/>
    <w:rsid w:val="0090435D"/>
    <w:rsid w:val="00904612"/>
    <w:rsid w:val="00905991"/>
    <w:rsid w:val="009059C1"/>
    <w:rsid w:val="00905B80"/>
    <w:rsid w:val="00906269"/>
    <w:rsid w:val="00906397"/>
    <w:rsid w:val="009065A2"/>
    <w:rsid w:val="00906973"/>
    <w:rsid w:val="00906C6B"/>
    <w:rsid w:val="009070D0"/>
    <w:rsid w:val="00907795"/>
    <w:rsid w:val="00907C97"/>
    <w:rsid w:val="00910BB6"/>
    <w:rsid w:val="00910CF7"/>
    <w:rsid w:val="00910D26"/>
    <w:rsid w:val="00911465"/>
    <w:rsid w:val="00911F37"/>
    <w:rsid w:val="009122A4"/>
    <w:rsid w:val="0091248E"/>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4FD"/>
    <w:rsid w:val="00916B37"/>
    <w:rsid w:val="0091711B"/>
    <w:rsid w:val="0091715D"/>
    <w:rsid w:val="00917EFE"/>
    <w:rsid w:val="0092049E"/>
    <w:rsid w:val="009209F2"/>
    <w:rsid w:val="00920C82"/>
    <w:rsid w:val="00921023"/>
    <w:rsid w:val="009212A6"/>
    <w:rsid w:val="00922624"/>
    <w:rsid w:val="00922FA8"/>
    <w:rsid w:val="00923FF7"/>
    <w:rsid w:val="0092420F"/>
    <w:rsid w:val="0092459F"/>
    <w:rsid w:val="009245A5"/>
    <w:rsid w:val="00924C49"/>
    <w:rsid w:val="00925022"/>
    <w:rsid w:val="009254C4"/>
    <w:rsid w:val="009257D4"/>
    <w:rsid w:val="00925B61"/>
    <w:rsid w:val="00925DE9"/>
    <w:rsid w:val="00925E14"/>
    <w:rsid w:val="009276F7"/>
    <w:rsid w:val="00927700"/>
    <w:rsid w:val="00930183"/>
    <w:rsid w:val="00930688"/>
    <w:rsid w:val="00930A8D"/>
    <w:rsid w:val="00930C60"/>
    <w:rsid w:val="00930E49"/>
    <w:rsid w:val="00930F98"/>
    <w:rsid w:val="00931AA9"/>
    <w:rsid w:val="00932178"/>
    <w:rsid w:val="00932181"/>
    <w:rsid w:val="00932463"/>
    <w:rsid w:val="00932A58"/>
    <w:rsid w:val="00932CD0"/>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FB9"/>
    <w:rsid w:val="00946D2B"/>
    <w:rsid w:val="00947646"/>
    <w:rsid w:val="00947753"/>
    <w:rsid w:val="0094776D"/>
    <w:rsid w:val="009477E9"/>
    <w:rsid w:val="0094794C"/>
    <w:rsid w:val="0094799D"/>
    <w:rsid w:val="00950080"/>
    <w:rsid w:val="009505AB"/>
    <w:rsid w:val="00950F2E"/>
    <w:rsid w:val="00951452"/>
    <w:rsid w:val="0095192D"/>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498"/>
    <w:rsid w:val="009609BA"/>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ABF"/>
    <w:rsid w:val="00974F45"/>
    <w:rsid w:val="00975034"/>
    <w:rsid w:val="00975231"/>
    <w:rsid w:val="00975717"/>
    <w:rsid w:val="00975AD0"/>
    <w:rsid w:val="009761D4"/>
    <w:rsid w:val="00976201"/>
    <w:rsid w:val="009775A4"/>
    <w:rsid w:val="0098009A"/>
    <w:rsid w:val="009802A2"/>
    <w:rsid w:val="00980B19"/>
    <w:rsid w:val="009813DE"/>
    <w:rsid w:val="009814DC"/>
    <w:rsid w:val="00981756"/>
    <w:rsid w:val="00981B61"/>
    <w:rsid w:val="00982644"/>
    <w:rsid w:val="00983F7D"/>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EB"/>
    <w:rsid w:val="00992D7D"/>
    <w:rsid w:val="00992E47"/>
    <w:rsid w:val="00993338"/>
    <w:rsid w:val="00993607"/>
    <w:rsid w:val="009937A2"/>
    <w:rsid w:val="00993C9A"/>
    <w:rsid w:val="0099411A"/>
    <w:rsid w:val="00994E69"/>
    <w:rsid w:val="009956DF"/>
    <w:rsid w:val="0099589D"/>
    <w:rsid w:val="00995D07"/>
    <w:rsid w:val="00995EB6"/>
    <w:rsid w:val="00995FF3"/>
    <w:rsid w:val="00996213"/>
    <w:rsid w:val="009963AB"/>
    <w:rsid w:val="00996761"/>
    <w:rsid w:val="00996D61"/>
    <w:rsid w:val="00996F2C"/>
    <w:rsid w:val="00997C04"/>
    <w:rsid w:val="009A00BF"/>
    <w:rsid w:val="009A0441"/>
    <w:rsid w:val="009A054F"/>
    <w:rsid w:val="009A06A7"/>
    <w:rsid w:val="009A0C20"/>
    <w:rsid w:val="009A19D0"/>
    <w:rsid w:val="009A1F18"/>
    <w:rsid w:val="009A1F71"/>
    <w:rsid w:val="009A255B"/>
    <w:rsid w:val="009A28A6"/>
    <w:rsid w:val="009A305C"/>
    <w:rsid w:val="009A3197"/>
    <w:rsid w:val="009A3918"/>
    <w:rsid w:val="009A413A"/>
    <w:rsid w:val="009A49CC"/>
    <w:rsid w:val="009A5003"/>
    <w:rsid w:val="009A5487"/>
    <w:rsid w:val="009A578A"/>
    <w:rsid w:val="009A6124"/>
    <w:rsid w:val="009A66AA"/>
    <w:rsid w:val="009A68F6"/>
    <w:rsid w:val="009A7983"/>
    <w:rsid w:val="009A7A9E"/>
    <w:rsid w:val="009B046A"/>
    <w:rsid w:val="009B0645"/>
    <w:rsid w:val="009B074F"/>
    <w:rsid w:val="009B16ED"/>
    <w:rsid w:val="009B1A2D"/>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380"/>
    <w:rsid w:val="009B53FF"/>
    <w:rsid w:val="009B5D45"/>
    <w:rsid w:val="009B5E18"/>
    <w:rsid w:val="009B62B2"/>
    <w:rsid w:val="009B667D"/>
    <w:rsid w:val="009B6EAC"/>
    <w:rsid w:val="009B723D"/>
    <w:rsid w:val="009B778E"/>
    <w:rsid w:val="009B77AF"/>
    <w:rsid w:val="009B7962"/>
    <w:rsid w:val="009B7ABA"/>
    <w:rsid w:val="009B7E05"/>
    <w:rsid w:val="009C0CC1"/>
    <w:rsid w:val="009C16BA"/>
    <w:rsid w:val="009C1C55"/>
    <w:rsid w:val="009C1E43"/>
    <w:rsid w:val="009C2373"/>
    <w:rsid w:val="009C2ECB"/>
    <w:rsid w:val="009C35B5"/>
    <w:rsid w:val="009C44E2"/>
    <w:rsid w:val="009C4E3E"/>
    <w:rsid w:val="009C5126"/>
    <w:rsid w:val="009C5196"/>
    <w:rsid w:val="009C53E2"/>
    <w:rsid w:val="009C543F"/>
    <w:rsid w:val="009C5CED"/>
    <w:rsid w:val="009C5D0E"/>
    <w:rsid w:val="009C6540"/>
    <w:rsid w:val="009C665C"/>
    <w:rsid w:val="009C67A6"/>
    <w:rsid w:val="009C79D9"/>
    <w:rsid w:val="009C7A85"/>
    <w:rsid w:val="009C7C1D"/>
    <w:rsid w:val="009C7CE2"/>
    <w:rsid w:val="009D0054"/>
    <w:rsid w:val="009D012C"/>
    <w:rsid w:val="009D0257"/>
    <w:rsid w:val="009D0974"/>
    <w:rsid w:val="009D0C75"/>
    <w:rsid w:val="009D1308"/>
    <w:rsid w:val="009D1314"/>
    <w:rsid w:val="009D1B58"/>
    <w:rsid w:val="009D20A4"/>
    <w:rsid w:val="009D2206"/>
    <w:rsid w:val="009D2A50"/>
    <w:rsid w:val="009D312D"/>
    <w:rsid w:val="009D3516"/>
    <w:rsid w:val="009D3650"/>
    <w:rsid w:val="009D398B"/>
    <w:rsid w:val="009D39EB"/>
    <w:rsid w:val="009D40B2"/>
    <w:rsid w:val="009D45FB"/>
    <w:rsid w:val="009D463E"/>
    <w:rsid w:val="009D505E"/>
    <w:rsid w:val="009D5484"/>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1434"/>
    <w:rsid w:val="009E169E"/>
    <w:rsid w:val="009E17B7"/>
    <w:rsid w:val="009E1CAA"/>
    <w:rsid w:val="009E2252"/>
    <w:rsid w:val="009E23AB"/>
    <w:rsid w:val="009E26D1"/>
    <w:rsid w:val="009E275B"/>
    <w:rsid w:val="009E2841"/>
    <w:rsid w:val="009E30D6"/>
    <w:rsid w:val="009E3105"/>
    <w:rsid w:val="009E3205"/>
    <w:rsid w:val="009E4D1B"/>
    <w:rsid w:val="009E562F"/>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0CE"/>
    <w:rsid w:val="009F5DE6"/>
    <w:rsid w:val="009F5FFC"/>
    <w:rsid w:val="009F6F0A"/>
    <w:rsid w:val="009F7062"/>
    <w:rsid w:val="009F758C"/>
    <w:rsid w:val="009F78A0"/>
    <w:rsid w:val="00A00062"/>
    <w:rsid w:val="00A00332"/>
    <w:rsid w:val="00A006DF"/>
    <w:rsid w:val="00A0124D"/>
    <w:rsid w:val="00A01A77"/>
    <w:rsid w:val="00A01E22"/>
    <w:rsid w:val="00A02240"/>
    <w:rsid w:val="00A02DD7"/>
    <w:rsid w:val="00A02EA0"/>
    <w:rsid w:val="00A03690"/>
    <w:rsid w:val="00A048AA"/>
    <w:rsid w:val="00A04E4F"/>
    <w:rsid w:val="00A04EA9"/>
    <w:rsid w:val="00A05152"/>
    <w:rsid w:val="00A054DD"/>
    <w:rsid w:val="00A05944"/>
    <w:rsid w:val="00A0627B"/>
    <w:rsid w:val="00A0659D"/>
    <w:rsid w:val="00A06BC2"/>
    <w:rsid w:val="00A073EE"/>
    <w:rsid w:val="00A07539"/>
    <w:rsid w:val="00A07DC5"/>
    <w:rsid w:val="00A07F51"/>
    <w:rsid w:val="00A1013F"/>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17B86"/>
    <w:rsid w:val="00A2096B"/>
    <w:rsid w:val="00A21A96"/>
    <w:rsid w:val="00A21BC7"/>
    <w:rsid w:val="00A21F58"/>
    <w:rsid w:val="00A21FAD"/>
    <w:rsid w:val="00A22165"/>
    <w:rsid w:val="00A2264A"/>
    <w:rsid w:val="00A22F07"/>
    <w:rsid w:val="00A22FEF"/>
    <w:rsid w:val="00A235DC"/>
    <w:rsid w:val="00A237E1"/>
    <w:rsid w:val="00A23C8D"/>
    <w:rsid w:val="00A23E9B"/>
    <w:rsid w:val="00A24654"/>
    <w:rsid w:val="00A2473F"/>
    <w:rsid w:val="00A2474A"/>
    <w:rsid w:val="00A24B69"/>
    <w:rsid w:val="00A24E65"/>
    <w:rsid w:val="00A25A2F"/>
    <w:rsid w:val="00A25C2B"/>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47EF"/>
    <w:rsid w:val="00A35BCD"/>
    <w:rsid w:val="00A363CF"/>
    <w:rsid w:val="00A366D4"/>
    <w:rsid w:val="00A36F60"/>
    <w:rsid w:val="00A37DAD"/>
    <w:rsid w:val="00A40367"/>
    <w:rsid w:val="00A40460"/>
    <w:rsid w:val="00A404FE"/>
    <w:rsid w:val="00A405F3"/>
    <w:rsid w:val="00A40A7D"/>
    <w:rsid w:val="00A40D40"/>
    <w:rsid w:val="00A4133F"/>
    <w:rsid w:val="00A413C4"/>
    <w:rsid w:val="00A416FD"/>
    <w:rsid w:val="00A41B0F"/>
    <w:rsid w:val="00A41D13"/>
    <w:rsid w:val="00A422F6"/>
    <w:rsid w:val="00A4239B"/>
    <w:rsid w:val="00A42916"/>
    <w:rsid w:val="00A4300A"/>
    <w:rsid w:val="00A43305"/>
    <w:rsid w:val="00A434A7"/>
    <w:rsid w:val="00A4369C"/>
    <w:rsid w:val="00A437EE"/>
    <w:rsid w:val="00A43914"/>
    <w:rsid w:val="00A43D15"/>
    <w:rsid w:val="00A443A9"/>
    <w:rsid w:val="00A456B9"/>
    <w:rsid w:val="00A458EF"/>
    <w:rsid w:val="00A46839"/>
    <w:rsid w:val="00A476BD"/>
    <w:rsid w:val="00A502CD"/>
    <w:rsid w:val="00A50661"/>
    <w:rsid w:val="00A50F37"/>
    <w:rsid w:val="00A510DB"/>
    <w:rsid w:val="00A515D0"/>
    <w:rsid w:val="00A52076"/>
    <w:rsid w:val="00A5235D"/>
    <w:rsid w:val="00A52F25"/>
    <w:rsid w:val="00A531F9"/>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133A"/>
    <w:rsid w:val="00A614C9"/>
    <w:rsid w:val="00A615ED"/>
    <w:rsid w:val="00A61A2C"/>
    <w:rsid w:val="00A61B1A"/>
    <w:rsid w:val="00A63101"/>
    <w:rsid w:val="00A6314B"/>
    <w:rsid w:val="00A63261"/>
    <w:rsid w:val="00A63902"/>
    <w:rsid w:val="00A6398C"/>
    <w:rsid w:val="00A63CA1"/>
    <w:rsid w:val="00A63E6B"/>
    <w:rsid w:val="00A64775"/>
    <w:rsid w:val="00A64D56"/>
    <w:rsid w:val="00A66046"/>
    <w:rsid w:val="00A66220"/>
    <w:rsid w:val="00A6729C"/>
    <w:rsid w:val="00A675B9"/>
    <w:rsid w:val="00A67EBB"/>
    <w:rsid w:val="00A70208"/>
    <w:rsid w:val="00A70800"/>
    <w:rsid w:val="00A70810"/>
    <w:rsid w:val="00A70EA5"/>
    <w:rsid w:val="00A715FF"/>
    <w:rsid w:val="00A71C01"/>
    <w:rsid w:val="00A720E3"/>
    <w:rsid w:val="00A72D7C"/>
    <w:rsid w:val="00A72E16"/>
    <w:rsid w:val="00A72E6E"/>
    <w:rsid w:val="00A737B9"/>
    <w:rsid w:val="00A73B0D"/>
    <w:rsid w:val="00A73C52"/>
    <w:rsid w:val="00A73C63"/>
    <w:rsid w:val="00A74319"/>
    <w:rsid w:val="00A74765"/>
    <w:rsid w:val="00A752E7"/>
    <w:rsid w:val="00A75C91"/>
    <w:rsid w:val="00A75E6D"/>
    <w:rsid w:val="00A75EAD"/>
    <w:rsid w:val="00A760A2"/>
    <w:rsid w:val="00A76256"/>
    <w:rsid w:val="00A765ED"/>
    <w:rsid w:val="00A76609"/>
    <w:rsid w:val="00A772E9"/>
    <w:rsid w:val="00A77971"/>
    <w:rsid w:val="00A80C87"/>
    <w:rsid w:val="00A80D8E"/>
    <w:rsid w:val="00A810E7"/>
    <w:rsid w:val="00A8179A"/>
    <w:rsid w:val="00A81B7F"/>
    <w:rsid w:val="00A82268"/>
    <w:rsid w:val="00A82B84"/>
    <w:rsid w:val="00A835FF"/>
    <w:rsid w:val="00A846A8"/>
    <w:rsid w:val="00A84F38"/>
    <w:rsid w:val="00A854E1"/>
    <w:rsid w:val="00A85D90"/>
    <w:rsid w:val="00A8617E"/>
    <w:rsid w:val="00A869FA"/>
    <w:rsid w:val="00A86AE8"/>
    <w:rsid w:val="00A86B97"/>
    <w:rsid w:val="00A86E60"/>
    <w:rsid w:val="00A870E0"/>
    <w:rsid w:val="00A87A71"/>
    <w:rsid w:val="00A87D22"/>
    <w:rsid w:val="00A9056E"/>
    <w:rsid w:val="00A90CB0"/>
    <w:rsid w:val="00A90D1C"/>
    <w:rsid w:val="00A90E0B"/>
    <w:rsid w:val="00A919AC"/>
    <w:rsid w:val="00A91AA4"/>
    <w:rsid w:val="00A92D7E"/>
    <w:rsid w:val="00A93F8D"/>
    <w:rsid w:val="00A9426D"/>
    <w:rsid w:val="00A94AC1"/>
    <w:rsid w:val="00A94CF3"/>
    <w:rsid w:val="00A94EC9"/>
    <w:rsid w:val="00A95001"/>
    <w:rsid w:val="00A95973"/>
    <w:rsid w:val="00A95B17"/>
    <w:rsid w:val="00A95C08"/>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893"/>
    <w:rsid w:val="00AA3F7E"/>
    <w:rsid w:val="00AA40B1"/>
    <w:rsid w:val="00AA5031"/>
    <w:rsid w:val="00AA7057"/>
    <w:rsid w:val="00AA7171"/>
    <w:rsid w:val="00AA74B9"/>
    <w:rsid w:val="00AA750B"/>
    <w:rsid w:val="00AA7C25"/>
    <w:rsid w:val="00AA7C5E"/>
    <w:rsid w:val="00AA7FD5"/>
    <w:rsid w:val="00AB0F84"/>
    <w:rsid w:val="00AB1320"/>
    <w:rsid w:val="00AB1593"/>
    <w:rsid w:val="00AB1862"/>
    <w:rsid w:val="00AB1BB2"/>
    <w:rsid w:val="00AB1F6E"/>
    <w:rsid w:val="00AB2681"/>
    <w:rsid w:val="00AB276C"/>
    <w:rsid w:val="00AB28B5"/>
    <w:rsid w:val="00AB35BC"/>
    <w:rsid w:val="00AB3CD0"/>
    <w:rsid w:val="00AB43A8"/>
    <w:rsid w:val="00AB4C21"/>
    <w:rsid w:val="00AB50F3"/>
    <w:rsid w:val="00AB53F7"/>
    <w:rsid w:val="00AB54EA"/>
    <w:rsid w:val="00AB58C7"/>
    <w:rsid w:val="00AB5C36"/>
    <w:rsid w:val="00AB5C53"/>
    <w:rsid w:val="00AB5DE6"/>
    <w:rsid w:val="00AB6897"/>
    <w:rsid w:val="00AB6FB5"/>
    <w:rsid w:val="00AB76A7"/>
    <w:rsid w:val="00AB777E"/>
    <w:rsid w:val="00AB7898"/>
    <w:rsid w:val="00AB7BA9"/>
    <w:rsid w:val="00AB7D2D"/>
    <w:rsid w:val="00AB7D80"/>
    <w:rsid w:val="00AC1274"/>
    <w:rsid w:val="00AC1350"/>
    <w:rsid w:val="00AC1CB1"/>
    <w:rsid w:val="00AC2246"/>
    <w:rsid w:val="00AC23B8"/>
    <w:rsid w:val="00AC31B9"/>
    <w:rsid w:val="00AC38DB"/>
    <w:rsid w:val="00AC3B71"/>
    <w:rsid w:val="00AC3D41"/>
    <w:rsid w:val="00AC40A5"/>
    <w:rsid w:val="00AC4118"/>
    <w:rsid w:val="00AC448C"/>
    <w:rsid w:val="00AC4615"/>
    <w:rsid w:val="00AC481F"/>
    <w:rsid w:val="00AC5B0D"/>
    <w:rsid w:val="00AC5E3C"/>
    <w:rsid w:val="00AC5ED3"/>
    <w:rsid w:val="00AC6ACB"/>
    <w:rsid w:val="00AC6D91"/>
    <w:rsid w:val="00AC7082"/>
    <w:rsid w:val="00AC71F4"/>
    <w:rsid w:val="00AC7F3A"/>
    <w:rsid w:val="00AD0176"/>
    <w:rsid w:val="00AD0327"/>
    <w:rsid w:val="00AD19E4"/>
    <w:rsid w:val="00AD1A28"/>
    <w:rsid w:val="00AD1E41"/>
    <w:rsid w:val="00AD271B"/>
    <w:rsid w:val="00AD276D"/>
    <w:rsid w:val="00AD2AFC"/>
    <w:rsid w:val="00AD2F8D"/>
    <w:rsid w:val="00AD2FF9"/>
    <w:rsid w:val="00AD36D6"/>
    <w:rsid w:val="00AD3DD1"/>
    <w:rsid w:val="00AD3F20"/>
    <w:rsid w:val="00AD4271"/>
    <w:rsid w:val="00AD5038"/>
    <w:rsid w:val="00AD5048"/>
    <w:rsid w:val="00AD51E7"/>
    <w:rsid w:val="00AD527F"/>
    <w:rsid w:val="00AD59FC"/>
    <w:rsid w:val="00AD616C"/>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544"/>
    <w:rsid w:val="00AE5427"/>
    <w:rsid w:val="00AE5A23"/>
    <w:rsid w:val="00AE5EA6"/>
    <w:rsid w:val="00AE6201"/>
    <w:rsid w:val="00AE63FB"/>
    <w:rsid w:val="00AE6CA7"/>
    <w:rsid w:val="00AE732D"/>
    <w:rsid w:val="00AE7E23"/>
    <w:rsid w:val="00AE7F97"/>
    <w:rsid w:val="00AF012D"/>
    <w:rsid w:val="00AF0710"/>
    <w:rsid w:val="00AF0F0D"/>
    <w:rsid w:val="00AF12B6"/>
    <w:rsid w:val="00AF1301"/>
    <w:rsid w:val="00AF1704"/>
    <w:rsid w:val="00AF1BEA"/>
    <w:rsid w:val="00AF1CB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B77"/>
    <w:rsid w:val="00AF6BE2"/>
    <w:rsid w:val="00AF7264"/>
    <w:rsid w:val="00AF7AC8"/>
    <w:rsid w:val="00B00AF2"/>
    <w:rsid w:val="00B00E13"/>
    <w:rsid w:val="00B0146D"/>
    <w:rsid w:val="00B01623"/>
    <w:rsid w:val="00B0245E"/>
    <w:rsid w:val="00B02F60"/>
    <w:rsid w:val="00B0363F"/>
    <w:rsid w:val="00B0444E"/>
    <w:rsid w:val="00B0463C"/>
    <w:rsid w:val="00B051BC"/>
    <w:rsid w:val="00B05A7B"/>
    <w:rsid w:val="00B05C78"/>
    <w:rsid w:val="00B062FF"/>
    <w:rsid w:val="00B0635D"/>
    <w:rsid w:val="00B06BEC"/>
    <w:rsid w:val="00B070AA"/>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2B7E"/>
    <w:rsid w:val="00B22E5F"/>
    <w:rsid w:val="00B23288"/>
    <w:rsid w:val="00B24770"/>
    <w:rsid w:val="00B24DAE"/>
    <w:rsid w:val="00B24F7B"/>
    <w:rsid w:val="00B254CA"/>
    <w:rsid w:val="00B26297"/>
    <w:rsid w:val="00B26534"/>
    <w:rsid w:val="00B26C85"/>
    <w:rsid w:val="00B272DC"/>
    <w:rsid w:val="00B27FE3"/>
    <w:rsid w:val="00B30411"/>
    <w:rsid w:val="00B30E0B"/>
    <w:rsid w:val="00B312EF"/>
    <w:rsid w:val="00B32522"/>
    <w:rsid w:val="00B32A08"/>
    <w:rsid w:val="00B32D49"/>
    <w:rsid w:val="00B32FF2"/>
    <w:rsid w:val="00B336C2"/>
    <w:rsid w:val="00B33849"/>
    <w:rsid w:val="00B33BCD"/>
    <w:rsid w:val="00B34521"/>
    <w:rsid w:val="00B348E5"/>
    <w:rsid w:val="00B34B7A"/>
    <w:rsid w:val="00B34E42"/>
    <w:rsid w:val="00B34EC3"/>
    <w:rsid w:val="00B35047"/>
    <w:rsid w:val="00B35EDC"/>
    <w:rsid w:val="00B36AA5"/>
    <w:rsid w:val="00B37BBD"/>
    <w:rsid w:val="00B4037F"/>
    <w:rsid w:val="00B40536"/>
    <w:rsid w:val="00B40694"/>
    <w:rsid w:val="00B411E2"/>
    <w:rsid w:val="00B41545"/>
    <w:rsid w:val="00B42791"/>
    <w:rsid w:val="00B42E17"/>
    <w:rsid w:val="00B437A0"/>
    <w:rsid w:val="00B4433A"/>
    <w:rsid w:val="00B4472C"/>
    <w:rsid w:val="00B44B89"/>
    <w:rsid w:val="00B44BC1"/>
    <w:rsid w:val="00B45808"/>
    <w:rsid w:val="00B4592E"/>
    <w:rsid w:val="00B462EF"/>
    <w:rsid w:val="00B466B6"/>
    <w:rsid w:val="00B467A9"/>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784"/>
    <w:rsid w:val="00B53C9A"/>
    <w:rsid w:val="00B53CA1"/>
    <w:rsid w:val="00B542B8"/>
    <w:rsid w:val="00B54C13"/>
    <w:rsid w:val="00B57AB3"/>
    <w:rsid w:val="00B57DD1"/>
    <w:rsid w:val="00B602F0"/>
    <w:rsid w:val="00B6106E"/>
    <w:rsid w:val="00B610FD"/>
    <w:rsid w:val="00B61124"/>
    <w:rsid w:val="00B620A0"/>
    <w:rsid w:val="00B623A1"/>
    <w:rsid w:val="00B62A66"/>
    <w:rsid w:val="00B62B38"/>
    <w:rsid w:val="00B62D87"/>
    <w:rsid w:val="00B63BDC"/>
    <w:rsid w:val="00B63FFE"/>
    <w:rsid w:val="00B642BA"/>
    <w:rsid w:val="00B6496A"/>
    <w:rsid w:val="00B64EF4"/>
    <w:rsid w:val="00B6527B"/>
    <w:rsid w:val="00B6530F"/>
    <w:rsid w:val="00B653B4"/>
    <w:rsid w:val="00B65600"/>
    <w:rsid w:val="00B65D32"/>
    <w:rsid w:val="00B65EFA"/>
    <w:rsid w:val="00B6696F"/>
    <w:rsid w:val="00B67518"/>
    <w:rsid w:val="00B67759"/>
    <w:rsid w:val="00B67A20"/>
    <w:rsid w:val="00B7053A"/>
    <w:rsid w:val="00B709F4"/>
    <w:rsid w:val="00B71A57"/>
    <w:rsid w:val="00B725C7"/>
    <w:rsid w:val="00B726BF"/>
    <w:rsid w:val="00B7299D"/>
    <w:rsid w:val="00B729A5"/>
    <w:rsid w:val="00B72BF0"/>
    <w:rsid w:val="00B73425"/>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4CA"/>
    <w:rsid w:val="00B80528"/>
    <w:rsid w:val="00B80A51"/>
    <w:rsid w:val="00B80EE0"/>
    <w:rsid w:val="00B8150C"/>
    <w:rsid w:val="00B81BCC"/>
    <w:rsid w:val="00B835DC"/>
    <w:rsid w:val="00B8360A"/>
    <w:rsid w:val="00B8382A"/>
    <w:rsid w:val="00B838E8"/>
    <w:rsid w:val="00B8415C"/>
    <w:rsid w:val="00B84314"/>
    <w:rsid w:val="00B843B3"/>
    <w:rsid w:val="00B84831"/>
    <w:rsid w:val="00B84BB2"/>
    <w:rsid w:val="00B8503D"/>
    <w:rsid w:val="00B853DB"/>
    <w:rsid w:val="00B85D8A"/>
    <w:rsid w:val="00B85E9A"/>
    <w:rsid w:val="00B85EF9"/>
    <w:rsid w:val="00B869A5"/>
    <w:rsid w:val="00B86BD8"/>
    <w:rsid w:val="00B86C79"/>
    <w:rsid w:val="00B87202"/>
    <w:rsid w:val="00B8728B"/>
    <w:rsid w:val="00B87308"/>
    <w:rsid w:val="00B876C7"/>
    <w:rsid w:val="00B90471"/>
    <w:rsid w:val="00B91AD9"/>
    <w:rsid w:val="00B924C8"/>
    <w:rsid w:val="00B929E8"/>
    <w:rsid w:val="00B931BE"/>
    <w:rsid w:val="00B93326"/>
    <w:rsid w:val="00B93866"/>
    <w:rsid w:val="00B93D10"/>
    <w:rsid w:val="00B940A5"/>
    <w:rsid w:val="00B94118"/>
    <w:rsid w:val="00B94307"/>
    <w:rsid w:val="00B946A6"/>
    <w:rsid w:val="00B9488C"/>
    <w:rsid w:val="00B94C63"/>
    <w:rsid w:val="00B95345"/>
    <w:rsid w:val="00B9598A"/>
    <w:rsid w:val="00B95D25"/>
    <w:rsid w:val="00B95DB1"/>
    <w:rsid w:val="00B9637D"/>
    <w:rsid w:val="00B967BD"/>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5FFB"/>
    <w:rsid w:val="00BA69E3"/>
    <w:rsid w:val="00BA6A7B"/>
    <w:rsid w:val="00BA6C8E"/>
    <w:rsid w:val="00BA70AE"/>
    <w:rsid w:val="00BA74FE"/>
    <w:rsid w:val="00BB090B"/>
    <w:rsid w:val="00BB164C"/>
    <w:rsid w:val="00BB1861"/>
    <w:rsid w:val="00BB1E42"/>
    <w:rsid w:val="00BB28EB"/>
    <w:rsid w:val="00BB2BC8"/>
    <w:rsid w:val="00BB3850"/>
    <w:rsid w:val="00BB3B7F"/>
    <w:rsid w:val="00BB4DC0"/>
    <w:rsid w:val="00BB52B3"/>
    <w:rsid w:val="00BB5F07"/>
    <w:rsid w:val="00BB6344"/>
    <w:rsid w:val="00BB6C79"/>
    <w:rsid w:val="00BB6D1D"/>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E17"/>
    <w:rsid w:val="00BC472A"/>
    <w:rsid w:val="00BC4DAB"/>
    <w:rsid w:val="00BC4FD6"/>
    <w:rsid w:val="00BC62FB"/>
    <w:rsid w:val="00BC68FB"/>
    <w:rsid w:val="00BC71E0"/>
    <w:rsid w:val="00BC7928"/>
    <w:rsid w:val="00BC7E1E"/>
    <w:rsid w:val="00BD0082"/>
    <w:rsid w:val="00BD06C6"/>
    <w:rsid w:val="00BD0C78"/>
    <w:rsid w:val="00BD0D58"/>
    <w:rsid w:val="00BD0D83"/>
    <w:rsid w:val="00BD1387"/>
    <w:rsid w:val="00BD15AE"/>
    <w:rsid w:val="00BD2081"/>
    <w:rsid w:val="00BD2131"/>
    <w:rsid w:val="00BD21C0"/>
    <w:rsid w:val="00BD2C06"/>
    <w:rsid w:val="00BD2D8E"/>
    <w:rsid w:val="00BD2D93"/>
    <w:rsid w:val="00BD461E"/>
    <w:rsid w:val="00BD47AA"/>
    <w:rsid w:val="00BD4E37"/>
    <w:rsid w:val="00BD5064"/>
    <w:rsid w:val="00BD58E6"/>
    <w:rsid w:val="00BD641D"/>
    <w:rsid w:val="00BD66E3"/>
    <w:rsid w:val="00BD6970"/>
    <w:rsid w:val="00BD698A"/>
    <w:rsid w:val="00BD6A53"/>
    <w:rsid w:val="00BD6A61"/>
    <w:rsid w:val="00BD6C53"/>
    <w:rsid w:val="00BD72DD"/>
    <w:rsid w:val="00BD73E9"/>
    <w:rsid w:val="00BD77AF"/>
    <w:rsid w:val="00BD7AC7"/>
    <w:rsid w:val="00BE01B7"/>
    <w:rsid w:val="00BE01D6"/>
    <w:rsid w:val="00BE028A"/>
    <w:rsid w:val="00BE079A"/>
    <w:rsid w:val="00BE0C93"/>
    <w:rsid w:val="00BE191E"/>
    <w:rsid w:val="00BE2129"/>
    <w:rsid w:val="00BE27F9"/>
    <w:rsid w:val="00BE298D"/>
    <w:rsid w:val="00BE2A0D"/>
    <w:rsid w:val="00BE2B89"/>
    <w:rsid w:val="00BE2E57"/>
    <w:rsid w:val="00BE31DE"/>
    <w:rsid w:val="00BE32AF"/>
    <w:rsid w:val="00BE38C3"/>
    <w:rsid w:val="00BE5852"/>
    <w:rsid w:val="00BE59EE"/>
    <w:rsid w:val="00BE6140"/>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5281"/>
    <w:rsid w:val="00BF5C44"/>
    <w:rsid w:val="00BF5F32"/>
    <w:rsid w:val="00BF6217"/>
    <w:rsid w:val="00BF6307"/>
    <w:rsid w:val="00BF6574"/>
    <w:rsid w:val="00BF75ED"/>
    <w:rsid w:val="00BF76B4"/>
    <w:rsid w:val="00BF7EDA"/>
    <w:rsid w:val="00BF7F82"/>
    <w:rsid w:val="00BF7FAC"/>
    <w:rsid w:val="00C0085E"/>
    <w:rsid w:val="00C00D30"/>
    <w:rsid w:val="00C00DAD"/>
    <w:rsid w:val="00C00DF3"/>
    <w:rsid w:val="00C019D8"/>
    <w:rsid w:val="00C01B67"/>
    <w:rsid w:val="00C02932"/>
    <w:rsid w:val="00C0383E"/>
    <w:rsid w:val="00C03979"/>
    <w:rsid w:val="00C03D8B"/>
    <w:rsid w:val="00C04449"/>
    <w:rsid w:val="00C04E43"/>
    <w:rsid w:val="00C05B98"/>
    <w:rsid w:val="00C05D2A"/>
    <w:rsid w:val="00C05E3A"/>
    <w:rsid w:val="00C06489"/>
    <w:rsid w:val="00C06FD3"/>
    <w:rsid w:val="00C075F2"/>
    <w:rsid w:val="00C07811"/>
    <w:rsid w:val="00C110AB"/>
    <w:rsid w:val="00C11D71"/>
    <w:rsid w:val="00C12F7A"/>
    <w:rsid w:val="00C131B1"/>
    <w:rsid w:val="00C131F5"/>
    <w:rsid w:val="00C1347A"/>
    <w:rsid w:val="00C139D3"/>
    <w:rsid w:val="00C13A12"/>
    <w:rsid w:val="00C13C72"/>
    <w:rsid w:val="00C142BA"/>
    <w:rsid w:val="00C14ACD"/>
    <w:rsid w:val="00C14F1D"/>
    <w:rsid w:val="00C150AD"/>
    <w:rsid w:val="00C1529F"/>
    <w:rsid w:val="00C15736"/>
    <w:rsid w:val="00C157FA"/>
    <w:rsid w:val="00C1592C"/>
    <w:rsid w:val="00C15C25"/>
    <w:rsid w:val="00C15EBF"/>
    <w:rsid w:val="00C16A81"/>
    <w:rsid w:val="00C173B0"/>
    <w:rsid w:val="00C17727"/>
    <w:rsid w:val="00C17C35"/>
    <w:rsid w:val="00C20445"/>
    <w:rsid w:val="00C21F42"/>
    <w:rsid w:val="00C21F46"/>
    <w:rsid w:val="00C22CD0"/>
    <w:rsid w:val="00C2365B"/>
    <w:rsid w:val="00C23D41"/>
    <w:rsid w:val="00C23E9F"/>
    <w:rsid w:val="00C249BE"/>
    <w:rsid w:val="00C250AD"/>
    <w:rsid w:val="00C254A3"/>
    <w:rsid w:val="00C257B6"/>
    <w:rsid w:val="00C25984"/>
    <w:rsid w:val="00C25BD6"/>
    <w:rsid w:val="00C26022"/>
    <w:rsid w:val="00C265B1"/>
    <w:rsid w:val="00C26BEA"/>
    <w:rsid w:val="00C26DD1"/>
    <w:rsid w:val="00C2712C"/>
    <w:rsid w:val="00C273F2"/>
    <w:rsid w:val="00C30419"/>
    <w:rsid w:val="00C30431"/>
    <w:rsid w:val="00C308ED"/>
    <w:rsid w:val="00C3119C"/>
    <w:rsid w:val="00C31392"/>
    <w:rsid w:val="00C317FF"/>
    <w:rsid w:val="00C31C0E"/>
    <w:rsid w:val="00C31E7B"/>
    <w:rsid w:val="00C32044"/>
    <w:rsid w:val="00C320EA"/>
    <w:rsid w:val="00C32B15"/>
    <w:rsid w:val="00C32B16"/>
    <w:rsid w:val="00C32DE3"/>
    <w:rsid w:val="00C330A3"/>
    <w:rsid w:val="00C33138"/>
    <w:rsid w:val="00C332C9"/>
    <w:rsid w:val="00C33977"/>
    <w:rsid w:val="00C33B77"/>
    <w:rsid w:val="00C33C2F"/>
    <w:rsid w:val="00C33C76"/>
    <w:rsid w:val="00C33E77"/>
    <w:rsid w:val="00C340DC"/>
    <w:rsid w:val="00C34575"/>
    <w:rsid w:val="00C34815"/>
    <w:rsid w:val="00C355A0"/>
    <w:rsid w:val="00C35C54"/>
    <w:rsid w:val="00C36091"/>
    <w:rsid w:val="00C363CE"/>
    <w:rsid w:val="00C36585"/>
    <w:rsid w:val="00C36A5C"/>
    <w:rsid w:val="00C36D7D"/>
    <w:rsid w:val="00C36F96"/>
    <w:rsid w:val="00C37145"/>
    <w:rsid w:val="00C374D7"/>
    <w:rsid w:val="00C37830"/>
    <w:rsid w:val="00C37A67"/>
    <w:rsid w:val="00C37CA2"/>
    <w:rsid w:val="00C37D41"/>
    <w:rsid w:val="00C4000C"/>
    <w:rsid w:val="00C40649"/>
    <w:rsid w:val="00C40DB6"/>
    <w:rsid w:val="00C41BBB"/>
    <w:rsid w:val="00C4216B"/>
    <w:rsid w:val="00C4220C"/>
    <w:rsid w:val="00C42589"/>
    <w:rsid w:val="00C426D3"/>
    <w:rsid w:val="00C43358"/>
    <w:rsid w:val="00C433A5"/>
    <w:rsid w:val="00C433D5"/>
    <w:rsid w:val="00C43490"/>
    <w:rsid w:val="00C43BB6"/>
    <w:rsid w:val="00C4432F"/>
    <w:rsid w:val="00C46862"/>
    <w:rsid w:val="00C470D1"/>
    <w:rsid w:val="00C47231"/>
    <w:rsid w:val="00C4756A"/>
    <w:rsid w:val="00C47595"/>
    <w:rsid w:val="00C4760F"/>
    <w:rsid w:val="00C47D9F"/>
    <w:rsid w:val="00C50042"/>
    <w:rsid w:val="00C500C0"/>
    <w:rsid w:val="00C50134"/>
    <w:rsid w:val="00C50CCE"/>
    <w:rsid w:val="00C50ED5"/>
    <w:rsid w:val="00C511AC"/>
    <w:rsid w:val="00C5155F"/>
    <w:rsid w:val="00C5176B"/>
    <w:rsid w:val="00C51E05"/>
    <w:rsid w:val="00C52982"/>
    <w:rsid w:val="00C52B34"/>
    <w:rsid w:val="00C52C43"/>
    <w:rsid w:val="00C53654"/>
    <w:rsid w:val="00C53EC8"/>
    <w:rsid w:val="00C53FBD"/>
    <w:rsid w:val="00C54C42"/>
    <w:rsid w:val="00C54D21"/>
    <w:rsid w:val="00C55D1B"/>
    <w:rsid w:val="00C564B8"/>
    <w:rsid w:val="00C56629"/>
    <w:rsid w:val="00C569EA"/>
    <w:rsid w:val="00C56F50"/>
    <w:rsid w:val="00C57607"/>
    <w:rsid w:val="00C57DA5"/>
    <w:rsid w:val="00C57FED"/>
    <w:rsid w:val="00C60489"/>
    <w:rsid w:val="00C60BE5"/>
    <w:rsid w:val="00C6183E"/>
    <w:rsid w:val="00C61E93"/>
    <w:rsid w:val="00C61F43"/>
    <w:rsid w:val="00C62194"/>
    <w:rsid w:val="00C6240F"/>
    <w:rsid w:val="00C62433"/>
    <w:rsid w:val="00C62790"/>
    <w:rsid w:val="00C6308F"/>
    <w:rsid w:val="00C635A6"/>
    <w:rsid w:val="00C638BD"/>
    <w:rsid w:val="00C63EFE"/>
    <w:rsid w:val="00C64B3B"/>
    <w:rsid w:val="00C64F65"/>
    <w:rsid w:val="00C6526C"/>
    <w:rsid w:val="00C65854"/>
    <w:rsid w:val="00C65E6A"/>
    <w:rsid w:val="00C66198"/>
    <w:rsid w:val="00C66575"/>
    <w:rsid w:val="00C66B96"/>
    <w:rsid w:val="00C66CAA"/>
    <w:rsid w:val="00C67551"/>
    <w:rsid w:val="00C679E1"/>
    <w:rsid w:val="00C67D8D"/>
    <w:rsid w:val="00C67F99"/>
    <w:rsid w:val="00C71B81"/>
    <w:rsid w:val="00C71F76"/>
    <w:rsid w:val="00C72B17"/>
    <w:rsid w:val="00C74500"/>
    <w:rsid w:val="00C74825"/>
    <w:rsid w:val="00C7493D"/>
    <w:rsid w:val="00C74CD9"/>
    <w:rsid w:val="00C751F2"/>
    <w:rsid w:val="00C75D1C"/>
    <w:rsid w:val="00C763C7"/>
    <w:rsid w:val="00C765E0"/>
    <w:rsid w:val="00C76792"/>
    <w:rsid w:val="00C7706B"/>
    <w:rsid w:val="00C772B2"/>
    <w:rsid w:val="00C7737B"/>
    <w:rsid w:val="00C773AE"/>
    <w:rsid w:val="00C775CC"/>
    <w:rsid w:val="00C777B9"/>
    <w:rsid w:val="00C77987"/>
    <w:rsid w:val="00C77CAE"/>
    <w:rsid w:val="00C77E4C"/>
    <w:rsid w:val="00C8024F"/>
    <w:rsid w:val="00C80A40"/>
    <w:rsid w:val="00C80E83"/>
    <w:rsid w:val="00C810AA"/>
    <w:rsid w:val="00C81413"/>
    <w:rsid w:val="00C81F52"/>
    <w:rsid w:val="00C826C3"/>
    <w:rsid w:val="00C82CA8"/>
    <w:rsid w:val="00C832CF"/>
    <w:rsid w:val="00C83340"/>
    <w:rsid w:val="00C833B0"/>
    <w:rsid w:val="00C83F3A"/>
    <w:rsid w:val="00C84008"/>
    <w:rsid w:val="00C848B0"/>
    <w:rsid w:val="00C853BF"/>
    <w:rsid w:val="00C85873"/>
    <w:rsid w:val="00C85A11"/>
    <w:rsid w:val="00C85AB3"/>
    <w:rsid w:val="00C85DD4"/>
    <w:rsid w:val="00C861A2"/>
    <w:rsid w:val="00C86AE7"/>
    <w:rsid w:val="00C86F34"/>
    <w:rsid w:val="00C870AD"/>
    <w:rsid w:val="00C8757D"/>
    <w:rsid w:val="00C87F19"/>
    <w:rsid w:val="00C908B1"/>
    <w:rsid w:val="00C90A5D"/>
    <w:rsid w:val="00C90BB1"/>
    <w:rsid w:val="00C9143D"/>
    <w:rsid w:val="00C9184A"/>
    <w:rsid w:val="00C91C14"/>
    <w:rsid w:val="00C92281"/>
    <w:rsid w:val="00C92489"/>
    <w:rsid w:val="00C9257F"/>
    <w:rsid w:val="00C93342"/>
    <w:rsid w:val="00C93C3B"/>
    <w:rsid w:val="00C94683"/>
    <w:rsid w:val="00C94733"/>
    <w:rsid w:val="00C94E7F"/>
    <w:rsid w:val="00C95475"/>
    <w:rsid w:val="00C9557F"/>
    <w:rsid w:val="00C95C1E"/>
    <w:rsid w:val="00C9635F"/>
    <w:rsid w:val="00C9650A"/>
    <w:rsid w:val="00C96BBC"/>
    <w:rsid w:val="00C96EAE"/>
    <w:rsid w:val="00C97845"/>
    <w:rsid w:val="00C97F3F"/>
    <w:rsid w:val="00CA14F4"/>
    <w:rsid w:val="00CA184C"/>
    <w:rsid w:val="00CA2968"/>
    <w:rsid w:val="00CA36AA"/>
    <w:rsid w:val="00CA39F6"/>
    <w:rsid w:val="00CA47A0"/>
    <w:rsid w:val="00CA4AD7"/>
    <w:rsid w:val="00CA4F15"/>
    <w:rsid w:val="00CA5499"/>
    <w:rsid w:val="00CA5C45"/>
    <w:rsid w:val="00CA6530"/>
    <w:rsid w:val="00CA6E91"/>
    <w:rsid w:val="00CA7307"/>
    <w:rsid w:val="00CA7378"/>
    <w:rsid w:val="00CA762F"/>
    <w:rsid w:val="00CB01A7"/>
    <w:rsid w:val="00CB0243"/>
    <w:rsid w:val="00CB08FF"/>
    <w:rsid w:val="00CB0BF7"/>
    <w:rsid w:val="00CB0E84"/>
    <w:rsid w:val="00CB14A2"/>
    <w:rsid w:val="00CB163C"/>
    <w:rsid w:val="00CB21FF"/>
    <w:rsid w:val="00CB2DDE"/>
    <w:rsid w:val="00CB3241"/>
    <w:rsid w:val="00CB3A27"/>
    <w:rsid w:val="00CB3F53"/>
    <w:rsid w:val="00CB4F02"/>
    <w:rsid w:val="00CB55DB"/>
    <w:rsid w:val="00CB5EF2"/>
    <w:rsid w:val="00CB5FC8"/>
    <w:rsid w:val="00CB61BC"/>
    <w:rsid w:val="00CB6676"/>
    <w:rsid w:val="00CB69FB"/>
    <w:rsid w:val="00CB7342"/>
    <w:rsid w:val="00CB7B94"/>
    <w:rsid w:val="00CC0798"/>
    <w:rsid w:val="00CC0A14"/>
    <w:rsid w:val="00CC0B0D"/>
    <w:rsid w:val="00CC0B8C"/>
    <w:rsid w:val="00CC0EBC"/>
    <w:rsid w:val="00CC1022"/>
    <w:rsid w:val="00CC1159"/>
    <w:rsid w:val="00CC1292"/>
    <w:rsid w:val="00CC159A"/>
    <w:rsid w:val="00CC18F9"/>
    <w:rsid w:val="00CC1E27"/>
    <w:rsid w:val="00CC24EC"/>
    <w:rsid w:val="00CC27E6"/>
    <w:rsid w:val="00CC2846"/>
    <w:rsid w:val="00CC286F"/>
    <w:rsid w:val="00CC42AA"/>
    <w:rsid w:val="00CC44E1"/>
    <w:rsid w:val="00CC4694"/>
    <w:rsid w:val="00CC4700"/>
    <w:rsid w:val="00CC491F"/>
    <w:rsid w:val="00CC4C80"/>
    <w:rsid w:val="00CC5305"/>
    <w:rsid w:val="00CC6058"/>
    <w:rsid w:val="00CC6293"/>
    <w:rsid w:val="00CC6586"/>
    <w:rsid w:val="00CC6B67"/>
    <w:rsid w:val="00CC6EDD"/>
    <w:rsid w:val="00CC73E5"/>
    <w:rsid w:val="00CC7523"/>
    <w:rsid w:val="00CC7957"/>
    <w:rsid w:val="00CC7E40"/>
    <w:rsid w:val="00CC7E96"/>
    <w:rsid w:val="00CD020C"/>
    <w:rsid w:val="00CD0A77"/>
    <w:rsid w:val="00CD1EAE"/>
    <w:rsid w:val="00CD20BA"/>
    <w:rsid w:val="00CD21B4"/>
    <w:rsid w:val="00CD271F"/>
    <w:rsid w:val="00CD2D2B"/>
    <w:rsid w:val="00CD347D"/>
    <w:rsid w:val="00CD34E2"/>
    <w:rsid w:val="00CD366A"/>
    <w:rsid w:val="00CD3A2D"/>
    <w:rsid w:val="00CD5231"/>
    <w:rsid w:val="00CD524A"/>
    <w:rsid w:val="00CD55C5"/>
    <w:rsid w:val="00CD5CDA"/>
    <w:rsid w:val="00CD5DFD"/>
    <w:rsid w:val="00CD5EF4"/>
    <w:rsid w:val="00CD5F42"/>
    <w:rsid w:val="00CD6181"/>
    <w:rsid w:val="00CD6208"/>
    <w:rsid w:val="00CD7B47"/>
    <w:rsid w:val="00CD7CC8"/>
    <w:rsid w:val="00CE0388"/>
    <w:rsid w:val="00CE0AA2"/>
    <w:rsid w:val="00CE0CEC"/>
    <w:rsid w:val="00CE0FB7"/>
    <w:rsid w:val="00CE1219"/>
    <w:rsid w:val="00CE15AA"/>
    <w:rsid w:val="00CE1A5C"/>
    <w:rsid w:val="00CE1CC0"/>
    <w:rsid w:val="00CE2225"/>
    <w:rsid w:val="00CE28C5"/>
    <w:rsid w:val="00CE2BF9"/>
    <w:rsid w:val="00CE2E0C"/>
    <w:rsid w:val="00CE3A35"/>
    <w:rsid w:val="00CE3BBB"/>
    <w:rsid w:val="00CE3C9A"/>
    <w:rsid w:val="00CE4001"/>
    <w:rsid w:val="00CE4066"/>
    <w:rsid w:val="00CE421A"/>
    <w:rsid w:val="00CE45E0"/>
    <w:rsid w:val="00CE4806"/>
    <w:rsid w:val="00CE4A40"/>
    <w:rsid w:val="00CE4B93"/>
    <w:rsid w:val="00CE56F6"/>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A1C"/>
    <w:rsid w:val="00CF2A93"/>
    <w:rsid w:val="00CF2DF6"/>
    <w:rsid w:val="00CF3FEB"/>
    <w:rsid w:val="00CF4830"/>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9C9"/>
    <w:rsid w:val="00D04CB2"/>
    <w:rsid w:val="00D05185"/>
    <w:rsid w:val="00D05292"/>
    <w:rsid w:val="00D05BCB"/>
    <w:rsid w:val="00D05E16"/>
    <w:rsid w:val="00D05FDB"/>
    <w:rsid w:val="00D0614A"/>
    <w:rsid w:val="00D062C7"/>
    <w:rsid w:val="00D06621"/>
    <w:rsid w:val="00D06665"/>
    <w:rsid w:val="00D0682A"/>
    <w:rsid w:val="00D07766"/>
    <w:rsid w:val="00D0786F"/>
    <w:rsid w:val="00D07D07"/>
    <w:rsid w:val="00D10293"/>
    <w:rsid w:val="00D105B9"/>
    <w:rsid w:val="00D10B72"/>
    <w:rsid w:val="00D1211A"/>
    <w:rsid w:val="00D122AF"/>
    <w:rsid w:val="00D123FE"/>
    <w:rsid w:val="00D1397C"/>
    <w:rsid w:val="00D13D81"/>
    <w:rsid w:val="00D141A8"/>
    <w:rsid w:val="00D147C6"/>
    <w:rsid w:val="00D147EB"/>
    <w:rsid w:val="00D14DF5"/>
    <w:rsid w:val="00D16126"/>
    <w:rsid w:val="00D17BCA"/>
    <w:rsid w:val="00D17D16"/>
    <w:rsid w:val="00D17DA1"/>
    <w:rsid w:val="00D17FDC"/>
    <w:rsid w:val="00D20127"/>
    <w:rsid w:val="00D206A0"/>
    <w:rsid w:val="00D20D60"/>
    <w:rsid w:val="00D20F16"/>
    <w:rsid w:val="00D21366"/>
    <w:rsid w:val="00D2138C"/>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20AB"/>
    <w:rsid w:val="00D33207"/>
    <w:rsid w:val="00D33C11"/>
    <w:rsid w:val="00D33D8B"/>
    <w:rsid w:val="00D33F08"/>
    <w:rsid w:val="00D3488C"/>
    <w:rsid w:val="00D34CB9"/>
    <w:rsid w:val="00D34F25"/>
    <w:rsid w:val="00D34FB3"/>
    <w:rsid w:val="00D35C65"/>
    <w:rsid w:val="00D36621"/>
    <w:rsid w:val="00D371A2"/>
    <w:rsid w:val="00D375CC"/>
    <w:rsid w:val="00D37E1C"/>
    <w:rsid w:val="00D37EE4"/>
    <w:rsid w:val="00D400A3"/>
    <w:rsid w:val="00D41401"/>
    <w:rsid w:val="00D4141B"/>
    <w:rsid w:val="00D419C7"/>
    <w:rsid w:val="00D41E87"/>
    <w:rsid w:val="00D423C8"/>
    <w:rsid w:val="00D424C8"/>
    <w:rsid w:val="00D42F2C"/>
    <w:rsid w:val="00D434B6"/>
    <w:rsid w:val="00D43CAE"/>
    <w:rsid w:val="00D4429E"/>
    <w:rsid w:val="00D44638"/>
    <w:rsid w:val="00D45213"/>
    <w:rsid w:val="00D45698"/>
    <w:rsid w:val="00D457A1"/>
    <w:rsid w:val="00D45CB7"/>
    <w:rsid w:val="00D4711B"/>
    <w:rsid w:val="00D471E4"/>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3013"/>
    <w:rsid w:val="00D633BC"/>
    <w:rsid w:val="00D638B9"/>
    <w:rsid w:val="00D63BAD"/>
    <w:rsid w:val="00D63F47"/>
    <w:rsid w:val="00D640A7"/>
    <w:rsid w:val="00D64896"/>
    <w:rsid w:val="00D64B12"/>
    <w:rsid w:val="00D64DDA"/>
    <w:rsid w:val="00D64E05"/>
    <w:rsid w:val="00D64FCB"/>
    <w:rsid w:val="00D6557A"/>
    <w:rsid w:val="00D656B0"/>
    <w:rsid w:val="00D65A82"/>
    <w:rsid w:val="00D66433"/>
    <w:rsid w:val="00D669AD"/>
    <w:rsid w:val="00D669EE"/>
    <w:rsid w:val="00D6707C"/>
    <w:rsid w:val="00D672F7"/>
    <w:rsid w:val="00D67977"/>
    <w:rsid w:val="00D67BC1"/>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3D7B"/>
    <w:rsid w:val="00D743F8"/>
    <w:rsid w:val="00D7452B"/>
    <w:rsid w:val="00D7498F"/>
    <w:rsid w:val="00D74D93"/>
    <w:rsid w:val="00D75108"/>
    <w:rsid w:val="00D7554A"/>
    <w:rsid w:val="00D7637B"/>
    <w:rsid w:val="00D769B5"/>
    <w:rsid w:val="00D77644"/>
    <w:rsid w:val="00D77ABB"/>
    <w:rsid w:val="00D803E0"/>
    <w:rsid w:val="00D8093A"/>
    <w:rsid w:val="00D81098"/>
    <w:rsid w:val="00D81249"/>
    <w:rsid w:val="00D813AB"/>
    <w:rsid w:val="00D81567"/>
    <w:rsid w:val="00D81733"/>
    <w:rsid w:val="00D818C5"/>
    <w:rsid w:val="00D82431"/>
    <w:rsid w:val="00D82A0F"/>
    <w:rsid w:val="00D82D50"/>
    <w:rsid w:val="00D82F2C"/>
    <w:rsid w:val="00D8399A"/>
    <w:rsid w:val="00D83A04"/>
    <w:rsid w:val="00D83A1C"/>
    <w:rsid w:val="00D84387"/>
    <w:rsid w:val="00D8464D"/>
    <w:rsid w:val="00D84767"/>
    <w:rsid w:val="00D84DA8"/>
    <w:rsid w:val="00D84F98"/>
    <w:rsid w:val="00D85362"/>
    <w:rsid w:val="00D8569A"/>
    <w:rsid w:val="00D856EF"/>
    <w:rsid w:val="00D86480"/>
    <w:rsid w:val="00D86621"/>
    <w:rsid w:val="00D870E4"/>
    <w:rsid w:val="00D87338"/>
    <w:rsid w:val="00D87632"/>
    <w:rsid w:val="00D878E1"/>
    <w:rsid w:val="00D900E0"/>
    <w:rsid w:val="00D90378"/>
    <w:rsid w:val="00D90AD1"/>
    <w:rsid w:val="00D90B41"/>
    <w:rsid w:val="00D90B72"/>
    <w:rsid w:val="00D917BF"/>
    <w:rsid w:val="00D9208F"/>
    <w:rsid w:val="00D92164"/>
    <w:rsid w:val="00D92716"/>
    <w:rsid w:val="00D92C6C"/>
    <w:rsid w:val="00D93176"/>
    <w:rsid w:val="00D933E6"/>
    <w:rsid w:val="00D934BB"/>
    <w:rsid w:val="00D935BF"/>
    <w:rsid w:val="00D94480"/>
    <w:rsid w:val="00D945BC"/>
    <w:rsid w:val="00D947DA"/>
    <w:rsid w:val="00D94943"/>
    <w:rsid w:val="00D95845"/>
    <w:rsid w:val="00D95C48"/>
    <w:rsid w:val="00D95D8C"/>
    <w:rsid w:val="00D964C3"/>
    <w:rsid w:val="00D96D6C"/>
    <w:rsid w:val="00D96E2D"/>
    <w:rsid w:val="00D9701F"/>
    <w:rsid w:val="00D97FDB"/>
    <w:rsid w:val="00DA0080"/>
    <w:rsid w:val="00DA043D"/>
    <w:rsid w:val="00DA0A55"/>
    <w:rsid w:val="00DA0B87"/>
    <w:rsid w:val="00DA0D35"/>
    <w:rsid w:val="00DA0E7B"/>
    <w:rsid w:val="00DA1030"/>
    <w:rsid w:val="00DA1283"/>
    <w:rsid w:val="00DA17EB"/>
    <w:rsid w:val="00DA2948"/>
    <w:rsid w:val="00DA2D4C"/>
    <w:rsid w:val="00DA36C6"/>
    <w:rsid w:val="00DA4195"/>
    <w:rsid w:val="00DA4381"/>
    <w:rsid w:val="00DA44A4"/>
    <w:rsid w:val="00DA44F2"/>
    <w:rsid w:val="00DA46CA"/>
    <w:rsid w:val="00DA49D4"/>
    <w:rsid w:val="00DA4D80"/>
    <w:rsid w:val="00DA5291"/>
    <w:rsid w:val="00DA5322"/>
    <w:rsid w:val="00DA53E2"/>
    <w:rsid w:val="00DA5523"/>
    <w:rsid w:val="00DA575B"/>
    <w:rsid w:val="00DA5C02"/>
    <w:rsid w:val="00DA5E35"/>
    <w:rsid w:val="00DA647E"/>
    <w:rsid w:val="00DA670B"/>
    <w:rsid w:val="00DA6749"/>
    <w:rsid w:val="00DA70B5"/>
    <w:rsid w:val="00DA7622"/>
    <w:rsid w:val="00DA77E5"/>
    <w:rsid w:val="00DA78A8"/>
    <w:rsid w:val="00DA7972"/>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64B"/>
    <w:rsid w:val="00DB699A"/>
    <w:rsid w:val="00DB7A7C"/>
    <w:rsid w:val="00DB7EA5"/>
    <w:rsid w:val="00DC0737"/>
    <w:rsid w:val="00DC0F7F"/>
    <w:rsid w:val="00DC1032"/>
    <w:rsid w:val="00DC15D5"/>
    <w:rsid w:val="00DC1B47"/>
    <w:rsid w:val="00DC207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AD"/>
    <w:rsid w:val="00DC641B"/>
    <w:rsid w:val="00DC65FB"/>
    <w:rsid w:val="00DC67DC"/>
    <w:rsid w:val="00DC69CE"/>
    <w:rsid w:val="00DC6BDC"/>
    <w:rsid w:val="00DC6E95"/>
    <w:rsid w:val="00DC740B"/>
    <w:rsid w:val="00DD0D88"/>
    <w:rsid w:val="00DD0FC1"/>
    <w:rsid w:val="00DD10B7"/>
    <w:rsid w:val="00DD137C"/>
    <w:rsid w:val="00DD1386"/>
    <w:rsid w:val="00DD199E"/>
    <w:rsid w:val="00DD1B00"/>
    <w:rsid w:val="00DD25C8"/>
    <w:rsid w:val="00DD26FF"/>
    <w:rsid w:val="00DD279A"/>
    <w:rsid w:val="00DD2A07"/>
    <w:rsid w:val="00DD2B22"/>
    <w:rsid w:val="00DD30EF"/>
    <w:rsid w:val="00DD317F"/>
    <w:rsid w:val="00DD3838"/>
    <w:rsid w:val="00DD39C5"/>
    <w:rsid w:val="00DD3DDB"/>
    <w:rsid w:val="00DD48C8"/>
    <w:rsid w:val="00DD499C"/>
    <w:rsid w:val="00DD4CA4"/>
    <w:rsid w:val="00DD5F6C"/>
    <w:rsid w:val="00DD6419"/>
    <w:rsid w:val="00DD643B"/>
    <w:rsid w:val="00DD66A2"/>
    <w:rsid w:val="00DD6F86"/>
    <w:rsid w:val="00DD75D5"/>
    <w:rsid w:val="00DD78D6"/>
    <w:rsid w:val="00DD7B59"/>
    <w:rsid w:val="00DD7D94"/>
    <w:rsid w:val="00DE043E"/>
    <w:rsid w:val="00DE0B6E"/>
    <w:rsid w:val="00DE1014"/>
    <w:rsid w:val="00DE20DB"/>
    <w:rsid w:val="00DE2160"/>
    <w:rsid w:val="00DE2D10"/>
    <w:rsid w:val="00DE3614"/>
    <w:rsid w:val="00DE3EB0"/>
    <w:rsid w:val="00DE40EE"/>
    <w:rsid w:val="00DE4F5A"/>
    <w:rsid w:val="00DE5035"/>
    <w:rsid w:val="00DE5165"/>
    <w:rsid w:val="00DE57CF"/>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636"/>
    <w:rsid w:val="00DF2F8F"/>
    <w:rsid w:val="00DF37DC"/>
    <w:rsid w:val="00DF3959"/>
    <w:rsid w:val="00DF3F3F"/>
    <w:rsid w:val="00DF4137"/>
    <w:rsid w:val="00DF43F5"/>
    <w:rsid w:val="00DF5794"/>
    <w:rsid w:val="00DF5826"/>
    <w:rsid w:val="00DF6B03"/>
    <w:rsid w:val="00DF713E"/>
    <w:rsid w:val="00DF7144"/>
    <w:rsid w:val="00E00109"/>
    <w:rsid w:val="00E00E66"/>
    <w:rsid w:val="00E01D05"/>
    <w:rsid w:val="00E02087"/>
    <w:rsid w:val="00E02658"/>
    <w:rsid w:val="00E026D4"/>
    <w:rsid w:val="00E02C75"/>
    <w:rsid w:val="00E03237"/>
    <w:rsid w:val="00E03430"/>
    <w:rsid w:val="00E03F0F"/>
    <w:rsid w:val="00E041AC"/>
    <w:rsid w:val="00E043C4"/>
    <w:rsid w:val="00E0475B"/>
    <w:rsid w:val="00E04EA6"/>
    <w:rsid w:val="00E0532E"/>
    <w:rsid w:val="00E05BF1"/>
    <w:rsid w:val="00E05E49"/>
    <w:rsid w:val="00E061AB"/>
    <w:rsid w:val="00E0657F"/>
    <w:rsid w:val="00E06D56"/>
    <w:rsid w:val="00E06E8D"/>
    <w:rsid w:val="00E06F55"/>
    <w:rsid w:val="00E0790A"/>
    <w:rsid w:val="00E07B06"/>
    <w:rsid w:val="00E07D2B"/>
    <w:rsid w:val="00E07DDB"/>
    <w:rsid w:val="00E07E5A"/>
    <w:rsid w:val="00E07FF3"/>
    <w:rsid w:val="00E103AB"/>
    <w:rsid w:val="00E10983"/>
    <w:rsid w:val="00E11681"/>
    <w:rsid w:val="00E118F8"/>
    <w:rsid w:val="00E11F74"/>
    <w:rsid w:val="00E121F0"/>
    <w:rsid w:val="00E122C8"/>
    <w:rsid w:val="00E1249E"/>
    <w:rsid w:val="00E12663"/>
    <w:rsid w:val="00E1269B"/>
    <w:rsid w:val="00E1335F"/>
    <w:rsid w:val="00E1356A"/>
    <w:rsid w:val="00E1498A"/>
    <w:rsid w:val="00E14C6C"/>
    <w:rsid w:val="00E16034"/>
    <w:rsid w:val="00E16C7A"/>
    <w:rsid w:val="00E179B5"/>
    <w:rsid w:val="00E201DA"/>
    <w:rsid w:val="00E204F8"/>
    <w:rsid w:val="00E207D4"/>
    <w:rsid w:val="00E207FF"/>
    <w:rsid w:val="00E20A1D"/>
    <w:rsid w:val="00E20ADC"/>
    <w:rsid w:val="00E20F18"/>
    <w:rsid w:val="00E20FAE"/>
    <w:rsid w:val="00E21F4E"/>
    <w:rsid w:val="00E22060"/>
    <w:rsid w:val="00E22A6C"/>
    <w:rsid w:val="00E234B9"/>
    <w:rsid w:val="00E2370B"/>
    <w:rsid w:val="00E24276"/>
    <w:rsid w:val="00E246DB"/>
    <w:rsid w:val="00E24A6C"/>
    <w:rsid w:val="00E250C2"/>
    <w:rsid w:val="00E250FC"/>
    <w:rsid w:val="00E26277"/>
    <w:rsid w:val="00E26832"/>
    <w:rsid w:val="00E26A72"/>
    <w:rsid w:val="00E26B92"/>
    <w:rsid w:val="00E26C6C"/>
    <w:rsid w:val="00E2709A"/>
    <w:rsid w:val="00E27C1A"/>
    <w:rsid w:val="00E3040C"/>
    <w:rsid w:val="00E30696"/>
    <w:rsid w:val="00E30BD0"/>
    <w:rsid w:val="00E30DAA"/>
    <w:rsid w:val="00E30F20"/>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95B"/>
    <w:rsid w:val="00E36DA5"/>
    <w:rsid w:val="00E3773D"/>
    <w:rsid w:val="00E4060B"/>
    <w:rsid w:val="00E40783"/>
    <w:rsid w:val="00E40830"/>
    <w:rsid w:val="00E40E33"/>
    <w:rsid w:val="00E40FC1"/>
    <w:rsid w:val="00E415A3"/>
    <w:rsid w:val="00E415FE"/>
    <w:rsid w:val="00E428BB"/>
    <w:rsid w:val="00E42CF9"/>
    <w:rsid w:val="00E42FC1"/>
    <w:rsid w:val="00E4390B"/>
    <w:rsid w:val="00E44C20"/>
    <w:rsid w:val="00E44C78"/>
    <w:rsid w:val="00E455A5"/>
    <w:rsid w:val="00E45DEC"/>
    <w:rsid w:val="00E46519"/>
    <w:rsid w:val="00E47376"/>
    <w:rsid w:val="00E473E5"/>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30C0"/>
    <w:rsid w:val="00E53BF1"/>
    <w:rsid w:val="00E54855"/>
    <w:rsid w:val="00E5487C"/>
    <w:rsid w:val="00E54F61"/>
    <w:rsid w:val="00E5522B"/>
    <w:rsid w:val="00E55F6E"/>
    <w:rsid w:val="00E56173"/>
    <w:rsid w:val="00E5639D"/>
    <w:rsid w:val="00E56E75"/>
    <w:rsid w:val="00E57E00"/>
    <w:rsid w:val="00E60282"/>
    <w:rsid w:val="00E607A0"/>
    <w:rsid w:val="00E60D10"/>
    <w:rsid w:val="00E611BA"/>
    <w:rsid w:val="00E611C9"/>
    <w:rsid w:val="00E61616"/>
    <w:rsid w:val="00E61C15"/>
    <w:rsid w:val="00E61C84"/>
    <w:rsid w:val="00E62568"/>
    <w:rsid w:val="00E6267C"/>
    <w:rsid w:val="00E635C9"/>
    <w:rsid w:val="00E63662"/>
    <w:rsid w:val="00E63927"/>
    <w:rsid w:val="00E63E56"/>
    <w:rsid w:val="00E642EA"/>
    <w:rsid w:val="00E642FD"/>
    <w:rsid w:val="00E64909"/>
    <w:rsid w:val="00E6516F"/>
    <w:rsid w:val="00E65502"/>
    <w:rsid w:val="00E65774"/>
    <w:rsid w:val="00E658BD"/>
    <w:rsid w:val="00E666AD"/>
    <w:rsid w:val="00E66E4B"/>
    <w:rsid w:val="00E6715E"/>
    <w:rsid w:val="00E6717B"/>
    <w:rsid w:val="00E67415"/>
    <w:rsid w:val="00E67D81"/>
    <w:rsid w:val="00E70BB8"/>
    <w:rsid w:val="00E70BD3"/>
    <w:rsid w:val="00E70DDA"/>
    <w:rsid w:val="00E70E80"/>
    <w:rsid w:val="00E711DB"/>
    <w:rsid w:val="00E717B5"/>
    <w:rsid w:val="00E71E27"/>
    <w:rsid w:val="00E72270"/>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DC"/>
    <w:rsid w:val="00E80BDF"/>
    <w:rsid w:val="00E80D9B"/>
    <w:rsid w:val="00E8186C"/>
    <w:rsid w:val="00E81E27"/>
    <w:rsid w:val="00E8235E"/>
    <w:rsid w:val="00E82447"/>
    <w:rsid w:val="00E826DF"/>
    <w:rsid w:val="00E829E4"/>
    <w:rsid w:val="00E82BDE"/>
    <w:rsid w:val="00E82F47"/>
    <w:rsid w:val="00E830DD"/>
    <w:rsid w:val="00E8374B"/>
    <w:rsid w:val="00E844EE"/>
    <w:rsid w:val="00E84801"/>
    <w:rsid w:val="00E84A86"/>
    <w:rsid w:val="00E850B5"/>
    <w:rsid w:val="00E85239"/>
    <w:rsid w:val="00E8542B"/>
    <w:rsid w:val="00E85DC0"/>
    <w:rsid w:val="00E86086"/>
    <w:rsid w:val="00E86927"/>
    <w:rsid w:val="00E8696A"/>
    <w:rsid w:val="00E87017"/>
    <w:rsid w:val="00E91265"/>
    <w:rsid w:val="00E91C83"/>
    <w:rsid w:val="00E91DE4"/>
    <w:rsid w:val="00E92911"/>
    <w:rsid w:val="00E92B2A"/>
    <w:rsid w:val="00E93103"/>
    <w:rsid w:val="00E9313B"/>
    <w:rsid w:val="00E932AB"/>
    <w:rsid w:val="00E93439"/>
    <w:rsid w:val="00E93D6A"/>
    <w:rsid w:val="00E941A2"/>
    <w:rsid w:val="00E945BD"/>
    <w:rsid w:val="00E958FF"/>
    <w:rsid w:val="00E96392"/>
    <w:rsid w:val="00E96AAD"/>
    <w:rsid w:val="00E9742D"/>
    <w:rsid w:val="00E97804"/>
    <w:rsid w:val="00E97B96"/>
    <w:rsid w:val="00E97D96"/>
    <w:rsid w:val="00EA0897"/>
    <w:rsid w:val="00EA08ED"/>
    <w:rsid w:val="00EA0911"/>
    <w:rsid w:val="00EA0AE2"/>
    <w:rsid w:val="00EA0F57"/>
    <w:rsid w:val="00EA13EA"/>
    <w:rsid w:val="00EA14BF"/>
    <w:rsid w:val="00EA1565"/>
    <w:rsid w:val="00EA1AF5"/>
    <w:rsid w:val="00EA1CDE"/>
    <w:rsid w:val="00EA1D19"/>
    <w:rsid w:val="00EA28B1"/>
    <w:rsid w:val="00EA35BB"/>
    <w:rsid w:val="00EA3910"/>
    <w:rsid w:val="00EA39A9"/>
    <w:rsid w:val="00EA3EAB"/>
    <w:rsid w:val="00EA4724"/>
    <w:rsid w:val="00EA4A79"/>
    <w:rsid w:val="00EA4A93"/>
    <w:rsid w:val="00EA4C49"/>
    <w:rsid w:val="00EA4C72"/>
    <w:rsid w:val="00EA5106"/>
    <w:rsid w:val="00EA53C3"/>
    <w:rsid w:val="00EA5A2A"/>
    <w:rsid w:val="00EA5A58"/>
    <w:rsid w:val="00EA5BA1"/>
    <w:rsid w:val="00EA5FA3"/>
    <w:rsid w:val="00EA6172"/>
    <w:rsid w:val="00EA634A"/>
    <w:rsid w:val="00EA63A5"/>
    <w:rsid w:val="00EA653D"/>
    <w:rsid w:val="00EA733F"/>
    <w:rsid w:val="00EA77E1"/>
    <w:rsid w:val="00EA7B66"/>
    <w:rsid w:val="00EA7BC5"/>
    <w:rsid w:val="00EA7C8C"/>
    <w:rsid w:val="00EA7DED"/>
    <w:rsid w:val="00EB024E"/>
    <w:rsid w:val="00EB03D6"/>
    <w:rsid w:val="00EB0AEC"/>
    <w:rsid w:val="00EB0C2C"/>
    <w:rsid w:val="00EB1136"/>
    <w:rsid w:val="00EB1644"/>
    <w:rsid w:val="00EB165E"/>
    <w:rsid w:val="00EB1E13"/>
    <w:rsid w:val="00EB1E26"/>
    <w:rsid w:val="00EB24A1"/>
    <w:rsid w:val="00EB2E7A"/>
    <w:rsid w:val="00EB3093"/>
    <w:rsid w:val="00EB32FC"/>
    <w:rsid w:val="00EB333C"/>
    <w:rsid w:val="00EB35D4"/>
    <w:rsid w:val="00EB418B"/>
    <w:rsid w:val="00EB575C"/>
    <w:rsid w:val="00EB6278"/>
    <w:rsid w:val="00EB66B1"/>
    <w:rsid w:val="00EB676F"/>
    <w:rsid w:val="00EB6FF7"/>
    <w:rsid w:val="00EB728F"/>
    <w:rsid w:val="00EB74C9"/>
    <w:rsid w:val="00EB7FA0"/>
    <w:rsid w:val="00EB7FCA"/>
    <w:rsid w:val="00EC103B"/>
    <w:rsid w:val="00EC15CD"/>
    <w:rsid w:val="00EC16DB"/>
    <w:rsid w:val="00EC1B56"/>
    <w:rsid w:val="00EC1DB9"/>
    <w:rsid w:val="00EC1FAE"/>
    <w:rsid w:val="00EC2728"/>
    <w:rsid w:val="00EC28E3"/>
    <w:rsid w:val="00EC2A2C"/>
    <w:rsid w:val="00EC3381"/>
    <w:rsid w:val="00EC3A23"/>
    <w:rsid w:val="00EC3A59"/>
    <w:rsid w:val="00EC401A"/>
    <w:rsid w:val="00EC4086"/>
    <w:rsid w:val="00EC44EF"/>
    <w:rsid w:val="00EC4BB9"/>
    <w:rsid w:val="00EC5387"/>
    <w:rsid w:val="00EC5916"/>
    <w:rsid w:val="00EC607D"/>
    <w:rsid w:val="00EC7077"/>
    <w:rsid w:val="00EC794B"/>
    <w:rsid w:val="00EC7C9D"/>
    <w:rsid w:val="00ED0424"/>
    <w:rsid w:val="00ED0668"/>
    <w:rsid w:val="00ED0A1C"/>
    <w:rsid w:val="00ED1644"/>
    <w:rsid w:val="00ED176F"/>
    <w:rsid w:val="00ED1EDB"/>
    <w:rsid w:val="00ED2432"/>
    <w:rsid w:val="00ED2BD3"/>
    <w:rsid w:val="00ED34E7"/>
    <w:rsid w:val="00ED3801"/>
    <w:rsid w:val="00ED421B"/>
    <w:rsid w:val="00ED4343"/>
    <w:rsid w:val="00ED4397"/>
    <w:rsid w:val="00ED477C"/>
    <w:rsid w:val="00ED48D1"/>
    <w:rsid w:val="00ED4957"/>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220E"/>
    <w:rsid w:val="00EE2212"/>
    <w:rsid w:val="00EE240A"/>
    <w:rsid w:val="00EE2C89"/>
    <w:rsid w:val="00EE3149"/>
    <w:rsid w:val="00EE3658"/>
    <w:rsid w:val="00EE3E07"/>
    <w:rsid w:val="00EE45A0"/>
    <w:rsid w:val="00EE4B62"/>
    <w:rsid w:val="00EE4C6C"/>
    <w:rsid w:val="00EE591C"/>
    <w:rsid w:val="00EE6080"/>
    <w:rsid w:val="00EE6548"/>
    <w:rsid w:val="00EE69F2"/>
    <w:rsid w:val="00EE6DBC"/>
    <w:rsid w:val="00EE6E00"/>
    <w:rsid w:val="00EE6F3A"/>
    <w:rsid w:val="00EE7B6F"/>
    <w:rsid w:val="00EF0035"/>
    <w:rsid w:val="00EF01F4"/>
    <w:rsid w:val="00EF1192"/>
    <w:rsid w:val="00EF1791"/>
    <w:rsid w:val="00EF1E58"/>
    <w:rsid w:val="00EF2046"/>
    <w:rsid w:val="00EF21A7"/>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D27"/>
    <w:rsid w:val="00EF5EBF"/>
    <w:rsid w:val="00EF623E"/>
    <w:rsid w:val="00EF64B1"/>
    <w:rsid w:val="00EF66E6"/>
    <w:rsid w:val="00EF6816"/>
    <w:rsid w:val="00EF690B"/>
    <w:rsid w:val="00EF6EB6"/>
    <w:rsid w:val="00EF7A9E"/>
    <w:rsid w:val="00F00949"/>
    <w:rsid w:val="00F00F9A"/>
    <w:rsid w:val="00F01E76"/>
    <w:rsid w:val="00F01F4B"/>
    <w:rsid w:val="00F026A6"/>
    <w:rsid w:val="00F02723"/>
    <w:rsid w:val="00F03E24"/>
    <w:rsid w:val="00F041B0"/>
    <w:rsid w:val="00F04229"/>
    <w:rsid w:val="00F0563F"/>
    <w:rsid w:val="00F05749"/>
    <w:rsid w:val="00F05E71"/>
    <w:rsid w:val="00F06181"/>
    <w:rsid w:val="00F0695F"/>
    <w:rsid w:val="00F06C3B"/>
    <w:rsid w:val="00F06C58"/>
    <w:rsid w:val="00F06DFA"/>
    <w:rsid w:val="00F0713B"/>
    <w:rsid w:val="00F072D4"/>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46D"/>
    <w:rsid w:val="00F17596"/>
    <w:rsid w:val="00F178CD"/>
    <w:rsid w:val="00F17E83"/>
    <w:rsid w:val="00F20003"/>
    <w:rsid w:val="00F20242"/>
    <w:rsid w:val="00F202FB"/>
    <w:rsid w:val="00F209C1"/>
    <w:rsid w:val="00F210DD"/>
    <w:rsid w:val="00F211B2"/>
    <w:rsid w:val="00F21E11"/>
    <w:rsid w:val="00F22266"/>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477"/>
    <w:rsid w:val="00F325B6"/>
    <w:rsid w:val="00F330FD"/>
    <w:rsid w:val="00F33366"/>
    <w:rsid w:val="00F3394D"/>
    <w:rsid w:val="00F33F79"/>
    <w:rsid w:val="00F343EB"/>
    <w:rsid w:val="00F34465"/>
    <w:rsid w:val="00F34C48"/>
    <w:rsid w:val="00F35929"/>
    <w:rsid w:val="00F35B3A"/>
    <w:rsid w:val="00F36394"/>
    <w:rsid w:val="00F366ED"/>
    <w:rsid w:val="00F36E43"/>
    <w:rsid w:val="00F37131"/>
    <w:rsid w:val="00F3725A"/>
    <w:rsid w:val="00F37305"/>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312B"/>
    <w:rsid w:val="00F4384A"/>
    <w:rsid w:val="00F4418E"/>
    <w:rsid w:val="00F44681"/>
    <w:rsid w:val="00F44B4C"/>
    <w:rsid w:val="00F44B6D"/>
    <w:rsid w:val="00F45A57"/>
    <w:rsid w:val="00F462F1"/>
    <w:rsid w:val="00F46504"/>
    <w:rsid w:val="00F476B9"/>
    <w:rsid w:val="00F47A55"/>
    <w:rsid w:val="00F50A33"/>
    <w:rsid w:val="00F511B2"/>
    <w:rsid w:val="00F51B1B"/>
    <w:rsid w:val="00F51B96"/>
    <w:rsid w:val="00F51DC8"/>
    <w:rsid w:val="00F527ED"/>
    <w:rsid w:val="00F52908"/>
    <w:rsid w:val="00F52BF6"/>
    <w:rsid w:val="00F5379F"/>
    <w:rsid w:val="00F53F96"/>
    <w:rsid w:val="00F54343"/>
    <w:rsid w:val="00F544BB"/>
    <w:rsid w:val="00F54799"/>
    <w:rsid w:val="00F547BE"/>
    <w:rsid w:val="00F547EB"/>
    <w:rsid w:val="00F54955"/>
    <w:rsid w:val="00F54D74"/>
    <w:rsid w:val="00F5569B"/>
    <w:rsid w:val="00F55712"/>
    <w:rsid w:val="00F56326"/>
    <w:rsid w:val="00F56581"/>
    <w:rsid w:val="00F56DBB"/>
    <w:rsid w:val="00F5713B"/>
    <w:rsid w:val="00F577CD"/>
    <w:rsid w:val="00F6002A"/>
    <w:rsid w:val="00F600E4"/>
    <w:rsid w:val="00F6036E"/>
    <w:rsid w:val="00F60447"/>
    <w:rsid w:val="00F60DE0"/>
    <w:rsid w:val="00F60FF4"/>
    <w:rsid w:val="00F6199F"/>
    <w:rsid w:val="00F62781"/>
    <w:rsid w:val="00F640BF"/>
    <w:rsid w:val="00F649E0"/>
    <w:rsid w:val="00F65B8E"/>
    <w:rsid w:val="00F65B9E"/>
    <w:rsid w:val="00F65EA6"/>
    <w:rsid w:val="00F65EC2"/>
    <w:rsid w:val="00F66964"/>
    <w:rsid w:val="00F670AB"/>
    <w:rsid w:val="00F6789F"/>
    <w:rsid w:val="00F67A8B"/>
    <w:rsid w:val="00F67F9B"/>
    <w:rsid w:val="00F7056B"/>
    <w:rsid w:val="00F707A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C83"/>
    <w:rsid w:val="00F800E5"/>
    <w:rsid w:val="00F8027A"/>
    <w:rsid w:val="00F8042E"/>
    <w:rsid w:val="00F81524"/>
    <w:rsid w:val="00F816C7"/>
    <w:rsid w:val="00F81C97"/>
    <w:rsid w:val="00F81DE9"/>
    <w:rsid w:val="00F82231"/>
    <w:rsid w:val="00F831A9"/>
    <w:rsid w:val="00F83B71"/>
    <w:rsid w:val="00F83E7C"/>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90259"/>
    <w:rsid w:val="00F905D6"/>
    <w:rsid w:val="00F907DC"/>
    <w:rsid w:val="00F90F22"/>
    <w:rsid w:val="00F9101B"/>
    <w:rsid w:val="00F91698"/>
    <w:rsid w:val="00F9181A"/>
    <w:rsid w:val="00F91B43"/>
    <w:rsid w:val="00F92126"/>
    <w:rsid w:val="00F921EE"/>
    <w:rsid w:val="00F92C35"/>
    <w:rsid w:val="00F93BFE"/>
    <w:rsid w:val="00F94087"/>
    <w:rsid w:val="00F941CF"/>
    <w:rsid w:val="00F94551"/>
    <w:rsid w:val="00F94629"/>
    <w:rsid w:val="00F9513F"/>
    <w:rsid w:val="00F95AD5"/>
    <w:rsid w:val="00F9603D"/>
    <w:rsid w:val="00F96C89"/>
    <w:rsid w:val="00F97DBB"/>
    <w:rsid w:val="00FA032B"/>
    <w:rsid w:val="00FA0A32"/>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CD"/>
    <w:rsid w:val="00FA63AF"/>
    <w:rsid w:val="00FA6EF8"/>
    <w:rsid w:val="00FA7DE3"/>
    <w:rsid w:val="00FB010B"/>
    <w:rsid w:val="00FB05FA"/>
    <w:rsid w:val="00FB07C1"/>
    <w:rsid w:val="00FB07CC"/>
    <w:rsid w:val="00FB1197"/>
    <w:rsid w:val="00FB11FE"/>
    <w:rsid w:val="00FB17E7"/>
    <w:rsid w:val="00FB1ED4"/>
    <w:rsid w:val="00FB24C6"/>
    <w:rsid w:val="00FB26BE"/>
    <w:rsid w:val="00FB29E8"/>
    <w:rsid w:val="00FB2B5E"/>
    <w:rsid w:val="00FB2C2C"/>
    <w:rsid w:val="00FB31DA"/>
    <w:rsid w:val="00FB3203"/>
    <w:rsid w:val="00FB3ACD"/>
    <w:rsid w:val="00FB3B91"/>
    <w:rsid w:val="00FB3FD0"/>
    <w:rsid w:val="00FB4369"/>
    <w:rsid w:val="00FB6062"/>
    <w:rsid w:val="00FB61F8"/>
    <w:rsid w:val="00FB6B31"/>
    <w:rsid w:val="00FB7079"/>
    <w:rsid w:val="00FB7806"/>
    <w:rsid w:val="00FB7F20"/>
    <w:rsid w:val="00FB7F3F"/>
    <w:rsid w:val="00FC0049"/>
    <w:rsid w:val="00FC00E9"/>
    <w:rsid w:val="00FC06DD"/>
    <w:rsid w:val="00FC0AD0"/>
    <w:rsid w:val="00FC0B96"/>
    <w:rsid w:val="00FC0E32"/>
    <w:rsid w:val="00FC15F8"/>
    <w:rsid w:val="00FC1979"/>
    <w:rsid w:val="00FC1C6B"/>
    <w:rsid w:val="00FC294A"/>
    <w:rsid w:val="00FC2FC9"/>
    <w:rsid w:val="00FC3431"/>
    <w:rsid w:val="00FC3BBD"/>
    <w:rsid w:val="00FC3FFE"/>
    <w:rsid w:val="00FC4471"/>
    <w:rsid w:val="00FC4BBC"/>
    <w:rsid w:val="00FC4EAD"/>
    <w:rsid w:val="00FC62B7"/>
    <w:rsid w:val="00FC62B9"/>
    <w:rsid w:val="00FC658E"/>
    <w:rsid w:val="00FC70B6"/>
    <w:rsid w:val="00FC75E5"/>
    <w:rsid w:val="00FC79CD"/>
    <w:rsid w:val="00FC7A40"/>
    <w:rsid w:val="00FC7F6F"/>
    <w:rsid w:val="00FD01F2"/>
    <w:rsid w:val="00FD04EF"/>
    <w:rsid w:val="00FD0894"/>
    <w:rsid w:val="00FD08C3"/>
    <w:rsid w:val="00FD0E60"/>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619"/>
    <w:rsid w:val="00FD5652"/>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2F9"/>
    <w:rsid w:val="00FE5353"/>
    <w:rsid w:val="00FE5D71"/>
    <w:rsid w:val="00FE5F56"/>
    <w:rsid w:val="00FE62CF"/>
    <w:rsid w:val="00FE69AC"/>
    <w:rsid w:val="00FE6C9E"/>
    <w:rsid w:val="00FF00E9"/>
    <w:rsid w:val="00FF061A"/>
    <w:rsid w:val="00FF0E38"/>
    <w:rsid w:val="00FF0E4E"/>
    <w:rsid w:val="00FF11A9"/>
    <w:rsid w:val="00FF11C1"/>
    <w:rsid w:val="00FF1381"/>
    <w:rsid w:val="00FF1397"/>
    <w:rsid w:val="00FF13CC"/>
    <w:rsid w:val="00FF1484"/>
    <w:rsid w:val="00FF234E"/>
    <w:rsid w:val="00FF2432"/>
    <w:rsid w:val="00FF2687"/>
    <w:rsid w:val="00FF2C4F"/>
    <w:rsid w:val="00FF312F"/>
    <w:rsid w:val="00FF3BE9"/>
    <w:rsid w:val="00FF3E9F"/>
    <w:rsid w:val="00FF3F15"/>
    <w:rsid w:val="00FF48D1"/>
    <w:rsid w:val="00FF4AD9"/>
    <w:rsid w:val="00FF4C6F"/>
    <w:rsid w:val="00FF57CA"/>
    <w:rsid w:val="00FF6399"/>
    <w:rsid w:val="00FF6B44"/>
    <w:rsid w:val="00FF6B5B"/>
    <w:rsid w:val="00FF72F0"/>
    <w:rsid w:val="00FF733C"/>
    <w:rsid w:val="00FF76CF"/>
    <w:rsid w:val="00FF77DA"/>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spacing w:before="120"/>
      <w:outlineLvl w:val="0"/>
    </w:pPr>
    <w:rPr>
      <w:b/>
      <w:kern w:val="28"/>
      <w:sz w:val="24"/>
    </w:rPr>
  </w:style>
  <w:style w:type="paragraph" w:styleId="Heading20">
    <w:name w:val="heading 2"/>
    <w:basedOn w:val="Normal"/>
    <w:next w:val="Normal"/>
    <w:link w:val="Heading2Char"/>
    <w:qFormat/>
    <w:rsid w:val="00D33F08"/>
    <w:pPr>
      <w:keepNext/>
      <w:spacing w:before="360" w:after="360"/>
      <w:outlineLvl w:val="1"/>
    </w:pPr>
    <w:rPr>
      <w:b/>
    </w:rPr>
  </w:style>
  <w:style w:type="paragraph" w:styleId="Heading30">
    <w:name w:val="heading 3"/>
    <w:basedOn w:val="Normal"/>
    <w:next w:val="Normal"/>
    <w:link w:val="Heading3Char"/>
    <w:qFormat/>
    <w:rsid w:val="00552890"/>
    <w:pPr>
      <w:keepNext/>
      <w:spacing w:after="60"/>
      <w:outlineLvl w:val="2"/>
    </w:pPr>
    <w:rPr>
      <w:b/>
    </w:rPr>
  </w:style>
  <w:style w:type="paragraph" w:styleId="Heading4">
    <w:name w:val="heading 4"/>
    <w:basedOn w:val="Normal"/>
    <w:next w:val="Normal"/>
    <w:link w:val="Heading4Char"/>
    <w:unhideWhenUsed/>
    <w:qFormat/>
    <w:rsid w:val="00351969"/>
    <w:pPr>
      <w:keepNext/>
      <w:keepLines/>
      <w:spacing w:before="200" w:after="60"/>
      <w:ind w:left="862" w:hanging="862"/>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D33F08"/>
    <w:rPr>
      <w:rFonts w:ascii="Calibri" w:eastAsia="Times New Roman" w:hAnsi="Calibri" w:cs="Times New Roman"/>
      <w:b/>
      <w:szCs w:val="20"/>
    </w:rPr>
  </w:style>
  <w:style w:type="character" w:customStyle="1" w:styleId="Heading3Char">
    <w:name w:val="Heading 3 Char"/>
    <w:basedOn w:val="DefaultParagraphFont"/>
    <w:link w:val="Heading30"/>
    <w:rsid w:val="00552890"/>
    <w:rPr>
      <w:rFonts w:ascii="Calibri" w:eastAsia="Times New Roman" w:hAnsi="Calibri" w:cs="Times New Roman"/>
      <w:b/>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Normal"/>
    <w:qFormat/>
    <w:rsid w:val="00351969"/>
    <w:pPr>
      <w:keepNext/>
      <w:spacing w:line="240" w:lineRule="auto"/>
      <w:jc w:val="left"/>
    </w:pPr>
    <w:rPr>
      <w:b/>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customXml" Target="../customXml/item2.xml"/><Relationship Id="rId16" Type="http://schemas.openxmlformats.org/officeDocument/2006/relationships/package" Target="embeddings/Microsoft_Visio_Drawing.vsdx"/><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4A5D75C-E7F7-48C6-B996-3430E893955D}">
  <ds:schemaRefs>
    <ds:schemaRef ds:uri="http://purl.org/dc/terms/"/>
    <ds:schemaRef ds:uri="73fef8cb-2667-42a4-93f2-b2b048bcfff3"/>
    <ds:schemaRef ds:uri="http://schemas.microsoft.com/office/2006/documentManagement/types"/>
    <ds:schemaRef ds:uri="http://schemas.microsoft.com/office/infopath/2007/PartnerControls"/>
    <ds:schemaRef ds:uri="http://purl.org/dc/elements/1.1/"/>
    <ds:schemaRef ds:uri="http://schemas.microsoft.com/office/2006/metadata/properties"/>
    <ds:schemaRef ds:uri="a7f85056-b9a6-41cf-9657-457759ca47cf"/>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customXml/itemProps4.xml><?xml version="1.0" encoding="utf-8"?>
<ds:datastoreItem xmlns:ds="http://schemas.openxmlformats.org/officeDocument/2006/customXml" ds:itemID="{CFDACEDB-C3ED-49E0-A5F1-1C2D709677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56</Pages>
  <Words>18871</Words>
  <Characters>107570</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39</cp:revision>
  <cp:lastPrinted>2020-05-29T13:52:00Z</cp:lastPrinted>
  <dcterms:created xsi:type="dcterms:W3CDTF">2021-04-21T13:59:00Z</dcterms:created>
  <dcterms:modified xsi:type="dcterms:W3CDTF">2023-04-2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harvard-cite-them-right</vt:lpwstr>
  </property>
  <property fmtid="{D5CDD505-2E9C-101B-9397-08002B2CF9AE}" pid="25" name="ContentTypeId">
    <vt:lpwstr>0x0101009A47CE077B731340B6A843E8B2499925</vt:lpwstr>
  </property>
</Properties>
</file>